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Titre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Titre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77777777"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Paragraphedeliste"/>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Paragraphedeliste"/>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Paragraphedeliste"/>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3" w:author="Montevecchi, William" w:date="2018-04-19T12:30:00Z">
        <w:r w:rsidDel="00713E89">
          <w:rPr>
            <w:rFonts w:ascii="Times New Roman" w:hAnsi="Times New Roman"/>
            <w:sz w:val="24"/>
            <w:szCs w:val="24"/>
          </w:rPr>
          <w:delText>Progr</w:delText>
        </w:r>
      </w:del>
      <w:proofErr w:type="spellStart"/>
      <w:ins w:id="4"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Paragraphedeliste"/>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Paragraphedeliste"/>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5"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6"/>
      <w:r>
        <w:rPr>
          <w:rFonts w:ascii="Times New Roman" w:hAnsi="Times New Roman"/>
          <w:sz w:val="24"/>
          <w:szCs w:val="24"/>
          <w:shd w:val="clear" w:color="auto" w:fill="FFFF00"/>
        </w:rPr>
        <w:t>?</w:t>
      </w:r>
      <w:commentRangeEnd w:id="6"/>
      <w:proofErr w:type="gramEnd"/>
      <w:r>
        <w:commentReference w:id="6"/>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 xml:space="preserve">*corresponding </w:t>
      </w:r>
      <w:proofErr w:type="gramStart"/>
      <w:r>
        <w:rPr>
          <w:rFonts w:ascii="Times New Roman" w:hAnsi="Times New Roman"/>
          <w:sz w:val="24"/>
          <w:szCs w:val="24"/>
        </w:rPr>
        <w:t>author :</w:t>
      </w:r>
      <w:proofErr w:type="gramEnd"/>
      <w:r>
        <w:rPr>
          <w:rFonts w:ascii="Times New Roman" w:hAnsi="Times New Roman"/>
          <w:sz w:val="24"/>
          <w:szCs w:val="24"/>
        </w:rPr>
        <w:t xml:space="preserve">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commentRangeStart w:id="7"/>
      <w:r>
        <w:rPr>
          <w:rFonts w:ascii="Times New Roman" w:hAnsi="Times New Roman"/>
          <w:i w:val="0"/>
          <w:iCs w:val="0"/>
          <w:sz w:val="24"/>
          <w:szCs w:val="24"/>
          <w:lang w:val="de-DE"/>
        </w:rPr>
        <w:lastRenderedPageBreak/>
        <w:t>Abstract</w:t>
      </w:r>
      <w:commentRangeEnd w:id="7"/>
      <w:r w:rsidR="00F02B57">
        <w:rPr>
          <w:rStyle w:val="Marquedecommentaire"/>
          <w:rFonts w:ascii="Times New Roman" w:eastAsia="Arial Unicode MS" w:hAnsi="Times New Roman" w:cs="Times New Roman"/>
          <w:b w:val="0"/>
          <w:bCs w:val="0"/>
          <w:i w:val="0"/>
          <w:iCs w:val="0"/>
          <w:color w:val="auto"/>
          <w:lang w:val="en-US" w:eastAsia="en-US"/>
        </w:rPr>
        <w:commentReference w:id="7"/>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8"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9"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0"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1" w:author="Regular, Paul" w:date="2018-04-24T14:54:00Z">
        <w:r>
          <w:rPr>
            <w:rFonts w:ascii="Times New Roman" w:hAnsi="Times New Roman"/>
            <w:sz w:val="24"/>
            <w:szCs w:val="24"/>
          </w:rPr>
          <w:delText xml:space="preserve">the Canadian Department of Fisheries and </w:delText>
        </w:r>
        <w:commentRangeStart w:id="12"/>
        <w:commentRangeStart w:id="13"/>
        <w:r>
          <w:rPr>
            <w:rFonts w:ascii="Times New Roman" w:hAnsi="Times New Roman"/>
            <w:sz w:val="24"/>
            <w:szCs w:val="24"/>
          </w:rPr>
          <w:delText>Oceans</w:delText>
        </w:r>
        <w:commentRangeEnd w:id="12"/>
        <w:r>
          <w:commentReference w:id="12"/>
        </w:r>
        <w:commentRangeEnd w:id="13"/>
        <w:r w:rsidR="002A1DD9">
          <w:rPr>
            <w:rStyle w:val="Marquedecommentaire"/>
            <w:rFonts w:ascii="Times New Roman" w:eastAsia="Arial Unicode MS" w:hAnsi="Times New Roman" w:cs="Times New Roman"/>
            <w:color w:val="auto"/>
            <w:lang w:eastAsia="en-US"/>
          </w:rPr>
          <w:commentReference w:id="13"/>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4" w:author="Regular, Paul" w:date="2018-04-24T14:46:00Z">
        <w:r w:rsidR="00EB56BE">
          <w:rPr>
            <w:rFonts w:ascii="Times New Roman" w:hAnsi="Times New Roman"/>
            <w:sz w:val="24"/>
            <w:szCs w:val="24"/>
          </w:rPr>
          <w:t xml:space="preserve"> </w:t>
        </w:r>
      </w:ins>
      <w:ins w:id="15" w:author="Regular, Paul" w:date="2018-04-24T14:51:00Z">
        <w:r w:rsidR="00EB56BE">
          <w:rPr>
            <w:rFonts w:ascii="Times New Roman" w:hAnsi="Times New Roman"/>
            <w:sz w:val="24"/>
            <w:szCs w:val="24"/>
          </w:rPr>
          <w:t xml:space="preserve">While more than a dozen </w:t>
        </w:r>
      </w:ins>
      <w:ins w:id="16" w:author="Regular, Paul" w:date="2018-04-24T14:52:00Z">
        <w:r w:rsidR="00EB56BE">
          <w:rPr>
            <w:rFonts w:ascii="Times New Roman" w:hAnsi="Times New Roman"/>
            <w:sz w:val="24"/>
            <w:szCs w:val="24"/>
          </w:rPr>
          <w:t xml:space="preserve">studies corroborate and support the claim that </w:t>
        </w:r>
      </w:ins>
      <w:ins w:id="17" w:author="Regular, Paul" w:date="2018-04-24T14:53:00Z">
        <w:r w:rsidR="00EB56BE">
          <w:rPr>
            <w:rFonts w:ascii="Times New Roman" w:hAnsi="Times New Roman"/>
            <w:sz w:val="24"/>
            <w:szCs w:val="24"/>
          </w:rPr>
          <w:t>the capelin stock collapsed</w:t>
        </w:r>
      </w:ins>
      <w:ins w:id="18" w:author="Regular, Paul" w:date="2018-04-24T14:52:00Z">
        <w:r w:rsidR="00EB56BE">
          <w:rPr>
            <w:rFonts w:ascii="Times New Roman" w:hAnsi="Times New Roman"/>
            <w:sz w:val="24"/>
            <w:szCs w:val="24"/>
          </w:rPr>
          <w:t>,</w:t>
        </w:r>
      </w:ins>
      <w:ins w:id="19" w:author="Regular, Paul" w:date="2018-04-24T14:51:00Z">
        <w:r w:rsidR="00EB56BE">
          <w:rPr>
            <w:rFonts w:ascii="Times New Roman" w:hAnsi="Times New Roman"/>
            <w:sz w:val="24"/>
            <w:szCs w:val="24"/>
          </w:rPr>
          <w:t xml:space="preserve"> </w:t>
        </w:r>
      </w:ins>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0"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 xml:space="preserve">capelin changed its 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1"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 which included both fishery-dependent (inshore commercial catch) and fishery-independent (spring acoustic and fall bottom trawl surveys, oceanography cruises, three capelin larval indices, aerial surveys, predator diet and </w:t>
      </w:r>
      <w:proofErr w:type="spellStart"/>
      <w:r>
        <w:rPr>
          <w:rFonts w:ascii="Times New Roman" w:hAnsi="Times New Roman"/>
          <w:color w:val="151518"/>
          <w:sz w:val="24"/>
          <w:szCs w:val="24"/>
          <w:u w:color="151518"/>
        </w:rPr>
        <w:t>behaviour</w:t>
      </w:r>
      <w:proofErr w:type="spellEnd"/>
      <w:r>
        <w:rPr>
          <w:rFonts w:ascii="Times New Roman" w:hAnsi="Times New Roman"/>
          <w:color w:val="151518"/>
          <w:sz w:val="24"/>
          <w:szCs w:val="24"/>
          <w:u w:color="151518"/>
        </w:rPr>
        <w:t>)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2"/>
      <w:commentRangeStart w:id="23"/>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2"/>
      <w:r w:rsidR="00D827D4">
        <w:rPr>
          <w:rStyle w:val="Marquedecommentaire"/>
          <w:rFonts w:ascii="Times New Roman" w:eastAsia="Arial Unicode MS" w:hAnsi="Times New Roman" w:cs="Times New Roman"/>
          <w:color w:val="auto"/>
          <w:lang w:eastAsia="en-US"/>
        </w:rPr>
        <w:commentReference w:id="22"/>
      </w:r>
      <w:commentRangeEnd w:id="23"/>
      <w:r w:rsidR="00FF5437">
        <w:rPr>
          <w:rStyle w:val="Marquedecommentaire"/>
          <w:rFonts w:ascii="Times New Roman" w:eastAsia="Arial Unicode MS" w:hAnsi="Times New Roman" w:cs="Times New Roman"/>
          <w:color w:val="auto"/>
          <w:lang w:eastAsia="en-US"/>
        </w:rPr>
        <w:commentReference w:id="23"/>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051A0CAB" w:rsidR="000134ED" w:rsidRDefault="00497D2F">
      <w:pPr>
        <w:pStyle w:val="Body"/>
        <w:spacing w:after="0" w:line="480" w:lineRule="auto"/>
        <w:ind w:firstLine="720"/>
        <w:rPr>
          <w:rFonts w:ascii="Times New Roman" w:eastAsia="Times New Roman" w:hAnsi="Times New Roman" w:cs="Times New Roman"/>
          <w:sz w:val="24"/>
          <w:szCs w:val="24"/>
        </w:rPr>
      </w:pPr>
      <w:ins w:id="24" w:author="Montevecchi, William" w:date="2018-04-17T16:18:00Z">
        <w:r>
          <w:rPr>
            <w:rFonts w:ascii="Times New Roman" w:hAnsi="Times New Roman"/>
            <w:sz w:val="24"/>
            <w:szCs w:val="24"/>
          </w:rPr>
          <w:t xml:space="preserve">Small shoaling species that characteristically have rapid growth, short life expectancies, and population responses tightly linked to environmental </w:t>
        </w:r>
      </w:ins>
      <w:ins w:id="25" w:author="Montevecchi, William" w:date="2018-04-17T16:19:00Z">
        <w:r>
          <w:rPr>
            <w:rFonts w:ascii="Times New Roman" w:hAnsi="Times New Roman"/>
            <w:sz w:val="24"/>
            <w:szCs w:val="24"/>
          </w:rPr>
          <w:t>control</w:t>
        </w:r>
      </w:ins>
      <w:ins w:id="26" w:author="Gail Davoren" w:date="2018-04-19T14:47:00Z">
        <w:r w:rsidR="00F432F6">
          <w:rPr>
            <w:rFonts w:ascii="Times New Roman" w:hAnsi="Times New Roman"/>
            <w:sz w:val="24"/>
            <w:szCs w:val="24"/>
          </w:rPr>
          <w:t>,</w:t>
        </w:r>
      </w:ins>
      <w:ins w:id="27" w:author="Montevecchi, William" w:date="2018-04-17T16:18:00Z">
        <w:r>
          <w:rPr>
            <w:rFonts w:ascii="Times New Roman" w:hAnsi="Times New Roman"/>
            <w:sz w:val="24"/>
            <w:szCs w:val="24"/>
          </w:rPr>
          <w:t xml:space="preserve"> known as </w:t>
        </w:r>
      </w:ins>
      <w:ins w:id="28" w:author="Montevecchi, William" w:date="2018-04-17T16:19:00Z">
        <w:r>
          <w:rPr>
            <w:rFonts w:ascii="Times New Roman" w:hAnsi="Times New Roman"/>
            <w:color w:val="auto"/>
            <w:sz w:val="24"/>
            <w:szCs w:val="24"/>
          </w:rPr>
          <w:t>f</w:t>
        </w:r>
      </w:ins>
      <w:del w:id="29" w:author="Montevecchi, William" w:date="2018-04-17T16:19:00Z">
        <w:r w:rsidR="00E5311E" w:rsidRPr="00495750" w:rsidDel="00497D2F">
          <w:rPr>
            <w:rFonts w:ascii="Times New Roman" w:hAnsi="Times New Roman"/>
            <w:color w:val="auto"/>
            <w:sz w:val="24"/>
            <w:szCs w:val="24"/>
            <w:rPrChange w:id="30" w:author="Montevecchi, William" w:date="2018-04-17T16:01:00Z">
              <w:rPr>
                <w:rFonts w:ascii="Times New Roman" w:hAnsi="Times New Roman"/>
                <w:sz w:val="24"/>
                <w:szCs w:val="24"/>
              </w:rPr>
            </w:rPrChange>
          </w:rPr>
          <w:delText>F</w:delText>
        </w:r>
      </w:del>
      <w:r w:rsidR="00E5311E" w:rsidRPr="00495750">
        <w:rPr>
          <w:rFonts w:ascii="Times New Roman" w:hAnsi="Times New Roman"/>
          <w:color w:val="auto"/>
          <w:sz w:val="24"/>
          <w:szCs w:val="24"/>
          <w:rPrChange w:id="31" w:author="Montevecchi, William" w:date="2018-04-17T16:01:00Z">
            <w:rPr>
              <w:rFonts w:ascii="Times New Roman" w:hAnsi="Times New Roman"/>
              <w:sz w:val="24"/>
              <w:szCs w:val="24"/>
            </w:rPr>
          </w:rPrChange>
        </w:rPr>
        <w:t>orage fish</w:t>
      </w:r>
      <w:ins w:id="32" w:author="Gail Davoren" w:date="2018-04-19T14:47:00Z">
        <w:r w:rsidR="00F432F6">
          <w:rPr>
            <w:rFonts w:ascii="Times New Roman" w:hAnsi="Times New Roman"/>
            <w:color w:val="auto"/>
            <w:sz w:val="24"/>
            <w:szCs w:val="24"/>
          </w:rPr>
          <w:t>,</w:t>
        </w:r>
      </w:ins>
      <w:r w:rsidR="00E5311E" w:rsidRPr="00495750">
        <w:rPr>
          <w:rFonts w:ascii="Times New Roman" w:hAnsi="Times New Roman"/>
          <w:color w:val="auto"/>
          <w:sz w:val="24"/>
          <w:szCs w:val="24"/>
          <w:rPrChange w:id="33" w:author="Montevecchi, William" w:date="2018-04-17T16:01:00Z">
            <w:rPr>
              <w:rFonts w:ascii="Times New Roman" w:hAnsi="Times New Roman"/>
              <w:sz w:val="24"/>
              <w:szCs w:val="24"/>
            </w:rPr>
          </w:rPrChange>
        </w:rPr>
        <w:t xml:space="preserve"> play </w:t>
      </w:r>
      <w:del w:id="34" w:author="Montevecchi, William" w:date="2018-04-17T16:19:00Z">
        <w:r w:rsidR="00E5311E" w:rsidRPr="00495750" w:rsidDel="00497D2F">
          <w:rPr>
            <w:rFonts w:ascii="Times New Roman" w:hAnsi="Times New Roman"/>
            <w:color w:val="auto"/>
            <w:sz w:val="24"/>
            <w:szCs w:val="24"/>
            <w:rPrChange w:id="35"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36" w:author="Montevecchi, William" w:date="2018-04-17T16:01:00Z">
            <w:rPr>
              <w:rFonts w:ascii="Times New Roman" w:hAnsi="Times New Roman"/>
              <w:sz w:val="24"/>
              <w:szCs w:val="24"/>
            </w:rPr>
          </w:rPrChange>
        </w:rPr>
        <w:t>crucial role</w:t>
      </w:r>
      <w:ins w:id="37" w:author="Montevecchi, William" w:date="2018-04-17T16:20:00Z">
        <w:r>
          <w:rPr>
            <w:rFonts w:ascii="Times New Roman" w:hAnsi="Times New Roman"/>
            <w:color w:val="auto"/>
            <w:sz w:val="24"/>
            <w:szCs w:val="24"/>
          </w:rPr>
          <w:t>s</w:t>
        </w:r>
      </w:ins>
      <w:r w:rsidR="00E5311E" w:rsidRPr="00495750">
        <w:rPr>
          <w:rFonts w:ascii="Times New Roman" w:hAnsi="Times New Roman"/>
          <w:color w:val="auto"/>
          <w:sz w:val="24"/>
          <w:szCs w:val="24"/>
          <w:rPrChange w:id="38"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39"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40"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41"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42" w:author="Montevecchi, William" w:date="2018-04-17T16:20:00Z">
        <w:r>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43" w:author="Montevecchi, William" w:date="2018-04-17T16:20:00Z">
        <w:r w:rsidR="00E5311E" w:rsidDel="00497D2F">
          <w:rPr>
            <w:rFonts w:ascii="Times New Roman" w:hAnsi="Times New Roman"/>
            <w:sz w:val="24"/>
            <w:szCs w:val="24"/>
          </w:rPr>
          <w:delText>Forage fish are</w:delText>
        </w:r>
      </w:del>
      <w:del w:id="44"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45"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46" w:author="Montevecchi, William" w:date="2018-04-17T16:22:00Z">
        <w:r>
          <w:rPr>
            <w:rFonts w:ascii="Times New Roman" w:hAnsi="Times New Roman"/>
            <w:sz w:val="24"/>
            <w:szCs w:val="24"/>
          </w:rPr>
          <w:t xml:space="preserve">ese </w:t>
        </w:r>
      </w:ins>
      <w:del w:id="47"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48" w:author="Montevecchi, William" w:date="2018-04-17T16:21:00Z">
        <w:r>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49"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w:t>
      </w:r>
      <w:commentRangeStart w:id="50"/>
      <w:r w:rsidR="00E5311E">
        <w:rPr>
          <w:rFonts w:ascii="Times New Roman" w:hAnsi="Times New Roman"/>
          <w:sz w:val="24"/>
          <w:szCs w:val="24"/>
        </w:rPr>
        <w:t xml:space="preserve">For example, </w:t>
      </w:r>
      <w:ins w:id="51" w:author="Montevecchi, William" w:date="2018-04-17T16:23:00Z">
        <w:r>
          <w:rPr>
            <w:rFonts w:ascii="Times New Roman" w:hAnsi="Times New Roman"/>
            <w:sz w:val="24"/>
            <w:szCs w:val="24"/>
          </w:rPr>
          <w:t xml:space="preserve">the </w:t>
        </w:r>
      </w:ins>
      <w:r w:rsidR="00E5311E">
        <w:rPr>
          <w:rFonts w:ascii="Times New Roman" w:hAnsi="Times New Roman"/>
          <w:sz w:val="24"/>
          <w:szCs w:val="24"/>
        </w:rPr>
        <w:t>Norwegian spring-spawning herring (</w:t>
      </w:r>
      <w:proofErr w:type="spellStart"/>
      <w:r w:rsidR="00E5311E" w:rsidRPr="00FF5437">
        <w:rPr>
          <w:rFonts w:ascii="Times New Roman" w:hAnsi="Times New Roman"/>
          <w:i/>
          <w:iCs/>
          <w:sz w:val="24"/>
          <w:szCs w:val="24"/>
          <w:lang w:val="en-CA"/>
          <w:rPrChange w:id="52" w:author="DFO-MPO" w:date="2018-04-26T10:14:00Z">
            <w:rPr>
              <w:rFonts w:ascii="Times New Roman" w:hAnsi="Times New Roman"/>
              <w:i/>
              <w:iCs/>
              <w:sz w:val="24"/>
              <w:szCs w:val="24"/>
              <w:lang w:val="es-ES_tradnl"/>
            </w:rPr>
          </w:rPrChange>
        </w:rPr>
        <w:t>Clupea</w:t>
      </w:r>
      <w:proofErr w:type="spellEnd"/>
      <w:r w:rsidR="00E5311E" w:rsidRPr="00FF5437">
        <w:rPr>
          <w:rFonts w:ascii="Times New Roman" w:hAnsi="Times New Roman"/>
          <w:i/>
          <w:iCs/>
          <w:sz w:val="24"/>
          <w:szCs w:val="24"/>
          <w:lang w:val="en-CA"/>
          <w:rPrChange w:id="53" w:author="DFO-MPO" w:date="2018-04-26T10:14:00Z">
            <w:rPr>
              <w:rFonts w:ascii="Times New Roman" w:hAnsi="Times New Roman"/>
              <w:i/>
              <w:iCs/>
              <w:sz w:val="24"/>
              <w:szCs w:val="24"/>
              <w:lang w:val="es-ES_tradnl"/>
            </w:rPr>
          </w:rPrChange>
        </w:rPr>
        <w:t xml:space="preserve"> </w:t>
      </w:r>
      <w:proofErr w:type="spellStart"/>
      <w:r w:rsidR="00E5311E" w:rsidRPr="00FF5437">
        <w:rPr>
          <w:rFonts w:ascii="Times New Roman" w:hAnsi="Times New Roman"/>
          <w:i/>
          <w:iCs/>
          <w:sz w:val="24"/>
          <w:szCs w:val="24"/>
          <w:lang w:val="en-CA"/>
          <w:rPrChange w:id="54" w:author="DFO-MPO" w:date="2018-04-26T10:14:00Z">
            <w:rPr>
              <w:rFonts w:ascii="Times New Roman" w:hAnsi="Times New Roman"/>
              <w:i/>
              <w:iCs/>
              <w:sz w:val="24"/>
              <w:szCs w:val="24"/>
              <w:lang w:val="es-ES_tradnl"/>
            </w:rPr>
          </w:rPrChange>
        </w:rPr>
        <w:t>harengus</w:t>
      </w:r>
      <w:proofErr w:type="spellEnd"/>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commentRangeEnd w:id="50"/>
      <w:r w:rsidR="00FF5437">
        <w:rPr>
          <w:rStyle w:val="Marquedecommentaire"/>
          <w:rFonts w:ascii="Times New Roman" w:eastAsia="Arial Unicode MS" w:hAnsi="Times New Roman" w:cs="Times New Roman"/>
          <w:color w:val="auto"/>
          <w:lang w:eastAsia="en-US"/>
        </w:rPr>
        <w:commentReference w:id="50"/>
      </w:r>
      <w:r w:rsidR="00E5311E">
        <w:rPr>
          <w:rFonts w:ascii="Times New Roman" w:hAnsi="Times New Roman"/>
          <w:sz w:val="24"/>
          <w:szCs w:val="24"/>
        </w:rPr>
        <w:t>; and 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55"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proofErr w:type="spellStart"/>
      <w:r w:rsidR="00E5311E">
        <w:rPr>
          <w:rFonts w:ascii="Times New Roman" w:hAnsi="Times New Roman"/>
          <w:i/>
          <w:iCs/>
          <w:sz w:val="24"/>
          <w:szCs w:val="24"/>
        </w:rPr>
        <w:t>Mallotus</w:t>
      </w:r>
      <w:proofErr w:type="spellEnd"/>
      <w:r w:rsidR="00E5311E">
        <w:rPr>
          <w:rFonts w:ascii="Times New Roman" w:hAnsi="Times New Roman"/>
          <w:i/>
          <w:iCs/>
          <w:sz w:val="24"/>
          <w:szCs w:val="24"/>
        </w:rPr>
        <w:t xml:space="preserve"> </w:t>
      </w:r>
      <w:proofErr w:type="spellStart"/>
      <w:r w:rsidR="00E5311E">
        <w:rPr>
          <w:rFonts w:ascii="Times New Roman" w:hAnsi="Times New Roman"/>
          <w:i/>
          <w:iCs/>
          <w:sz w:val="24"/>
          <w:szCs w:val="24"/>
        </w:rPr>
        <w:t>villosus</w:t>
      </w:r>
      <w:proofErr w:type="spellEnd"/>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56"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 xml:space="preserve">Iceland, and </w:t>
      </w:r>
      <w:del w:id="57" w:author="Regular, Paul" w:date="2018-04-24T15:04:00Z">
        <w:r w:rsidR="00E5311E">
          <w:rPr>
            <w:rFonts w:ascii="Times New Roman" w:hAnsi="Times New Roman"/>
            <w:sz w:val="24"/>
            <w:szCs w:val="24"/>
          </w:rPr>
          <w:delText>o</w:delText>
        </w:r>
      </w:del>
      <w:del w:id="58" w:author="DFO-MPO" w:date="2018-04-13T10:37:00Z">
        <w:r w:rsidR="00E5311E" w:rsidDel="00265BB1">
          <w:rPr>
            <w:rFonts w:ascii="Times New Roman" w:hAnsi="Times New Roman"/>
            <w:sz w:val="24"/>
            <w:szCs w:val="24"/>
          </w:rPr>
          <w:delText>ff</w:delText>
        </w:r>
      </w:del>
      <w:ins w:id="59" w:author="DFO-MPO" w:date="2018-04-13T10:37:00Z">
        <w:del w:id="60" w:author="Regular, Paul" w:date="2018-04-24T15:04:00Z">
          <w:r w:rsidR="00265BB1">
            <w:rPr>
              <w:rFonts w:ascii="Times New Roman" w:hAnsi="Times New Roman"/>
              <w:sz w:val="24"/>
              <w:szCs w:val="24"/>
            </w:rPr>
            <w:delText>n</w:delText>
          </w:r>
        </w:del>
      </w:ins>
      <w:ins w:id="61" w:author="Regular, Paul" w:date="2018-04-24T15:04:00Z">
        <w:r w:rsidR="00830F3D">
          <w:rPr>
            <w:rFonts w:ascii="Times New Roman" w:hAnsi="Times New Roman"/>
            <w:sz w:val="24"/>
            <w:szCs w:val="24"/>
          </w:rPr>
          <w:t>along</w:t>
        </w:r>
      </w:ins>
      <w:ins w:id="62" w:author="DFO-MPO" w:date="2018-04-13T10:37:00Z">
        <w:r w:rsidR="00265BB1">
          <w:rPr>
            <w:rFonts w:ascii="Times New Roman" w:hAnsi="Times New Roman"/>
            <w:sz w:val="24"/>
            <w:szCs w:val="24"/>
          </w:rPr>
          <w:t xml:space="preserve"> the</w:t>
        </w:r>
      </w:ins>
      <w:r w:rsidR="00E5311E">
        <w:rPr>
          <w:rFonts w:ascii="Times New Roman" w:hAnsi="Times New Roman"/>
          <w:sz w:val="24"/>
          <w:szCs w:val="24"/>
        </w:rPr>
        <w:t xml:space="preserve"> Newfoundland and Labrador (Canada)</w:t>
      </w:r>
      <w:ins w:id="63"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64" w:author="DFO-MPO" w:date="2018-04-13T10:37:00Z">
        <w:r w:rsidR="00E5311E" w:rsidDel="00265BB1">
          <w:rPr>
            <w:rFonts w:ascii="Times New Roman" w:hAnsi="Times New Roman"/>
            <w:sz w:val="24"/>
            <w:szCs w:val="24"/>
          </w:rPr>
          <w:delText>unde</w:delText>
        </w:r>
      </w:del>
      <w:del w:id="65" w:author="DFO-MPO" w:date="2018-04-13T10:38:00Z">
        <w:r w:rsidR="00E5311E" w:rsidDel="00265BB1">
          <w:rPr>
            <w:rFonts w:ascii="Times New Roman" w:hAnsi="Times New Roman"/>
            <w:sz w:val="24"/>
            <w:szCs w:val="24"/>
          </w:rPr>
          <w:delText>rwent</w:delText>
        </w:r>
      </w:del>
      <w:ins w:id="66"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w:t>
      </w:r>
      <w:del w:id="67" w:author="DFO-MPO" w:date="2018-04-26T12:38:00Z">
        <w:r w:rsidR="00E5311E" w:rsidDel="00FF5437">
          <w:rPr>
            <w:rFonts w:ascii="Times New Roman" w:hAnsi="Times New Roman"/>
            <w:sz w:val="24"/>
            <w:szCs w:val="24"/>
          </w:rPr>
          <w:delText xml:space="preserve">three </w:delText>
        </w:r>
      </w:del>
      <w:commentRangeStart w:id="68"/>
      <w:ins w:id="69" w:author="DFO-MPO" w:date="2018-04-26T12:38:00Z">
        <w:r w:rsidR="00FF5437">
          <w:rPr>
            <w:rFonts w:ascii="Times New Roman" w:hAnsi="Times New Roman"/>
            <w:sz w:val="24"/>
            <w:szCs w:val="24"/>
          </w:rPr>
          <w:t xml:space="preserve">four </w:t>
        </w:r>
      </w:ins>
      <w:r w:rsidR="00E5311E">
        <w:rPr>
          <w:rFonts w:ascii="Times New Roman" w:hAnsi="Times New Roman"/>
          <w:sz w:val="24"/>
          <w:szCs w:val="24"/>
        </w:rPr>
        <w:t xml:space="preserve">collapses </w:t>
      </w:r>
      <w:commentRangeEnd w:id="68"/>
      <w:r w:rsidR="00FF5437">
        <w:rPr>
          <w:rStyle w:val="Marquedecommentaire"/>
          <w:rFonts w:ascii="Times New Roman" w:eastAsia="Arial Unicode MS" w:hAnsi="Times New Roman" w:cs="Times New Roman"/>
          <w:color w:val="auto"/>
          <w:lang w:eastAsia="en-US"/>
        </w:rPr>
        <w:commentReference w:id="68"/>
      </w:r>
      <w:del w:id="70" w:author="DFO-MPO" w:date="2018-04-13T10:38:00Z">
        <w:r w:rsidR="00E5311E" w:rsidDel="00265BB1">
          <w:rPr>
            <w:rFonts w:ascii="Times New Roman" w:hAnsi="Times New Roman"/>
            <w:sz w:val="24"/>
            <w:szCs w:val="24"/>
          </w:rPr>
          <w:delText>during</w:delText>
        </w:r>
      </w:del>
      <w:ins w:id="71"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72" w:author="DFO-MPO" w:date="2018-04-13T10:38:00Z">
        <w:r w:rsidR="00E5311E" w:rsidDel="00265BB1">
          <w:rPr>
            <w:rFonts w:ascii="Times New Roman" w:hAnsi="Times New Roman"/>
            <w:sz w:val="24"/>
            <w:szCs w:val="24"/>
          </w:rPr>
          <w:delText>l</w:delText>
        </w:r>
      </w:del>
      <w:ins w:id="73"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74" w:author="DFO-MPO" w:date="2018-04-13T10:38:00Z">
        <w:r w:rsidR="00E5311E" w:rsidDel="00265BB1">
          <w:rPr>
            <w:rFonts w:ascii="Times New Roman" w:hAnsi="Times New Roman"/>
            <w:sz w:val="24"/>
            <w:szCs w:val="24"/>
          </w:rPr>
          <w:delText>,</w:delText>
        </w:r>
      </w:del>
      <w:ins w:id="75"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76"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77" w:author="DFO-MPO" w:date="2018-04-13T10:38:00Z">
        <w:r w:rsidR="00265BB1">
          <w:rPr>
            <w:rFonts w:ascii="Times New Roman" w:hAnsi="Times New Roman"/>
            <w:sz w:val="24"/>
            <w:szCs w:val="24"/>
          </w:rPr>
          <w:t>-</w:t>
        </w:r>
      </w:ins>
      <w:del w:id="78"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79"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w:t>
      </w:r>
      <w:del w:id="80" w:author="DFO-MPO" w:date="2018-04-26T12:39:00Z">
        <w:r w:rsidR="00E5311E" w:rsidDel="00FF5437">
          <w:rPr>
            <w:rFonts w:ascii="Times New Roman" w:hAnsi="Times New Roman"/>
            <w:sz w:val="24"/>
            <w:szCs w:val="24"/>
          </w:rPr>
          <w:delText xml:space="preserve">and </w:delText>
        </w:r>
      </w:del>
      <w:ins w:id="81"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mid-2000s</w:t>
      </w:r>
      <w:ins w:id="82" w:author="DFO-MPO" w:date="2018-04-26T12:39:00Z">
        <w:r w:rsidR="00FF5437">
          <w:rPr>
            <w:rFonts w:ascii="Times New Roman" w:hAnsi="Times New Roman"/>
            <w:sz w:val="24"/>
            <w:szCs w:val="24"/>
          </w:rPr>
          <w:t xml:space="preserve">, and the </w:t>
        </w:r>
        <w:proofErr w:type="spellStart"/>
        <w:r w:rsidR="00FF5437">
          <w:rPr>
            <w:rFonts w:ascii="Times New Roman" w:hAnsi="Times New Roman"/>
            <w:sz w:val="24"/>
            <w:szCs w:val="24"/>
          </w:rPr>
          <w:t>mid 2010s</w:t>
        </w:r>
      </w:ins>
      <w:proofErr w:type="spellEnd"/>
      <w:r w:rsidR="00E5311E">
        <w:rPr>
          <w:rFonts w:ascii="Times New Roman" w:hAnsi="Times New Roman"/>
          <w:sz w:val="24"/>
          <w:szCs w:val="24"/>
        </w:rPr>
        <w:t xml:space="preserve">.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83" w:author="DFO-MPO" w:date="2018-04-13T10:38:00Z">
        <w:r w:rsidR="00265BB1">
          <w:rPr>
            <w:rFonts w:ascii="Times New Roman" w:hAnsi="Times New Roman"/>
            <w:sz w:val="24"/>
            <w:szCs w:val="24"/>
          </w:rPr>
          <w:t>phase</w:t>
        </w:r>
      </w:ins>
      <w:ins w:id="84" w:author="Dominique Robert" w:date="2018-04-27T16:27:00Z">
        <w:r w:rsidR="0085271E">
          <w:rPr>
            <w:rFonts w:ascii="Times New Roman" w:hAnsi="Times New Roman"/>
            <w:sz w:val="24"/>
            <w:szCs w:val="24"/>
          </w:rPr>
          <w:t>s</w:t>
        </w:r>
      </w:ins>
      <w:ins w:id="85" w:author="DFO-MPO" w:date="2018-04-13T10:38:00Z">
        <w:r w:rsidR="00265BB1">
          <w:rPr>
            <w:rFonts w:ascii="Times New Roman" w:hAnsi="Times New Roman"/>
            <w:sz w:val="24"/>
            <w:szCs w:val="24"/>
          </w:rPr>
          <w:t xml:space="preserve"> </w:t>
        </w:r>
      </w:ins>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86" w:author="DFO-MPO" w:date="2018-04-13T11:32:00Z">
        <w:r w:rsidR="00E5311E" w:rsidDel="00B2409C">
          <w:rPr>
            <w:rFonts w:ascii="Times New Roman" w:hAnsi="Times New Roman"/>
            <w:sz w:val="24"/>
            <w:szCs w:val="24"/>
          </w:rPr>
          <w:delText>in</w:delText>
        </w:r>
      </w:del>
      <w:ins w:id="87"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88" w:author="DFO-MPO" w:date="2018-04-13T11:32:00Z">
        <w:r w:rsidR="00E5311E" w:rsidDel="00B2409C">
          <w:rPr>
            <w:rFonts w:ascii="Times New Roman" w:hAnsi="Times New Roman"/>
            <w:sz w:val="24"/>
            <w:szCs w:val="24"/>
          </w:rPr>
          <w:delText>l</w:delText>
        </w:r>
      </w:del>
      <w:ins w:id="89"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90" w:author="DFO-MPO" w:date="2018-04-13T11:32:00Z">
        <w:r w:rsidR="00E5311E" w:rsidDel="00B2409C">
          <w:rPr>
            <w:rFonts w:ascii="Times New Roman" w:hAnsi="Times New Roman"/>
            <w:sz w:val="24"/>
            <w:szCs w:val="24"/>
          </w:rPr>
          <w:delText>,</w:delText>
        </w:r>
      </w:del>
      <w:ins w:id="91"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92"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w:t>
      </w:r>
      <w:r w:rsidR="00E5311E">
        <w:rPr>
          <w:rFonts w:ascii="Times New Roman" w:hAnsi="Times New Roman"/>
          <w:sz w:val="24"/>
          <w:szCs w:val="24"/>
        </w:rPr>
        <w:lastRenderedPageBreak/>
        <w:t xml:space="preserve">early 1980s, </w:t>
      </w:r>
      <w:del w:id="93"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94"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95" w:author="DFO-MPO" w:date="2018-04-13T11:33:00Z">
        <w:r w:rsidR="00B2409C">
          <w:rPr>
            <w:rFonts w:ascii="Times New Roman" w:hAnsi="Times New Roman"/>
            <w:sz w:val="24"/>
            <w:szCs w:val="24"/>
          </w:rPr>
          <w:t>phase</w:t>
        </w:r>
      </w:ins>
      <w:ins w:id="96" w:author="Dominique Robert" w:date="2018-04-27T16:27:00Z">
        <w:r w:rsidR="0085271E">
          <w:rPr>
            <w:rFonts w:ascii="Times New Roman" w:hAnsi="Times New Roman"/>
            <w:sz w:val="24"/>
            <w:szCs w:val="24"/>
          </w:rPr>
          <w:t>s</w:t>
        </w:r>
      </w:ins>
      <w:ins w:id="97" w:author="DFO-MPO" w:date="2018-04-13T11:33:00Z">
        <w:r w:rsidR="00B2409C">
          <w:rPr>
            <w:rFonts w:ascii="Times New Roman" w:hAnsi="Times New Roman"/>
            <w:sz w:val="24"/>
            <w:szCs w:val="24"/>
          </w:rPr>
          <w:t xml:space="preserve"> </w:t>
        </w:r>
      </w:ins>
      <w:r w:rsidR="00E5311E">
        <w:rPr>
          <w:rFonts w:ascii="Times New Roman" w:hAnsi="Times New Roman"/>
          <w:sz w:val="24"/>
          <w:szCs w:val="24"/>
        </w:rPr>
        <w:t>and between 100</w:t>
      </w:r>
      <w:ins w:id="98" w:author="DFO-MPO" w:date="2018-04-13T11:33:00Z">
        <w:r w:rsidR="00B2409C">
          <w:rPr>
            <w:rFonts w:ascii="Times New Roman" w:hAnsi="Times New Roman"/>
            <w:sz w:val="24"/>
            <w:szCs w:val="24"/>
          </w:rPr>
          <w:t>-</w:t>
        </w:r>
      </w:ins>
      <w:del w:id="99"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100"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101" w:author="DFO-MPO" w:date="2018-04-13T11:33:00Z">
        <w:r w:rsidR="00E5311E" w:rsidDel="00B2409C">
          <w:rPr>
            <w:rFonts w:ascii="Times New Roman" w:hAnsi="Times New Roman"/>
            <w:sz w:val="24"/>
            <w:szCs w:val="24"/>
          </w:rPr>
          <w:delText>to</w:delText>
        </w:r>
      </w:del>
      <w:ins w:id="102"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103"/>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103"/>
      <w:r w:rsidR="00773911">
        <w:rPr>
          <w:rStyle w:val="Marquedecommentaire"/>
          <w:rFonts w:ascii="Times New Roman" w:eastAsia="Arial Unicode MS" w:hAnsi="Times New Roman" w:cs="Times New Roman"/>
          <w:color w:val="auto"/>
          <w:lang w:eastAsia="en-US"/>
        </w:rPr>
        <w:commentReference w:id="103"/>
      </w:r>
      <w:r w:rsidR="00E5311E">
        <w:rPr>
          <w:rFonts w:ascii="Times New Roman" w:hAnsi="Times New Roman"/>
          <w:sz w:val="24"/>
          <w:szCs w:val="24"/>
        </w:rPr>
        <w:t xml:space="preserve">. </w:t>
      </w:r>
    </w:p>
    <w:p w14:paraId="66CAEEA4" w14:textId="786B838B" w:rsidR="000134ED" w:rsidRDefault="00E5311E">
      <w:pPr>
        <w:pStyle w:val="Body"/>
        <w:spacing w:after="0" w:line="480" w:lineRule="auto"/>
        <w:ind w:firstLine="720"/>
        <w:rPr>
          <w:rFonts w:ascii="Times New Roman" w:eastAsia="Times New Roman" w:hAnsi="Times New Roman" w:cs="Times New Roman"/>
          <w:sz w:val="24"/>
          <w:szCs w:val="24"/>
        </w:rPr>
      </w:pPr>
      <w:commentRangeStart w:id="104"/>
      <w:r>
        <w:rPr>
          <w:rFonts w:ascii="Times New Roman" w:hAnsi="Times New Roman"/>
          <w:sz w:val="24"/>
          <w:szCs w:val="24"/>
        </w:rPr>
        <w:t>Fisheries and Oceans Canada is responsible for the assessment of the Newfoundland and Labrador (NL) capelin stock</w:t>
      </w:r>
      <w:commentRangeEnd w:id="104"/>
      <w:r w:rsidR="00FF5437">
        <w:rPr>
          <w:rStyle w:val="Marquedecommentaire"/>
          <w:rFonts w:ascii="Times New Roman" w:eastAsia="Arial Unicode MS" w:hAnsi="Times New Roman" w:cs="Times New Roman"/>
          <w:color w:val="auto"/>
          <w:lang w:eastAsia="en-US"/>
        </w:rPr>
        <w:commentReference w:id="104"/>
      </w:r>
      <w:r>
        <w:rPr>
          <w:rFonts w:ascii="Times New Roman" w:hAnsi="Times New Roman"/>
          <w:sz w:val="24"/>
          <w:szCs w:val="24"/>
        </w:rPr>
        <w:t xml:space="preserve">; it has concluded that </w:t>
      </w:r>
      <w:ins w:id="105" w:author="Dominique Robert" w:date="2018-04-27T16:36:00Z">
        <w:r w:rsidR="0085271E">
          <w:rPr>
            <w:rFonts w:ascii="Times New Roman" w:hAnsi="Times New Roman"/>
            <w:sz w:val="24"/>
            <w:szCs w:val="24"/>
          </w:rPr>
          <w:t xml:space="preserve">the stock experienced </w:t>
        </w:r>
      </w:ins>
      <w:del w:id="106" w:author="Dominique Robert" w:date="2018-04-27T16:37:00Z">
        <w:r w:rsidDel="0085271E">
          <w:rPr>
            <w:rFonts w:ascii="Times New Roman" w:hAnsi="Times New Roman"/>
            <w:sz w:val="24"/>
            <w:szCs w:val="24"/>
          </w:rPr>
          <w:delText xml:space="preserve">there was </w:delText>
        </w:r>
      </w:del>
      <w:r>
        <w:rPr>
          <w:rFonts w:ascii="Times New Roman" w:hAnsi="Times New Roman"/>
          <w:sz w:val="24"/>
          <w:szCs w:val="24"/>
        </w:rPr>
        <w:t xml:space="preserve">an order of magnitude decline </w:t>
      </w:r>
      <w:del w:id="107" w:author="Dominique Robert" w:date="2018-04-27T16:37:00Z">
        <w:r w:rsidDel="0085271E">
          <w:rPr>
            <w:rFonts w:ascii="Times New Roman" w:hAnsi="Times New Roman"/>
            <w:sz w:val="24"/>
            <w:szCs w:val="24"/>
          </w:rPr>
          <w:delText xml:space="preserve">in the stock </w:delText>
        </w:r>
      </w:del>
      <w:r>
        <w:rPr>
          <w:rFonts w:ascii="Times New Roman" w:hAnsi="Times New Roman"/>
          <w:sz w:val="24"/>
          <w:szCs w:val="24"/>
        </w:rPr>
        <w:t xml:space="preserve">in the early 1990s, and that capelin abundance </w:t>
      </w:r>
      <w:del w:id="108" w:author="Dominique Robert" w:date="2018-04-27T16:37:00Z">
        <w:r w:rsidDel="00C4592B">
          <w:rPr>
            <w:rFonts w:ascii="Times New Roman" w:hAnsi="Times New Roman"/>
            <w:sz w:val="24"/>
            <w:szCs w:val="24"/>
          </w:rPr>
          <w:delText>declined to</w:delText>
        </w:r>
      </w:del>
      <w:ins w:id="109" w:author="Dominique Robert" w:date="2018-04-27T16:37:00Z">
        <w:r w:rsidR="00C4592B">
          <w:rPr>
            <w:rFonts w:ascii="Times New Roman" w:hAnsi="Times New Roman"/>
            <w:sz w:val="24"/>
            <w:szCs w:val="24"/>
          </w:rPr>
          <w:t>remained</w:t>
        </w:r>
      </w:ins>
      <w:r>
        <w:rPr>
          <w:rFonts w:ascii="Times New Roman" w:hAnsi="Times New Roman"/>
          <w:sz w:val="24"/>
          <w:szCs w:val="24"/>
        </w:rPr>
        <w:t xml:space="preserve"> </w:t>
      </w:r>
      <w:ins w:id="110" w:author="Dominique Robert" w:date="2018-04-27T16:37:00Z">
        <w:r w:rsidR="00C4592B">
          <w:rPr>
            <w:rFonts w:ascii="Times New Roman" w:hAnsi="Times New Roman"/>
            <w:sz w:val="24"/>
            <w:szCs w:val="24"/>
          </w:rPr>
          <w:t xml:space="preserve">at </w:t>
        </w:r>
      </w:ins>
      <w:r>
        <w:rPr>
          <w:rFonts w:ascii="Times New Roman" w:hAnsi="Times New Roman"/>
          <w:sz w:val="24"/>
          <w:szCs w:val="24"/>
        </w:rPr>
        <w:t xml:space="preserve">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ize of the stock fluctuated between 2 - 6 million </w:t>
      </w:r>
      <w:proofErr w:type="spellStart"/>
      <w:r>
        <w:rPr>
          <w:rFonts w:ascii="Times New Roman" w:hAnsi="Times New Roman"/>
          <w:sz w:val="24"/>
          <w:szCs w:val="24"/>
        </w:rPr>
        <w:t>tonnes</w:t>
      </w:r>
      <w:proofErr w:type="spellEnd"/>
      <w:r>
        <w:rPr>
          <w:rFonts w:ascii="Times New Roman" w:hAnsi="Times New Roman"/>
          <w:sz w:val="24"/>
          <w:szCs w:val="24"/>
        </w:rPr>
        <w:t xml:space="preserve"> prior to 1991, and between 25</w:t>
      </w:r>
      <w:del w:id="111" w:author="DFO-MPO" w:date="2018-04-13T11:33:00Z">
        <w:r w:rsidDel="00B2409C">
          <w:rPr>
            <w:rFonts w:ascii="Times New Roman" w:hAnsi="Times New Roman"/>
            <w:sz w:val="24"/>
            <w:szCs w:val="24"/>
          </w:rPr>
          <w:delText xml:space="preserve"> and </w:delText>
        </w:r>
      </w:del>
      <w:ins w:id="112" w:author="DFO-MPO" w:date="2018-04-13T11:33:00Z">
        <w:r w:rsidR="00B2409C">
          <w:rPr>
            <w:rFonts w:ascii="Times New Roman" w:hAnsi="Times New Roman"/>
            <w:sz w:val="24"/>
            <w:szCs w:val="24"/>
          </w:rPr>
          <w:t>-</w:t>
        </w:r>
      </w:ins>
      <w:r>
        <w:rPr>
          <w:rFonts w:ascii="Times New Roman" w:hAnsi="Times New Roman"/>
          <w:sz w:val="24"/>
          <w:szCs w:val="24"/>
        </w:rPr>
        <w:t xml:space="preserve">9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w:t>
      </w:r>
      <w:commentRangeStart w:id="113"/>
      <w:r>
        <w:rPr>
          <w:rFonts w:ascii="Times New Roman" w:hAnsi="Times New Roman"/>
          <w:sz w:val="24"/>
          <w:szCs w:val="24"/>
        </w:rPr>
        <w:t>during</w:t>
      </w:r>
      <w:commentRangeEnd w:id="113"/>
      <w:r>
        <w:commentReference w:id="113"/>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114" w:author="Gail Davoren" w:date="2018-04-19T14:53:00Z">
        <w:r w:rsidR="00150BCE">
          <w:rPr>
            <w:rFonts w:ascii="Times New Roman" w:hAnsi="Times New Roman"/>
            <w:sz w:val="24"/>
            <w:szCs w:val="24"/>
          </w:rPr>
          <w:t xml:space="preserve"> </w:t>
        </w:r>
      </w:ins>
      <w:proofErr w:type="gramStart"/>
      <w:r>
        <w:rPr>
          <w:rFonts w:ascii="Times New Roman" w:hAnsi="Times New Roman"/>
          <w:sz w:val="24"/>
          <w:szCs w:val="24"/>
        </w:rPr>
        <w:t xml:space="preserve">This decline was concomitant with drastic changes in the ecosystem during the late 1980s and early 1990s </w:t>
      </w:r>
      <w:commentRangeStart w:id="11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115"/>
      <w:r>
        <w:commentReference w:id="115"/>
      </w:r>
      <w:r>
        <w:rPr>
          <w:rFonts w:ascii="Times New Roman" w:hAnsi="Times New Roman"/>
          <w:sz w:val="24"/>
          <w:szCs w:val="24"/>
        </w:rPr>
        <w:t xml:space="preserve">, </w:t>
      </w:r>
      <w:del w:id="116" w:author="DFO-MPO" w:date="2018-04-13T11:34:00Z">
        <w:r w:rsidDel="00B2409C">
          <w:rPr>
            <w:rFonts w:ascii="Times New Roman" w:hAnsi="Times New Roman"/>
            <w:sz w:val="24"/>
            <w:szCs w:val="24"/>
          </w:rPr>
          <w:delText xml:space="preserve">including </w:delText>
        </w:r>
      </w:del>
      <w:commentRangeStart w:id="117"/>
      <w:ins w:id="118" w:author="DFO-MPO" w:date="2018-04-13T11:34:00Z">
        <w:r w:rsidR="00B2409C">
          <w:rPr>
            <w:rFonts w:ascii="Times New Roman" w:hAnsi="Times New Roman"/>
            <w:sz w:val="24"/>
            <w:szCs w:val="24"/>
          </w:rPr>
          <w:t xml:space="preserve">and coincided with </w:t>
        </w:r>
      </w:ins>
      <w:commentRangeEnd w:id="117"/>
      <w:ins w:id="119" w:author="DFO-MPO" w:date="2018-04-26T12:54:00Z">
        <w:r w:rsidR="00071997">
          <w:rPr>
            <w:rStyle w:val="Marquedecommentaire"/>
            <w:rFonts w:ascii="Times New Roman" w:eastAsia="Arial Unicode MS" w:hAnsi="Times New Roman" w:cs="Times New Roman"/>
            <w:color w:val="auto"/>
            <w:lang w:eastAsia="en-US"/>
          </w:rPr>
          <w:commentReference w:id="117"/>
        </w:r>
      </w:ins>
      <w:commentRangeStart w:id="120"/>
      <w:r>
        <w:rPr>
          <w:rFonts w:ascii="Times New Roman" w:hAnsi="Times New Roman"/>
          <w:sz w:val="24"/>
          <w:szCs w:val="24"/>
        </w:rPr>
        <w:t>major changes in the biology and ecology of capelin</w:t>
      </w:r>
      <w:ins w:id="121" w:author="Regular, Paul" w:date="2018-04-24T15:08:00Z">
        <w:r w:rsidR="00C3670D">
          <w:rPr>
            <w:rFonts w:ascii="Times New Roman" w:hAnsi="Times New Roman"/>
            <w:sz w:val="24"/>
            <w:szCs w:val="24"/>
          </w:rPr>
          <w:t xml:space="preserve">, such as </w:t>
        </w:r>
        <w:commentRangeStart w:id="122"/>
        <w:r w:rsidR="00C3670D">
          <w:rPr>
            <w:rFonts w:ascii="Times New Roman" w:hAnsi="Times New Roman"/>
            <w:sz w:val="24"/>
            <w:szCs w:val="24"/>
          </w:rPr>
          <w:t>delayed spawning</w:t>
        </w:r>
      </w:ins>
      <w:commentRangeEnd w:id="122"/>
      <w:r w:rsidR="00C4592B">
        <w:rPr>
          <w:rStyle w:val="Marquedecommentaire"/>
          <w:rFonts w:ascii="Times New Roman" w:eastAsia="Arial Unicode MS" w:hAnsi="Times New Roman" w:cs="Times New Roman"/>
          <w:color w:val="auto"/>
          <w:lang w:eastAsia="en-US"/>
        </w:rPr>
        <w:commentReference w:id="122"/>
      </w:r>
      <w:r>
        <w:rPr>
          <w:rFonts w:ascii="Times New Roman" w:hAnsi="Times New Roman"/>
          <w:sz w:val="24"/>
          <w:szCs w:val="24"/>
        </w:rPr>
        <w:t xml:space="preserve"> </w:t>
      </w:r>
      <w:commentRangeEnd w:id="120"/>
      <w:r w:rsidR="00B2409C">
        <w:rPr>
          <w:rStyle w:val="Marquedecommentaire"/>
          <w:rFonts w:ascii="Times New Roman" w:eastAsia="Arial Unicode MS" w:hAnsi="Times New Roman" w:cs="Times New Roman"/>
          <w:color w:val="auto"/>
          <w:lang w:eastAsia="en-US"/>
        </w:rPr>
        <w:commentReference w:id="120"/>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w:t>
      </w:r>
      <w:proofErr w:type="spellStart"/>
      <w:r>
        <w:rPr>
          <w:rFonts w:ascii="Times New Roman" w:hAnsi="Times New Roman"/>
          <w:sz w:val="24"/>
          <w:szCs w:val="24"/>
          <w:lang w:val="nl-NL"/>
        </w:rPr>
        <w:t>Carscadden</w:t>
      </w:r>
      <w:proofErr w:type="spellEnd"/>
      <w:r>
        <w:rPr>
          <w:rFonts w:ascii="Times New Roman" w:hAnsi="Times New Roman"/>
          <w:sz w:val="24"/>
          <w:szCs w:val="24"/>
          <w:lang w:val="nl-NL"/>
        </w:rPr>
        <w:t xml:space="preserve"> &amp; </w:t>
      </w:r>
      <w:proofErr w:type="spellStart"/>
      <w:r>
        <w:rPr>
          <w:rFonts w:ascii="Times New Roman" w:hAnsi="Times New Roman"/>
          <w:sz w:val="24"/>
          <w:szCs w:val="24"/>
          <w:lang w:val="nl-NL"/>
        </w:rPr>
        <w:t>Nakashima</w:t>
      </w:r>
      <w:proofErr w:type="spellEnd"/>
      <w:r>
        <w:rPr>
          <w:rFonts w:ascii="Times New Roman" w:hAnsi="Times New Roman"/>
          <w:sz w:val="24"/>
          <w:szCs w:val="24"/>
          <w:lang w:val="nl-NL"/>
        </w:rPr>
        <w:t xml:space="preserve"> 1997, </w:t>
      </w:r>
      <w:proofErr w:type="spellStart"/>
      <w:r>
        <w:rPr>
          <w:rFonts w:ascii="Times New Roman" w:hAnsi="Times New Roman"/>
          <w:sz w:val="24"/>
          <w:szCs w:val="24"/>
          <w:lang w:val="nl-NL"/>
        </w:rPr>
        <w:t>Carscadden</w:t>
      </w:r>
      <w:proofErr w:type="spellEnd"/>
      <w:r>
        <w:rPr>
          <w:rFonts w:ascii="Times New Roman" w:hAnsi="Times New Roman"/>
          <w:sz w:val="24"/>
          <w:szCs w:val="24"/>
          <w:lang w:val="nl-NL"/>
        </w:rPr>
        <w:t xml:space="preserve">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w:t>
      </w:r>
      <w:proofErr w:type="gramEnd"/>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23"/>
      <w:r>
        <w:rPr>
          <w:rFonts w:ascii="Times New Roman" w:hAnsi="Times New Roman"/>
          <w:sz w:val="24"/>
          <w:szCs w:val="24"/>
        </w:rPr>
        <w:t>Several aspects of the stock’s dynamics, such as recruitment, growth, and mortality of pre-</w:t>
      </w:r>
      <w:proofErr w:type="spellStart"/>
      <w:r>
        <w:rPr>
          <w:rFonts w:ascii="Times New Roman" w:hAnsi="Times New Roman"/>
          <w:sz w:val="24"/>
          <w:szCs w:val="24"/>
        </w:rPr>
        <w:t>spawners</w:t>
      </w:r>
      <w:proofErr w:type="spellEnd"/>
      <w:r>
        <w:rPr>
          <w:rFonts w:ascii="Times New Roman" w:hAnsi="Times New Roman"/>
          <w:sz w:val="24"/>
          <w:szCs w:val="24"/>
        </w:rPr>
        <w:t xml:space="preserve">,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w:t>
      </w:r>
      <w:del w:id="124" w:author="DFO-MPO" w:date="2018-04-26T13:44:00Z">
        <w:r w:rsidDel="00B208D7">
          <w:rPr>
            <w:rFonts w:ascii="Times New Roman" w:hAnsi="Times New Roman"/>
            <w:sz w:val="24"/>
            <w:szCs w:val="24"/>
          </w:rPr>
          <w:delText xml:space="preserve">processes </w:delText>
        </w:r>
      </w:del>
      <w:ins w:id="125" w:author="DFO-MPO" w:date="2018-04-26T13:44:00Z">
        <w:r w:rsidR="00B208D7">
          <w:rPr>
            <w:rFonts w:ascii="Times New Roman" w:hAnsi="Times New Roman"/>
            <w:sz w:val="24"/>
            <w:szCs w:val="24"/>
          </w:rPr>
          <w:t xml:space="preserve">control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commentRangeEnd w:id="123"/>
      <w:r w:rsidR="00C3670D">
        <w:rPr>
          <w:rStyle w:val="Marquedecommentaire"/>
          <w:rFonts w:ascii="Times New Roman" w:eastAsia="Arial Unicode MS" w:hAnsi="Times New Roman" w:cs="Times New Roman"/>
          <w:color w:val="auto"/>
          <w:lang w:eastAsia="en-US"/>
        </w:rPr>
        <w:commentReference w:id="123"/>
      </w:r>
    </w:p>
    <w:p w14:paraId="381EA5BD" w14:textId="155C9D87" w:rsidR="00215684" w:rsidDel="009E35A9" w:rsidRDefault="00E5311E">
      <w:pPr>
        <w:pStyle w:val="Body"/>
        <w:spacing w:after="0" w:line="480" w:lineRule="auto"/>
        <w:ind w:firstLine="720"/>
        <w:rPr>
          <w:ins w:id="126" w:author="Gail Davoren" w:date="2018-04-19T15:03:00Z"/>
          <w:del w:id="127" w:author="Regular, Paul" w:date="2018-04-25T08:50:00Z"/>
          <w:rFonts w:ascii="Times New Roman" w:hAnsi="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commentRangeStart w:id="128"/>
      <w:del w:id="129" w:author="DFO-MPO" w:date="2018-04-13T11:35:00Z">
        <w:r w:rsidDel="00B2409C">
          <w:rPr>
            <w:rFonts w:ascii="Times New Roman" w:hAnsi="Times New Roman"/>
            <w:sz w:val="24"/>
            <w:szCs w:val="24"/>
          </w:rPr>
          <w:delText>concluded</w:delText>
        </w:r>
        <w:commentRangeEnd w:id="128"/>
        <w:r w:rsidDel="00B2409C">
          <w:commentReference w:id="128"/>
        </w:r>
        <w:r w:rsidDel="00B2409C">
          <w:rPr>
            <w:rFonts w:ascii="Times New Roman" w:hAnsi="Times New Roman"/>
            <w:sz w:val="24"/>
            <w:szCs w:val="24"/>
          </w:rPr>
          <w:delText xml:space="preserve"> </w:delText>
        </w:r>
      </w:del>
      <w:ins w:id="130"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w:t>
      </w:r>
      <w:del w:id="131" w:author="Regular, Paul" w:date="2018-04-24T15:16:00Z">
        <w:r>
          <w:rPr>
            <w:rFonts w:ascii="Times New Roman" w:hAnsi="Times New Roman"/>
            <w:sz w:val="24"/>
            <w:szCs w:val="24"/>
          </w:rPr>
          <w:delText xml:space="preserve">. </w:delText>
        </w:r>
      </w:del>
      <w:commentRangeStart w:id="132"/>
      <w:del w:id="133" w:author="Regular, Paul" w:date="2018-04-24T15:15:00Z">
        <w:r>
          <w:rPr>
            <w:rFonts w:ascii="Times New Roman" w:hAnsi="Times New Roman"/>
            <w:sz w:val="24"/>
            <w:szCs w:val="24"/>
          </w:rPr>
          <w:delText>The debate over the collapse or non-collapse of capelin in the NL region is not new</w:delText>
        </w:r>
      </w:del>
      <w:del w:id="134" w:author="Montevecchi, William" w:date="2018-04-17T16:32:00Z">
        <w:r w:rsidDel="00773911">
          <w:rPr>
            <w:rFonts w:ascii="Times New Roman" w:hAnsi="Times New Roman"/>
            <w:sz w:val="24"/>
            <w:szCs w:val="24"/>
          </w:rPr>
          <w:delText>,</w:delText>
        </w:r>
      </w:del>
      <w:del w:id="135" w:author="Regular, Paul" w:date="2018-04-24T15:15:00Z">
        <w:r>
          <w:rPr>
            <w:rFonts w:ascii="Times New Roman" w:hAnsi="Times New Roman"/>
            <w:sz w:val="24"/>
            <w:szCs w:val="24"/>
          </w:rPr>
          <w:delText xml:space="preserve"> and </w:delText>
        </w:r>
      </w:del>
      <w:del w:id="136" w:author="Montevecchi, William" w:date="2018-04-17T16:32:00Z">
        <w:r w:rsidDel="00773911">
          <w:rPr>
            <w:rFonts w:ascii="Times New Roman" w:hAnsi="Times New Roman"/>
            <w:sz w:val="24"/>
            <w:szCs w:val="24"/>
          </w:rPr>
          <w:delText xml:space="preserve">it </w:delText>
        </w:r>
      </w:del>
      <w:del w:id="137" w:author="Regular, Paul" w:date="2018-04-24T15:15:00Z">
        <w:r>
          <w:rPr>
            <w:rFonts w:ascii="Times New Roman" w:hAnsi="Times New Roman"/>
            <w:sz w:val="24"/>
            <w:szCs w:val="24"/>
          </w:rPr>
          <w:delText xml:space="preserve">stems from the unexplained discordance between the </w:delText>
        </w:r>
        <w:commentRangeStart w:id="138"/>
        <w:r>
          <w:rPr>
            <w:rFonts w:ascii="Times New Roman" w:hAnsi="Times New Roman"/>
            <w:sz w:val="24"/>
            <w:szCs w:val="24"/>
          </w:rPr>
          <w:delText xml:space="preserve">inshore and offshore indices </w:delText>
        </w:r>
        <w:commentRangeEnd w:id="138"/>
        <w:r w:rsidR="00B2409C">
          <w:rPr>
            <w:rStyle w:val="Marquedecommentaire"/>
            <w:rFonts w:ascii="Times New Roman" w:eastAsia="Arial Unicode MS" w:hAnsi="Times New Roman" w:cs="Times New Roman"/>
            <w:color w:val="auto"/>
            <w:lang w:eastAsia="en-US"/>
          </w:rPr>
          <w:commentReference w:id="138"/>
        </w:r>
        <w:commentRangeStart w:id="139"/>
        <w:r>
          <w:rPr>
            <w:rFonts w:ascii="Times New Roman" w:hAnsi="Times New Roman"/>
            <w:sz w:val="24"/>
            <w:szCs w:val="24"/>
          </w:rPr>
          <w:delText xml:space="preserve">in </w:delText>
        </w:r>
      </w:del>
      <w:commentRangeEnd w:id="139"/>
      <w:r w:rsidR="00215684">
        <w:rPr>
          <w:rStyle w:val="Marquedecommentaire"/>
          <w:rFonts w:ascii="Times New Roman" w:eastAsia="Arial Unicode MS" w:hAnsi="Times New Roman" w:cs="Times New Roman"/>
          <w:color w:val="auto"/>
          <w:lang w:eastAsia="en-US"/>
        </w:rPr>
        <w:commentReference w:id="139"/>
      </w:r>
      <w:del w:id="140" w:author="Regular, Paul" w:date="2018-04-24T15:15:00Z">
        <w:r>
          <w:rPr>
            <w:rFonts w:ascii="Times New Roman" w:hAnsi="Times New Roman"/>
            <w:sz w:val="24"/>
            <w:szCs w:val="24"/>
          </w:rPr>
          <w:delText xml:space="preserve">the 1990s, when inshore indices suggested little change in capelin biomass since the 1980s while the offshore acoustic survey found a dramatic decrease in capelin biomass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delInstrText>
        </w:r>
        <w:r>
          <w:rPr>
            <w:rFonts w:eastAsia="Times New Roman"/>
          </w:rPr>
          <w:fldChar w:fldCharType="separate"/>
        </w:r>
        <w:r>
          <w:rPr>
            <w:rFonts w:ascii="Times New Roman" w:hAnsi="Times New Roman"/>
            <w:sz w:val="24"/>
            <w:szCs w:val="24"/>
            <w:lang w:val="nl-NL"/>
          </w:rPr>
          <w:delText>(Nakashima 1996, Carscadden &amp; Nakashima 1997, Carscadden et al. 2001, DFO 2001b)</w:delText>
        </w:r>
        <w:r>
          <w:rPr>
            <w:rFonts w:eastAsia="Times New Roman"/>
          </w:rPr>
          <w:fldChar w:fldCharType="end"/>
        </w:r>
        <w:r>
          <w:rPr>
            <w:rFonts w:ascii="Times New Roman" w:hAnsi="Times New Roman"/>
            <w:sz w:val="24"/>
            <w:szCs w:val="24"/>
          </w:rPr>
          <w:delText xml:space="preserve">. </w:delText>
        </w:r>
      </w:del>
      <w:commentRangeStart w:id="141"/>
      <w:del w:id="142" w:author="Gail Davoren" w:date="2018-04-19T14:56:00Z">
        <w:r w:rsidDel="004F6940">
          <w:rPr>
            <w:rFonts w:ascii="Times New Roman" w:hAnsi="Times New Roman"/>
            <w:sz w:val="24"/>
            <w:szCs w:val="24"/>
          </w:rPr>
          <w:delText>And</w:delText>
        </w:r>
      </w:del>
      <w:del w:id="143" w:author="Regular, Paul" w:date="2018-04-25T08:50:00Z">
        <w:r w:rsidDel="009E35A9">
          <w:rPr>
            <w:rFonts w:ascii="Times New Roman" w:hAnsi="Times New Roman"/>
            <w:sz w:val="24"/>
            <w:szCs w:val="24"/>
          </w:rPr>
          <w:delText xml:space="preserve"> </w:delText>
        </w:r>
      </w:del>
      <w:ins w:id="144" w:author="Gail Davoren" w:date="2018-04-19T14:57:00Z">
        <w:del w:id="145" w:author="Regular, Paul" w:date="2018-04-25T08:50:00Z">
          <w:r w:rsidR="004F6940" w:rsidDel="009E35A9">
            <w:rPr>
              <w:rFonts w:ascii="Times New Roman" w:hAnsi="Times New Roman"/>
              <w:sz w:val="24"/>
              <w:szCs w:val="24"/>
            </w:rPr>
            <w:delText>T</w:delText>
          </w:r>
        </w:del>
      </w:ins>
      <w:del w:id="146" w:author="Regular, Paul" w:date="2018-04-25T08:50:00Z">
        <w:r w:rsidDel="009E35A9">
          <w:rPr>
            <w:rFonts w:ascii="Times New Roman" w:hAnsi="Times New Roman"/>
            <w:sz w:val="24"/>
            <w:szCs w:val="24"/>
          </w:rPr>
          <w:delText>while t</w:delText>
        </w:r>
      </w:del>
      <w:del w:id="147" w:author="Regular, Paul" w:date="2018-04-24T15:15:00Z">
        <w:r>
          <w:rPr>
            <w:rFonts w:ascii="Times New Roman" w:hAnsi="Times New Roman"/>
            <w:sz w:val="24"/>
            <w:szCs w:val="24"/>
          </w:rPr>
          <w:delText>his discordance resulted in the exclusion of the offshore acoustic survey as an input into the capelin multiplicative year-class model</w:delText>
        </w:r>
      </w:del>
      <w:ins w:id="148" w:author="Gail Davoren" w:date="2018-04-19T14:58:00Z">
        <w:del w:id="149" w:author="Regular, Paul" w:date="2018-04-25T08:50:00Z">
          <w:r w:rsidR="009C6ED9" w:rsidDel="009E35A9">
            <w:rPr>
              <w:rFonts w:ascii="Times New Roman" w:hAnsi="Times New Roman"/>
              <w:sz w:val="24"/>
              <w:szCs w:val="24"/>
            </w:rPr>
            <w:delText>; however,</w:delText>
          </w:r>
        </w:del>
      </w:ins>
      <w:del w:id="150" w:author="Gail Davoren" w:date="2018-04-19T14:58:00Z">
        <w:r w:rsidDel="009C6ED9">
          <w:rPr>
            <w:rFonts w:ascii="Times New Roman" w:hAnsi="Times New Roman"/>
            <w:sz w:val="24"/>
            <w:szCs w:val="24"/>
          </w:rPr>
          <w:delText>,</w:delText>
        </w:r>
      </w:del>
      <w:del w:id="151" w:author="Regular, Paul" w:date="2018-04-24T15:15:00Z">
        <w:r>
          <w:rPr>
            <w:rFonts w:ascii="Times New Roman" w:hAnsi="Times New Roman"/>
            <w:sz w:val="24"/>
            <w:szCs w:val="24"/>
          </w:rPr>
          <w:delText xml:space="preserve"> this model still had large statistical uncertainties </w:delText>
        </w:r>
      </w:del>
      <w:del w:id="152" w:author="DFO-MPO" w:date="2018-04-13T11:35:00Z">
        <w:r w:rsidDel="00B2409C">
          <w:rPr>
            <w:rFonts w:ascii="Times New Roman" w:hAnsi="Times New Roman"/>
            <w:sz w:val="24"/>
            <w:szCs w:val="24"/>
          </w:rPr>
          <w:delText>(</w:delText>
        </w:r>
      </w:del>
      <w:del w:id="153"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delInstrText>
        </w:r>
        <w:r>
          <w:rPr>
            <w:rFonts w:eastAsia="Times New Roman"/>
          </w:rPr>
          <w:fldChar w:fldCharType="separate"/>
        </w:r>
        <w:r>
          <w:rPr>
            <w:rFonts w:ascii="Times New Roman" w:hAnsi="Times New Roman"/>
            <w:sz w:val="24"/>
            <w:szCs w:val="24"/>
          </w:rPr>
          <w:delText>(Evans &amp; Nakashima 2002)</w:delText>
        </w:r>
        <w:r>
          <w:rPr>
            <w:rFonts w:eastAsia="Times New Roman"/>
          </w:rPr>
          <w:fldChar w:fldCharType="end"/>
        </w:r>
        <w:r>
          <w:rPr>
            <w:rFonts w:ascii="Times New Roman" w:hAnsi="Times New Roman"/>
            <w:sz w:val="24"/>
            <w:szCs w:val="24"/>
          </w:rPr>
          <w:delText xml:space="preserve">, suggesting that the inshore indices alone did not explain capelin year class variability. This model is no longer in use as the number of inshore indices collected has been reduced over time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delInstrText>
        </w:r>
        <w:r>
          <w:rPr>
            <w:rFonts w:eastAsia="Times New Roman"/>
          </w:rPr>
          <w:fldChar w:fldCharType="separate"/>
        </w:r>
        <w:r>
          <w:rPr>
            <w:rFonts w:ascii="Times New Roman" w:hAnsi="Times New Roman"/>
            <w:sz w:val="24"/>
            <w:szCs w:val="24"/>
          </w:rPr>
          <w:delText>(DFO 2000)</w:delText>
        </w:r>
        <w:r>
          <w:rPr>
            <w:rFonts w:eastAsia="Times New Roman"/>
          </w:rPr>
          <w:fldChar w:fldCharType="end"/>
        </w:r>
        <w:r>
          <w:rPr>
            <w:rFonts w:ascii="Times New Roman" w:hAnsi="Times New Roman"/>
            <w:sz w:val="24"/>
            <w:szCs w:val="24"/>
          </w:rPr>
          <w:delText xml:space="preserve">. Since 1999, the </w:delText>
        </w:r>
      </w:del>
      <w:ins w:id="154" w:author="DFO-MPO" w:date="2018-04-13T11:36:00Z">
        <w:del w:id="155" w:author="Regular, Paul" w:date="2018-04-24T15:15:00Z">
          <w:r w:rsidR="00B2409C">
            <w:rPr>
              <w:rFonts w:ascii="Times New Roman" w:hAnsi="Times New Roman"/>
              <w:sz w:val="24"/>
              <w:szCs w:val="24"/>
            </w:rPr>
            <w:delText xml:space="preserve">index of capelin biomass from the </w:delText>
          </w:r>
        </w:del>
      </w:ins>
      <w:del w:id="156" w:author="Regular, Paul" w:date="2018-04-24T15:15:00Z">
        <w:r>
          <w:rPr>
            <w:rFonts w:ascii="Times New Roman" w:hAnsi="Times New Roman"/>
            <w:sz w:val="24"/>
            <w:szCs w:val="24"/>
          </w:rPr>
          <w:delText xml:space="preserve">offshore acoustic survey </w:delText>
        </w:r>
      </w:del>
      <w:del w:id="157" w:author="DFO-MPO" w:date="2018-04-13T11:36:00Z">
        <w:r w:rsidDel="00B2409C">
          <w:rPr>
            <w:rFonts w:ascii="Times New Roman" w:hAnsi="Times New Roman"/>
            <w:sz w:val="24"/>
            <w:szCs w:val="24"/>
          </w:rPr>
          <w:delText>is</w:delText>
        </w:r>
      </w:del>
      <w:ins w:id="158" w:author="DFO-MPO" w:date="2018-04-13T11:36:00Z">
        <w:del w:id="159" w:author="Regular, Paul" w:date="2018-04-24T15:15:00Z">
          <w:r w:rsidR="00B2409C">
            <w:rPr>
              <w:rFonts w:ascii="Times New Roman" w:hAnsi="Times New Roman"/>
              <w:sz w:val="24"/>
              <w:szCs w:val="24"/>
            </w:rPr>
            <w:delText>has been</w:delText>
          </w:r>
        </w:del>
        <w:del w:id="160" w:author="Gail Davoren" w:date="2018-04-19T14:56:00Z">
          <w:r w:rsidR="00B2409C" w:rsidDel="004F6940">
            <w:rPr>
              <w:rFonts w:ascii="Times New Roman" w:hAnsi="Times New Roman"/>
              <w:sz w:val="24"/>
              <w:szCs w:val="24"/>
            </w:rPr>
            <w:delText xml:space="preserve"> </w:delText>
          </w:r>
        </w:del>
      </w:ins>
      <w:del w:id="161" w:author="Regular, Paul" w:date="2018-04-24T15:15:00Z">
        <w:r>
          <w:rPr>
            <w:rFonts w:ascii="Times New Roman" w:hAnsi="Times New Roman"/>
            <w:sz w:val="24"/>
            <w:szCs w:val="24"/>
          </w:rPr>
          <w:delText xml:space="preserve"> considered the best method </w:delText>
        </w:r>
      </w:del>
      <w:del w:id="162" w:author="DFO-MPO" w:date="2018-04-13T11:36:00Z">
        <w:r w:rsidDel="00B2409C">
          <w:rPr>
            <w:rFonts w:ascii="Times New Roman" w:hAnsi="Times New Roman"/>
            <w:sz w:val="24"/>
            <w:szCs w:val="24"/>
          </w:rPr>
          <w:delText xml:space="preserve">to </w:delText>
        </w:r>
      </w:del>
      <w:ins w:id="163" w:author="DFO-MPO" w:date="2018-04-13T11:36:00Z">
        <w:del w:id="164" w:author="Regular, Paul" w:date="2018-04-24T15:15:00Z">
          <w:r w:rsidR="00B2409C">
            <w:rPr>
              <w:rFonts w:ascii="Times New Roman" w:hAnsi="Times New Roman"/>
              <w:sz w:val="24"/>
              <w:szCs w:val="24"/>
            </w:rPr>
            <w:delText xml:space="preserve">of </w:delText>
          </w:r>
        </w:del>
      </w:ins>
      <w:del w:id="165" w:author="Regular, Paul" w:date="2018-04-24T15:15:00Z">
        <w:r>
          <w:rPr>
            <w:rFonts w:ascii="Times New Roman" w:hAnsi="Times New Roman"/>
            <w:sz w:val="24"/>
            <w:szCs w:val="24"/>
          </w:rPr>
          <w:delText>obtain</w:delText>
        </w:r>
      </w:del>
      <w:ins w:id="166" w:author="DFO-MPO" w:date="2018-04-13T11:37:00Z">
        <w:del w:id="167" w:author="Regular, Paul" w:date="2018-04-24T15:15:00Z">
          <w:r w:rsidR="00B2409C">
            <w:rPr>
              <w:rFonts w:ascii="Times New Roman" w:hAnsi="Times New Roman"/>
              <w:sz w:val="24"/>
              <w:szCs w:val="24"/>
            </w:rPr>
            <w:delText>ing</w:delText>
          </w:r>
        </w:del>
      </w:ins>
      <w:del w:id="168" w:author="Regular, Paul" w:date="2018-04-24T15:15:00Z">
        <w:r>
          <w:rPr>
            <w:rFonts w:ascii="Times New Roman" w:hAnsi="Times New Roman"/>
            <w:sz w:val="24"/>
            <w:szCs w:val="24"/>
          </w:rPr>
          <w:delText xml:space="preserve"> an index of capelin biomass </w:delText>
        </w:r>
      </w:del>
      <w:del w:id="169" w:author="DFO-MPO" w:date="2018-04-13T11:37:00Z">
        <w:r w:rsidDel="00B2409C">
          <w:rPr>
            <w:rFonts w:ascii="Times New Roman" w:hAnsi="Times New Roman"/>
            <w:sz w:val="24"/>
            <w:szCs w:val="24"/>
          </w:rPr>
          <w:delText>in</w:delText>
        </w:r>
      </w:del>
      <w:ins w:id="170" w:author="DFO-MPO" w:date="2018-04-13T11:37:00Z">
        <w:del w:id="171" w:author="Regular, Paul" w:date="2018-04-24T15:15:00Z">
          <w:r w:rsidR="00B2409C">
            <w:rPr>
              <w:rFonts w:ascii="Times New Roman" w:hAnsi="Times New Roman"/>
              <w:sz w:val="24"/>
              <w:szCs w:val="24"/>
            </w:rPr>
            <w:delText>for the Newfoundland and Labrador continental shelf</w:delText>
          </w:r>
        </w:del>
      </w:ins>
      <w:ins w:id="172" w:author="Montevecchi, William" w:date="2018-04-17T16:34:00Z">
        <w:del w:id="173" w:author="Regular, Paul" w:date="2018-04-24T15:15:00Z">
          <w:r w:rsidR="00773911">
            <w:rPr>
              <w:rFonts w:ascii="Times New Roman" w:hAnsi="Times New Roman"/>
              <w:sz w:val="24"/>
              <w:szCs w:val="24"/>
            </w:rPr>
            <w:delText xml:space="preserve"> </w:delText>
          </w:r>
        </w:del>
      </w:ins>
      <w:del w:id="174" w:author="DFO-MPO" w:date="2018-04-13T11:37:00Z">
        <w:r w:rsidDel="00B2409C">
          <w:rPr>
            <w:rFonts w:ascii="Times New Roman" w:hAnsi="Times New Roman"/>
            <w:sz w:val="24"/>
            <w:szCs w:val="24"/>
          </w:rPr>
          <w:delText xml:space="preserve"> NL </w:delText>
        </w:r>
      </w:del>
      <w:del w:id="175"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rPr>
            <w:rFonts w:eastAsia="Times New Roman"/>
          </w:rPr>
          <w:fldChar w:fldCharType="separate"/>
        </w:r>
        <w:r>
          <w:rPr>
            <w:rFonts w:ascii="Times New Roman" w:hAnsi="Times New Roman"/>
            <w:sz w:val="24"/>
            <w:szCs w:val="24"/>
          </w:rPr>
          <w:delText>(O'Driscoll et al. 2002, Mowbray 2014)</w:delText>
        </w:r>
        <w:r>
          <w:rPr>
            <w:rFonts w:eastAsia="Times New Roman"/>
          </w:rPr>
          <w:fldChar w:fldCharType="end"/>
        </w:r>
        <w:r>
          <w:rPr>
            <w:rFonts w:ascii="Times New Roman" w:hAnsi="Times New Roman"/>
            <w:sz w:val="24"/>
            <w:szCs w:val="24"/>
          </w:rPr>
          <w:delText>, which is in accordance with</w:delText>
        </w:r>
      </w:del>
      <w:ins w:id="176" w:author="DFO-MPO" w:date="2018-04-13T11:38:00Z">
        <w:del w:id="177" w:author="Regular, Paul" w:date="2018-04-24T15:15:00Z">
          <w:r w:rsidR="00B2409C">
            <w:rPr>
              <w:rFonts w:ascii="Times New Roman" w:hAnsi="Times New Roman"/>
              <w:sz w:val="24"/>
              <w:szCs w:val="24"/>
            </w:rPr>
            <w:delText xml:space="preserve"> the methods used for capelin fisheries in</w:delText>
          </w:r>
        </w:del>
      </w:ins>
      <w:del w:id="178" w:author="Regular, Paul" w:date="2018-04-24T15:15:00Z">
        <w:r>
          <w:rPr>
            <w:rFonts w:ascii="Times New Roman" w:hAnsi="Times New Roman"/>
            <w:sz w:val="24"/>
            <w:szCs w:val="24"/>
          </w:rPr>
          <w:delText xml:space="preserve"> Iceland and the Barents Sea (e.g., Gjøsæter</w:delText>
        </w:r>
      </w:del>
      <w:ins w:id="179" w:author="George Rose" w:date="2018-04-11T12:30:00Z">
        <w:del w:id="180" w:author="Regular, Paul" w:date="2018-04-24T15:15:00Z">
          <w:r>
            <w:rPr>
              <w:rFonts w:ascii="Times New Roman" w:hAnsi="Times New Roman"/>
              <w:sz w:val="24"/>
              <w:szCs w:val="24"/>
            </w:rPr>
            <w:delText xml:space="preserve"> </w:delText>
          </w:r>
        </w:del>
      </w:ins>
      <w:del w:id="181" w:author="Regular, Paul" w:date="2018-04-24T15:15:00Z">
        <w:r>
          <w:rPr>
            <w:rFonts w:ascii="Times New Roman" w:hAnsi="Times New Roman"/>
            <w:sz w:val="24"/>
            <w:szCs w:val="24"/>
          </w:rPr>
          <w:delText xml:space="preserve">et al. 2009, ICES 2017). </w:delText>
        </w:r>
        <w:commentRangeEnd w:id="132"/>
        <w:commentRangeEnd w:id="141"/>
        <w:r w:rsidR="00C3670D" w:rsidDel="00C3670D">
          <w:rPr>
            <w:rStyle w:val="Marquedecommentaire"/>
            <w:rFonts w:ascii="Times New Roman" w:eastAsia="Arial Unicode MS" w:hAnsi="Times New Roman" w:cs="Times New Roman"/>
            <w:color w:val="auto"/>
            <w:lang w:eastAsia="en-US"/>
          </w:rPr>
          <w:commentReference w:id="132"/>
        </w:r>
      </w:del>
      <w:r w:rsidR="009C6ED9">
        <w:rPr>
          <w:rStyle w:val="Marquedecommentaire"/>
          <w:rFonts w:ascii="Times New Roman" w:eastAsia="Arial Unicode MS" w:hAnsi="Times New Roman" w:cs="Times New Roman"/>
          <w:color w:val="auto"/>
          <w:lang w:eastAsia="en-US"/>
        </w:rPr>
        <w:commentReference w:id="141"/>
      </w:r>
    </w:p>
    <w:p w14:paraId="1232019E" w14:textId="6C6C1B09" w:rsidR="000134ED" w:rsidRDefault="00E5311E">
      <w:pPr>
        <w:pStyle w:val="Body"/>
        <w:spacing w:after="0" w:line="480" w:lineRule="auto"/>
        <w:ind w:firstLine="720"/>
        <w:rPr>
          <w:rFonts w:ascii="Times New Roman" w:eastAsia="Times New Roman" w:hAnsi="Times New Roman" w:cs="Times New Roman"/>
          <w:sz w:val="24"/>
          <w:szCs w:val="24"/>
        </w:rPr>
      </w:pPr>
      <w:del w:id="182" w:author="Regular, Paul" w:date="2018-04-24T15:16:00Z">
        <w:r>
          <w:rPr>
            <w:rFonts w:ascii="Times New Roman" w:hAnsi="Times New Roman"/>
            <w:sz w:val="24"/>
            <w:szCs w:val="24"/>
          </w:rPr>
          <w:delText xml:space="preserve">Frank et al. </w:delTex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del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Pr>
            <w:rFonts w:ascii="Times New Roman" w:eastAsia="Times New Roman" w:hAnsi="Times New Roman" w:cs="Times New Roman"/>
            <w:sz w:val="24"/>
            <w:szCs w:val="24"/>
          </w:rPr>
          <w:fldChar w:fldCharType="separate"/>
        </w:r>
        <w:r>
          <w:rPr>
            <w:rFonts w:ascii="Times New Roman" w:hAnsi="Times New Roman"/>
            <w:sz w:val="24"/>
            <w:szCs w:val="24"/>
          </w:rPr>
          <w:delText>(2016)</w:delText>
        </w:r>
        <w:r>
          <w:rPr>
            <w:rFonts w:ascii="Times New Roman" w:eastAsia="Times New Roman" w:hAnsi="Times New Roman" w:cs="Times New Roman"/>
            <w:sz w:val="24"/>
            <w:szCs w:val="24"/>
          </w:rPr>
          <w:fldChar w:fldCharType="end"/>
        </w:r>
        <w:r>
          <w:rPr>
            <w:rFonts w:ascii="Times New Roman" w:hAnsi="Times New Roman"/>
            <w:sz w:val="24"/>
            <w:szCs w:val="24"/>
          </w:rPr>
          <w:delText xml:space="preserve"> </w:delText>
        </w:r>
      </w:del>
      <w:ins w:id="183" w:author="Regular, Paul" w:date="2018-04-24T15:51:00Z">
        <w:r w:rsidR="008906A3">
          <w:rPr>
            <w:rFonts w:ascii="Times New Roman" w:hAnsi="Times New Roman"/>
            <w:sz w:val="24"/>
            <w:szCs w:val="24"/>
          </w:rPr>
          <w:t>;</w:t>
        </w:r>
      </w:ins>
      <w:ins w:id="184" w:author="Regular, Paul" w:date="2018-04-24T15:16:00Z">
        <w:r w:rsidR="00C3670D">
          <w:rPr>
            <w:rFonts w:ascii="Times New Roman" w:hAnsi="Times New Roman"/>
            <w:sz w:val="24"/>
            <w:szCs w:val="24"/>
          </w:rPr>
          <w:t xml:space="preserve"> </w:t>
        </w:r>
      </w:ins>
      <w:proofErr w:type="gramStart"/>
      <w:ins w:id="185" w:author="Regular, Paul" w:date="2018-04-24T15:51:00Z">
        <w:r w:rsidR="008906A3">
          <w:rPr>
            <w:rFonts w:ascii="Times New Roman" w:hAnsi="Times New Roman"/>
            <w:sz w:val="24"/>
            <w:szCs w:val="24"/>
          </w:rPr>
          <w:t>instead</w:t>
        </w:r>
        <w:proofErr w:type="gramEnd"/>
        <w:r w:rsidR="008906A3">
          <w:rPr>
            <w:rFonts w:ascii="Times New Roman" w:hAnsi="Times New Roman"/>
            <w:sz w:val="24"/>
            <w:szCs w:val="24"/>
          </w:rPr>
          <w:t>,</w:t>
        </w:r>
      </w:ins>
      <w:ins w:id="186" w:author="Regular, Paul" w:date="2018-04-24T15:16:00Z">
        <w:r w:rsidR="00C3670D">
          <w:rPr>
            <w:rFonts w:ascii="Times New Roman" w:hAnsi="Times New Roman"/>
            <w:sz w:val="24"/>
            <w:szCs w:val="24"/>
          </w:rPr>
          <w:t xml:space="preserve"> they </w:t>
        </w:r>
      </w:ins>
      <w:ins w:id="187" w:author="Regular, Paul" w:date="2018-04-25T08:49:00Z">
        <w:r>
          <w:rPr>
            <w:rFonts w:ascii="Times New Roman" w:hAnsi="Times New Roman"/>
            <w:sz w:val="24"/>
            <w:szCs w:val="24"/>
          </w:rPr>
          <w:t xml:space="preserve">postulated that the </w:t>
        </w:r>
      </w:ins>
      <w:ins w:id="188" w:author="Regular, Paul" w:date="2018-04-24T15:42:00Z">
        <w:r w:rsidR="003730D6">
          <w:rPr>
            <w:rFonts w:ascii="Times New Roman" w:hAnsi="Times New Roman"/>
            <w:sz w:val="24"/>
            <w:szCs w:val="24"/>
          </w:rPr>
          <w:t>offshore surveys failed to detect large capelin aggregations since 1991</w:t>
        </w:r>
      </w:ins>
      <w:ins w:id="189" w:author="Regular, Paul" w:date="2018-04-24T15:48:00Z">
        <w:r w:rsidR="008906A3">
          <w:rPr>
            <w:rFonts w:ascii="Times New Roman" w:hAnsi="Times New Roman"/>
            <w:sz w:val="24"/>
            <w:szCs w:val="24"/>
          </w:rPr>
          <w:t xml:space="preserve"> </w:t>
        </w:r>
        <w:r w:rsidR="008906A3">
          <w:rPr>
            <w:rFonts w:ascii="Times New Roman" w:hAnsi="Times New Roman"/>
            <w:sz w:val="24"/>
            <w:szCs w:val="24"/>
          </w:rPr>
          <w:lastRenderedPageBreak/>
          <w:t xml:space="preserve">because of </w:t>
        </w:r>
      </w:ins>
      <w:proofErr w:type="spellStart"/>
      <w:ins w:id="190" w:author="Regular, Paul" w:date="2018-04-24T15:52:00Z">
        <w:r w:rsidR="008906A3">
          <w:rPr>
            <w:rFonts w:ascii="Times New Roman" w:hAnsi="Times New Roman"/>
            <w:sz w:val="24"/>
            <w:szCs w:val="24"/>
          </w:rPr>
          <w:t>spatio</w:t>
        </w:r>
        <w:proofErr w:type="spellEnd"/>
        <w:r w:rsidR="008906A3">
          <w:rPr>
            <w:rFonts w:ascii="Times New Roman" w:hAnsi="Times New Roman"/>
            <w:sz w:val="24"/>
            <w:szCs w:val="24"/>
          </w:rPr>
          <w:t xml:space="preserve">-temporal mismatch </w:t>
        </w:r>
      </w:ins>
      <w:ins w:id="191" w:author="Regular, Paul" w:date="2018-04-24T15:48:00Z">
        <w:r w:rsidR="008906A3">
          <w:rPr>
            <w:rFonts w:ascii="Times New Roman" w:hAnsi="Times New Roman"/>
            <w:sz w:val="24"/>
            <w:szCs w:val="24"/>
          </w:rPr>
          <w:t xml:space="preserve">between the survey and the </w:t>
        </w:r>
      </w:ins>
      <w:ins w:id="192" w:author="Dominique Robert" w:date="2018-04-27T16:43:00Z">
        <w:r w:rsidR="00C4592B">
          <w:rPr>
            <w:rFonts w:ascii="Times New Roman" w:hAnsi="Times New Roman"/>
            <w:sz w:val="24"/>
            <w:szCs w:val="24"/>
          </w:rPr>
          <w:t xml:space="preserve">area occupied by the </w:t>
        </w:r>
      </w:ins>
      <w:ins w:id="193" w:author="Regular, Paul" w:date="2018-04-24T15:48:00Z">
        <w:r w:rsidR="008906A3">
          <w:rPr>
            <w:rFonts w:ascii="Times New Roman" w:hAnsi="Times New Roman"/>
            <w:sz w:val="24"/>
            <w:szCs w:val="24"/>
          </w:rPr>
          <w:t>stock</w:t>
        </w:r>
      </w:ins>
      <w:ins w:id="194" w:author="Regular, Paul" w:date="2018-04-24T15:42:00Z">
        <w:r w:rsidR="003730D6">
          <w:rPr>
            <w:rFonts w:ascii="Times New Roman" w:hAnsi="Times New Roman"/>
            <w:sz w:val="24"/>
            <w:szCs w:val="24"/>
          </w:rPr>
          <w:t>.</w:t>
        </w:r>
      </w:ins>
      <w:del w:id="195" w:author="Regular, Paul" w:date="2018-04-25T08:49:00Z">
        <w:r>
          <w:rPr>
            <w:rFonts w:ascii="Times New Roman" w:hAnsi="Times New Roman"/>
            <w:sz w:val="24"/>
            <w:szCs w:val="24"/>
          </w:rPr>
          <w:delText>postulated that the</w:delText>
        </w:r>
      </w:del>
      <w:ins w:id="196" w:author="Regular, Paul" w:date="2018-04-24T15:42:00Z">
        <w:r>
          <w:rPr>
            <w:rFonts w:ascii="Times New Roman" w:hAnsi="Times New Roman"/>
            <w:sz w:val="24"/>
            <w:szCs w:val="24"/>
          </w:rPr>
          <w:t xml:space="preserve"> </w:t>
        </w:r>
      </w:ins>
      <w:del w:id="197" w:author="Regular, Paul" w:date="2018-04-24T15:43:00Z">
        <w:r>
          <w:rPr>
            <w:rFonts w:ascii="Times New Roman" w:hAnsi="Times New Roman"/>
            <w:sz w:val="24"/>
            <w:szCs w:val="24"/>
          </w:rPr>
          <w:delText>reported collapse was not real and proposed two hypotheses to interpret why the</w:delText>
        </w:r>
      </w:del>
      <w:ins w:id="198" w:author="Regular, Paul" w:date="2018-04-24T15:48:00Z">
        <w:r w:rsidR="008906A3">
          <w:rPr>
            <w:rFonts w:ascii="Times New Roman" w:hAnsi="Times New Roman"/>
            <w:sz w:val="24"/>
            <w:szCs w:val="24"/>
          </w:rPr>
          <w:t xml:space="preserve">Specifically, they </w:t>
        </w:r>
      </w:ins>
      <w:ins w:id="199" w:author="Regular, Paul" w:date="2018-04-24T15:49:00Z">
        <w:r w:rsidR="008906A3">
          <w:rPr>
            <w:rFonts w:ascii="Times New Roman" w:hAnsi="Times New Roman"/>
            <w:sz w:val="24"/>
            <w:szCs w:val="24"/>
          </w:rPr>
          <w:t>hypothesized that</w:t>
        </w:r>
      </w:ins>
      <w:ins w:id="200" w:author="Regular, Paul" w:date="2018-04-24T15:48:00Z">
        <w:r w:rsidR="008906A3">
          <w:rPr>
            <w:rFonts w:ascii="Times New Roman" w:hAnsi="Times New Roman"/>
            <w:sz w:val="24"/>
            <w:szCs w:val="24"/>
          </w:rPr>
          <w:t xml:space="preserve"> </w:t>
        </w:r>
      </w:ins>
      <w:del w:id="201" w:author="Regular, Paul" w:date="2018-04-24T15:42:00Z">
        <w:r>
          <w:rPr>
            <w:rFonts w:ascii="Times New Roman" w:hAnsi="Times New Roman"/>
            <w:sz w:val="24"/>
            <w:szCs w:val="24"/>
          </w:rPr>
          <w:delText xml:space="preserve"> offshore </w:delText>
        </w:r>
      </w:del>
      <w:del w:id="202" w:author="Regular, Paul" w:date="2018-04-24T15:17:00Z">
        <w:r>
          <w:rPr>
            <w:rFonts w:ascii="Times New Roman" w:hAnsi="Times New Roman"/>
            <w:sz w:val="24"/>
            <w:szCs w:val="24"/>
          </w:rPr>
          <w:delText xml:space="preserve">spring acoustic </w:delText>
        </w:r>
      </w:del>
      <w:del w:id="203" w:author="Regular, Paul" w:date="2018-04-24T15:42:00Z">
        <w:r>
          <w:rPr>
            <w:rFonts w:ascii="Times New Roman" w:hAnsi="Times New Roman"/>
            <w:sz w:val="24"/>
            <w:szCs w:val="24"/>
          </w:rPr>
          <w:delText>surveys have failed to detect large capelin aggregations since 1991</w:delText>
        </w:r>
      </w:del>
      <w:del w:id="204" w:author="Regular, Paul" w:date="2018-04-24T15:48:00Z">
        <w:r>
          <w:rPr>
            <w:rFonts w:ascii="Times New Roman" w:hAnsi="Times New Roman"/>
            <w:sz w:val="24"/>
            <w:szCs w:val="24"/>
          </w:rPr>
          <w:delText xml:space="preserve">: </w:delText>
        </w:r>
      </w:del>
      <w:r>
        <w:rPr>
          <w:rFonts w:ascii="Times New Roman" w:hAnsi="Times New Roman"/>
          <w:sz w:val="24"/>
          <w:szCs w:val="24"/>
        </w:rPr>
        <w:t xml:space="preserve">1) capelin changed </w:t>
      </w:r>
      <w:del w:id="205" w:author="DFO-MPO" w:date="2018-04-13T11:45:00Z">
        <w:r w:rsidDel="0020792C">
          <w:rPr>
            <w:rFonts w:ascii="Times New Roman" w:hAnsi="Times New Roman"/>
            <w:sz w:val="24"/>
            <w:szCs w:val="24"/>
          </w:rPr>
          <w:delText xml:space="preserve">its </w:delText>
        </w:r>
      </w:del>
      <w:ins w:id="206"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urvey and the stock, </w:t>
      </w:r>
      <w:del w:id="207" w:author="Regular, Paul" w:date="2018-04-24T15:50:00Z">
        <w:r>
          <w:rPr>
            <w:rFonts w:ascii="Times New Roman" w:hAnsi="Times New Roman"/>
            <w:sz w:val="24"/>
            <w:szCs w:val="24"/>
          </w:rPr>
          <w:delText xml:space="preserve">and </w:delText>
        </w:r>
      </w:del>
      <w:ins w:id="208" w:author="Regular, Paul" w:date="2018-04-24T15:50:00Z">
        <w:r w:rsidR="008906A3">
          <w:rPr>
            <w:rFonts w:ascii="Times New Roman" w:hAnsi="Times New Roman"/>
            <w:sz w:val="24"/>
            <w:szCs w:val="24"/>
          </w:rPr>
          <w:t xml:space="preserve">or </w:t>
        </w:r>
      </w:ins>
      <w:r>
        <w:rPr>
          <w:rFonts w:ascii="Times New Roman" w:hAnsi="Times New Roman"/>
          <w:sz w:val="24"/>
          <w:szCs w:val="24"/>
        </w:rPr>
        <w:t xml:space="preserve">2) the capelin stock has become less migratory and </w:t>
      </w:r>
      <w:del w:id="209" w:author="Dominique Robert" w:date="2018-04-27T16:44:00Z">
        <w:r w:rsidDel="00C4592B">
          <w:rPr>
            <w:rFonts w:ascii="Times New Roman" w:hAnsi="Times New Roman"/>
            <w:sz w:val="24"/>
            <w:szCs w:val="24"/>
          </w:rPr>
          <w:delText xml:space="preserve">are </w:delText>
        </w:r>
      </w:del>
      <w:ins w:id="210" w:author="Dominique Robert" w:date="2018-04-27T16:44:00Z">
        <w:r w:rsidR="00C4592B">
          <w:rPr>
            <w:rFonts w:ascii="Times New Roman" w:hAnsi="Times New Roman"/>
            <w:sz w:val="24"/>
            <w:szCs w:val="24"/>
          </w:rPr>
          <w:t>the bulk of individuals are</w:t>
        </w:r>
        <w:r w:rsidR="00C4592B">
          <w:rPr>
            <w:rFonts w:ascii="Times New Roman" w:hAnsi="Times New Roman"/>
            <w:sz w:val="24"/>
            <w:szCs w:val="24"/>
          </w:rPr>
          <w:t xml:space="preserve"> </w:t>
        </w:r>
      </w:ins>
      <w:r>
        <w:rPr>
          <w:rFonts w:ascii="Times New Roman" w:hAnsi="Times New Roman"/>
          <w:sz w:val="24"/>
          <w:szCs w:val="24"/>
        </w:rPr>
        <w:t xml:space="preserve">remaining in inshore </w:t>
      </w:r>
      <w:del w:id="211" w:author="Dominique Robert" w:date="2018-04-27T16:44:00Z">
        <w:r w:rsidDel="00C4592B">
          <w:rPr>
            <w:rFonts w:ascii="Times New Roman" w:hAnsi="Times New Roman"/>
            <w:sz w:val="24"/>
            <w:szCs w:val="24"/>
          </w:rPr>
          <w:delText>waters,</w:delText>
        </w:r>
      </w:del>
      <w:ins w:id="212" w:author="Dominique Robert" w:date="2018-04-27T16:44:00Z">
        <w:r w:rsidR="00C4592B">
          <w:rPr>
            <w:rFonts w:ascii="Times New Roman" w:hAnsi="Times New Roman"/>
            <w:sz w:val="24"/>
            <w:szCs w:val="24"/>
          </w:rPr>
          <w:t>waters</w:t>
        </w:r>
      </w:ins>
      <w:r>
        <w:rPr>
          <w:rFonts w:ascii="Times New Roman" w:hAnsi="Times New Roman"/>
          <w:sz w:val="24"/>
          <w:szCs w:val="24"/>
        </w:rPr>
        <w:t xml:space="preserve"> </w:t>
      </w:r>
      <w:ins w:id="213" w:author="Dominique Robert" w:date="2018-04-27T16:45:00Z">
        <w:r w:rsidR="00C4592B">
          <w:rPr>
            <w:rFonts w:ascii="Times New Roman" w:hAnsi="Times New Roman"/>
            <w:sz w:val="24"/>
            <w:szCs w:val="24"/>
          </w:rPr>
          <w:t>year round</w:t>
        </w:r>
        <w:r w:rsidR="00C4592B">
          <w:rPr>
            <w:rFonts w:ascii="Times New Roman" w:hAnsi="Times New Roman"/>
            <w:sz w:val="24"/>
            <w:szCs w:val="24"/>
          </w:rPr>
          <w:t>,</w:t>
        </w:r>
        <w:r w:rsidR="00C4592B">
          <w:rPr>
            <w:rFonts w:ascii="Times New Roman" w:hAnsi="Times New Roman"/>
            <w:sz w:val="24"/>
            <w:szCs w:val="24"/>
          </w:rPr>
          <w:t xml:space="preserve"> </w:t>
        </w:r>
      </w:ins>
      <w:r>
        <w:rPr>
          <w:rFonts w:ascii="Times New Roman" w:hAnsi="Times New Roman"/>
          <w:sz w:val="24"/>
          <w:szCs w:val="24"/>
        </w:rPr>
        <w:t xml:space="preserve">and </w:t>
      </w:r>
      <w:ins w:id="214" w:author="Dominique Robert" w:date="2018-04-27T16:45:00Z">
        <w:r w:rsidR="00C4592B">
          <w:rPr>
            <w:rFonts w:ascii="Times New Roman" w:hAnsi="Times New Roman"/>
            <w:sz w:val="24"/>
            <w:szCs w:val="24"/>
          </w:rPr>
          <w:t xml:space="preserve">are </w:t>
        </w:r>
      </w:ins>
      <w:r>
        <w:rPr>
          <w:rFonts w:ascii="Times New Roman" w:hAnsi="Times New Roman"/>
          <w:sz w:val="24"/>
          <w:szCs w:val="24"/>
        </w:rPr>
        <w:t xml:space="preserve">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w:t>
      </w:r>
      <w:ins w:id="215"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216" w:author="Gail Davoren" w:date="2018-04-19T15:07:00Z">
        <w:r w:rsidR="00D624CE">
          <w:rPr>
            <w:rFonts w:ascii="Times New Roman" w:hAnsi="Times New Roman"/>
            <w:sz w:val="24"/>
            <w:szCs w:val="24"/>
          </w:rPr>
          <w:t>-</w:t>
        </w:r>
      </w:ins>
      <w:del w:id="217"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Titre3"/>
        <w:spacing w:before="0" w:line="480" w:lineRule="auto"/>
        <w:rPr>
          <w:color w:val="000000"/>
          <w:sz w:val="24"/>
          <w:szCs w:val="24"/>
          <w:u w:color="000000"/>
        </w:rPr>
      </w:pPr>
      <w:r>
        <w:rPr>
          <w:color w:val="000000"/>
          <w:sz w:val="24"/>
          <w:szCs w:val="24"/>
          <w:u w:color="000000"/>
        </w:rPr>
        <w:t>Offshore capelin distribution: acoustic surveys</w:t>
      </w:r>
    </w:p>
    <w:p w14:paraId="51258667" w14:textId="2C6B3DC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21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commentRangeEnd w:id="218"/>
      <w:r w:rsidR="006F0623">
        <w:rPr>
          <w:rStyle w:val="Marquedecommentaire"/>
          <w:rFonts w:ascii="Times New Roman" w:eastAsia="Arial Unicode MS" w:hAnsi="Times New Roman" w:cs="Times New Roman"/>
          <w:color w:val="auto"/>
          <w:lang w:eastAsia="en-US"/>
        </w:rPr>
        <w:commentReference w:id="218"/>
      </w:r>
      <w:r>
        <w:rPr>
          <w:rFonts w:ascii="Times New Roman" w:hAnsi="Times New Roman"/>
          <w:sz w:val="24"/>
          <w:szCs w:val="24"/>
        </w:rPr>
        <w:t xml:space="preserve"> (Fig. 1). </w:t>
      </w:r>
      <w:del w:id="219" w:author="DFO-MPO" w:date="2018-04-13T11:46:00Z">
        <w:r w:rsidDel="0020792C">
          <w:rPr>
            <w:rFonts w:ascii="Times New Roman" w:hAnsi="Times New Roman"/>
            <w:sz w:val="24"/>
            <w:szCs w:val="24"/>
          </w:rPr>
          <w:delText>In Canada, f</w:delText>
        </w:r>
      </w:del>
      <w:ins w:id="220"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21" w:author="DFO-MPO" w:date="2018-04-13T11:46:00Z">
        <w:r w:rsidR="0020792C">
          <w:rPr>
            <w:rFonts w:ascii="Times New Roman" w:hAnsi="Times New Roman"/>
            <w:sz w:val="24"/>
            <w:szCs w:val="24"/>
          </w:rPr>
          <w:t xml:space="preserve">Canada conducted </w:t>
        </w:r>
      </w:ins>
      <w:del w:id="222"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223" w:author="DFO-MPO" w:date="2018-04-13T11:46:00Z">
        <w:r w:rsidR="0020792C">
          <w:rPr>
            <w:rFonts w:ascii="Times New Roman" w:hAnsi="Times New Roman"/>
            <w:sz w:val="24"/>
            <w:szCs w:val="24"/>
          </w:rPr>
          <w:t xml:space="preserve"> </w:t>
        </w:r>
      </w:ins>
      <w:del w:id="224"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225"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226" w:author="DFO-MPO" w:date="2018-04-13T11:47:00Z">
        <w:r w:rsidR="0020792C">
          <w:rPr>
            <w:rFonts w:ascii="Times New Roman" w:hAnsi="Times New Roman"/>
            <w:sz w:val="24"/>
            <w:szCs w:val="24"/>
          </w:rPr>
          <w:t>.</w:t>
        </w:r>
      </w:ins>
      <w:del w:id="227"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228" w:author="DFO-MPO" w:date="2018-04-13T11:47:00Z">
        <w:r w:rsidDel="0020792C">
          <w:rPr>
            <w:rFonts w:ascii="Times New Roman" w:hAnsi="Times New Roman"/>
            <w:sz w:val="24"/>
            <w:szCs w:val="24"/>
          </w:rPr>
          <w:delText>h</w:delText>
        </w:r>
      </w:del>
      <w:ins w:id="229"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230" w:author="DFO-MPO" w:date="2018-04-13T11:47:00Z">
        <w:r w:rsidR="0020792C">
          <w:rPr>
            <w:rFonts w:ascii="Times New Roman" w:hAnsi="Times New Roman"/>
            <w:sz w:val="24"/>
            <w:szCs w:val="24"/>
          </w:rPr>
          <w:t xml:space="preserve">the existence of only a </w:t>
        </w:r>
      </w:ins>
      <w:del w:id="231"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232" w:author="DFO-MPO" w:date="2018-04-13T11:52:00Z">
        <w:r w:rsidDel="0020792C">
          <w:rPr>
            <w:rFonts w:ascii="Times New Roman" w:hAnsi="Times New Roman"/>
            <w:sz w:val="24"/>
            <w:szCs w:val="24"/>
          </w:rPr>
          <w:delText xml:space="preserve">This </w:delText>
        </w:r>
      </w:del>
      <w:ins w:id="233"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234"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235"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236"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237" w:author="DFO-MPO" w:date="2018-04-13T11:53:00Z">
        <w:r w:rsidDel="0020792C">
          <w:rPr>
            <w:rFonts w:ascii="Times New Roman" w:hAnsi="Times New Roman"/>
            <w:sz w:val="24"/>
            <w:szCs w:val="24"/>
          </w:rPr>
          <w:delText>will</w:delText>
        </w:r>
      </w:del>
      <w:ins w:id="238"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239" w:author="DFO-MPO" w:date="2018-04-13T11:53:00Z">
        <w:r w:rsidR="0020792C">
          <w:rPr>
            <w:rFonts w:ascii="Times New Roman" w:hAnsi="Times New Roman"/>
            <w:sz w:val="24"/>
            <w:szCs w:val="24"/>
          </w:rPr>
          <w:t>ed</w:t>
        </w:r>
      </w:ins>
      <w:del w:id="240"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241"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242" w:author="DFO-MPO" w:date="2018-04-13T11:53:00Z">
        <w:r w:rsidDel="0020792C">
          <w:rPr>
            <w:rFonts w:ascii="Times New Roman" w:hAnsi="Times New Roman"/>
            <w:sz w:val="24"/>
            <w:szCs w:val="24"/>
          </w:rPr>
          <w:delText>The second</w:delText>
        </w:r>
      </w:del>
      <w:ins w:id="243"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244" w:author="DFO-MPO" w:date="2018-04-13T11:53:00Z">
        <w:r w:rsidR="0020792C">
          <w:rPr>
            <w:rFonts w:ascii="Times New Roman" w:hAnsi="Times New Roman"/>
            <w:sz w:val="24"/>
            <w:szCs w:val="24"/>
          </w:rPr>
          <w:t>s</w:t>
        </w:r>
      </w:ins>
      <w:r>
        <w:rPr>
          <w:rFonts w:ascii="Times New Roman" w:hAnsi="Times New Roman"/>
          <w:sz w:val="24"/>
          <w:szCs w:val="24"/>
        </w:rPr>
        <w:t xml:space="preserve"> </w:t>
      </w:r>
      <w:del w:id="245" w:author="DFO-MPO" w:date="2018-04-13T11:54:00Z">
        <w:r w:rsidDel="0020792C">
          <w:rPr>
            <w:rFonts w:ascii="Times New Roman" w:hAnsi="Times New Roman"/>
            <w:sz w:val="24"/>
            <w:szCs w:val="24"/>
          </w:rPr>
          <w:delText>w</w:delText>
        </w:r>
      </w:del>
      <w:del w:id="246" w:author="DFO-MPO" w:date="2018-04-13T11:53:00Z">
        <w:r w:rsidDel="0020792C">
          <w:rPr>
            <w:rFonts w:ascii="Times New Roman" w:hAnsi="Times New Roman"/>
            <w:sz w:val="24"/>
            <w:szCs w:val="24"/>
          </w:rPr>
          <w:delText>as</w:delText>
        </w:r>
      </w:del>
      <w:del w:id="247"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248" w:author="DFO-MPO" w:date="2018-04-13T11:54:00Z">
        <w:r w:rsidDel="0020792C">
          <w:rPr>
            <w:rFonts w:ascii="Times New Roman" w:hAnsi="Times New Roman"/>
            <w:sz w:val="24"/>
            <w:szCs w:val="24"/>
          </w:rPr>
          <w:lastRenderedPageBreak/>
          <w:delText xml:space="preserve">that </w:delText>
        </w:r>
      </w:del>
      <w:r>
        <w:rPr>
          <w:rFonts w:ascii="Times New Roman" w:hAnsi="Times New Roman"/>
          <w:sz w:val="24"/>
          <w:szCs w:val="24"/>
        </w:rPr>
        <w:t xml:space="preserve">targeted the maturing portion of the stock to provide </w:t>
      </w:r>
      <w:del w:id="249"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250"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251"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252" w:author="DFO-MPO" w:date="2018-04-13T11:54:00Z">
        <w:r w:rsidR="0020792C">
          <w:rPr>
            <w:rFonts w:ascii="Times New Roman" w:hAnsi="Times New Roman"/>
            <w:sz w:val="24"/>
            <w:szCs w:val="24"/>
          </w:rPr>
          <w:t>ed</w:t>
        </w:r>
      </w:ins>
      <w:del w:id="253"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254"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255" w:author="DFO-MPO" w:date="2018-04-13T11:54:00Z">
        <w:r w:rsidR="0020792C">
          <w:rPr>
            <w:rFonts w:ascii="Times New Roman" w:hAnsi="Times New Roman"/>
            <w:sz w:val="24"/>
            <w:szCs w:val="24"/>
          </w:rPr>
          <w:t xml:space="preserve">of capelin </w:t>
        </w:r>
      </w:ins>
      <w:r>
        <w:rPr>
          <w:rFonts w:ascii="Times New Roman" w:hAnsi="Times New Roman"/>
          <w:sz w:val="24"/>
          <w:szCs w:val="24"/>
        </w:rPr>
        <w:t>in the spring acoustic estimate in 1991</w:t>
      </w:r>
      <w:del w:id="256" w:author="Dominique Robert" w:date="2018-04-30T11:16:00Z">
        <w:r w:rsidDel="00EA79E8">
          <w:rPr>
            <w:rFonts w:ascii="Times New Roman" w:hAnsi="Times New Roman"/>
            <w:sz w:val="24"/>
            <w:szCs w:val="24"/>
          </w:rPr>
          <w:delText>,</w:delText>
        </w:r>
      </w:del>
      <w:r>
        <w:rPr>
          <w:rFonts w:ascii="Times New Roman" w:hAnsi="Times New Roman"/>
          <w:sz w:val="24"/>
          <w:szCs w:val="24"/>
        </w:rPr>
        <w:t xml:space="preserve"> </w:t>
      </w:r>
      <w:commentRangeStart w:id="257"/>
      <w:del w:id="258" w:author="DFO-MPO" w:date="2018-04-26T13:52:00Z">
        <w:r w:rsidDel="00B208D7">
          <w:rPr>
            <w:rFonts w:ascii="Times New Roman" w:hAnsi="Times New Roman"/>
            <w:sz w:val="24"/>
            <w:szCs w:val="24"/>
          </w:rPr>
          <w:delText xml:space="preserve">which was not reflected in </w:delText>
        </w:r>
        <w:commentRangeStart w:id="259"/>
        <w:r w:rsidDel="00B208D7">
          <w:rPr>
            <w:rFonts w:ascii="Times New Roman" w:hAnsi="Times New Roman"/>
            <w:sz w:val="24"/>
            <w:szCs w:val="24"/>
          </w:rPr>
          <w:delText>the inshore indices</w:delText>
        </w:r>
        <w:commentRangeEnd w:id="259"/>
        <w:r w:rsidR="0020792C" w:rsidDel="00B208D7">
          <w:rPr>
            <w:rStyle w:val="Marquedecommentaire"/>
            <w:rFonts w:ascii="Times New Roman" w:eastAsia="Arial Unicode MS" w:hAnsi="Times New Roman" w:cs="Times New Roman"/>
            <w:color w:val="auto"/>
            <w:lang w:eastAsia="en-US"/>
          </w:rPr>
          <w:commentReference w:id="259"/>
        </w:r>
        <w:r w:rsidDel="00B208D7">
          <w:rPr>
            <w:rFonts w:ascii="Times New Roman" w:hAnsi="Times New Roman"/>
            <w:sz w:val="24"/>
            <w:szCs w:val="24"/>
          </w:rPr>
          <w:delText xml:space="preserve"> </w:delText>
        </w:r>
        <w:commentRangeStart w:id="260"/>
        <w:r w:rsidDel="00B208D7">
          <w:rPr>
            <w:rFonts w:ascii="Times New Roman" w:eastAsia="Times New Roman" w:hAnsi="Times New Roman" w:cs="Times New Roman"/>
            <w:sz w:val="24"/>
            <w:szCs w:val="24"/>
          </w:rPr>
          <w:fldChar w:fldCharType="begin"/>
        </w:r>
        <w:r w:rsidDel="00B208D7">
          <w:rPr>
            <w:rFonts w:ascii="Times New Roman" w:eastAsia="Times New Roman" w:hAnsi="Times New Roman" w:cs="Times New Roman"/>
            <w:sz w:val="24"/>
            <w:szCs w:val="24"/>
          </w:rPr>
          <w:del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delInstrText>
        </w:r>
        <w:r w:rsidDel="00B208D7">
          <w:rPr>
            <w:rFonts w:ascii="Times New Roman" w:eastAsia="Times New Roman" w:hAnsi="Times New Roman" w:cs="Times New Roman"/>
            <w:sz w:val="24"/>
            <w:szCs w:val="24"/>
          </w:rPr>
          <w:fldChar w:fldCharType="separate"/>
        </w:r>
        <w:r w:rsidDel="00B208D7">
          <w:rPr>
            <w:rFonts w:ascii="Times New Roman" w:hAnsi="Times New Roman"/>
            <w:sz w:val="24"/>
            <w:szCs w:val="24"/>
            <w:lang w:val="nl-NL"/>
          </w:rPr>
          <w:delText>(Carscadden &amp; Nakashima 1997)</w:delText>
        </w:r>
        <w:r w:rsidDel="00B208D7">
          <w:rPr>
            <w:rFonts w:ascii="Times New Roman" w:eastAsia="Times New Roman" w:hAnsi="Times New Roman" w:cs="Times New Roman"/>
            <w:sz w:val="24"/>
            <w:szCs w:val="24"/>
          </w:rPr>
          <w:fldChar w:fldCharType="end"/>
        </w:r>
        <w:commentRangeEnd w:id="260"/>
        <w:r w:rsidDel="00B208D7">
          <w:rPr>
            <w:rFonts w:ascii="Times New Roman" w:hAnsi="Times New Roman"/>
            <w:sz w:val="24"/>
            <w:szCs w:val="24"/>
          </w:rPr>
          <w:delText>,</w:delText>
        </w:r>
      </w:del>
      <w:ins w:id="261" w:author="Regular, Paul" w:date="2018-04-25T08:49:00Z">
        <w:del w:id="262" w:author="DFO-MPO" w:date="2018-04-26T13:52:00Z">
          <w:r w:rsidR="00D20F2A" w:rsidDel="00B208D7">
            <w:rPr>
              <w:rStyle w:val="Marquedecommentaire"/>
              <w:rFonts w:ascii="Times New Roman" w:eastAsia="Arial Unicode MS" w:hAnsi="Times New Roman" w:cs="Times New Roman"/>
              <w:color w:val="auto"/>
              <w:lang w:eastAsia="en-US"/>
            </w:rPr>
            <w:commentReference w:id="260"/>
          </w:r>
          <w:r w:rsidDel="00B208D7">
            <w:rPr>
              <w:rFonts w:ascii="Times New Roman" w:hAnsi="Times New Roman"/>
              <w:sz w:val="24"/>
              <w:szCs w:val="24"/>
            </w:rPr>
            <w:delText>,</w:delText>
          </w:r>
        </w:del>
      </w:ins>
      <w:del w:id="263" w:author="DFO-MPO" w:date="2018-04-26T13:52:00Z">
        <w:r w:rsidDel="00B208D7">
          <w:rPr>
            <w:rFonts w:ascii="Times New Roman" w:hAnsi="Times New Roman"/>
            <w:sz w:val="24"/>
            <w:szCs w:val="24"/>
          </w:rPr>
          <w:delText xml:space="preserve"> </w:delText>
        </w:r>
      </w:del>
      <w:r>
        <w:rPr>
          <w:rFonts w:ascii="Times New Roman" w:hAnsi="Times New Roman"/>
          <w:sz w:val="24"/>
          <w:szCs w:val="24"/>
        </w:rPr>
        <w:t>instigated</w:t>
      </w:r>
      <w:commentRangeEnd w:id="257"/>
      <w:r w:rsidR="00B208D7">
        <w:rPr>
          <w:rStyle w:val="Marquedecommentaire"/>
          <w:rFonts w:ascii="Times New Roman" w:eastAsia="Arial Unicode MS" w:hAnsi="Times New Roman" w:cs="Times New Roman"/>
          <w:color w:val="auto"/>
          <w:lang w:eastAsia="en-US"/>
        </w:rPr>
        <w:commentReference w:id="257"/>
      </w:r>
      <w:r>
        <w:rPr>
          <w:rFonts w:ascii="Times New Roman" w:hAnsi="Times New Roman"/>
          <w:sz w:val="24"/>
          <w:szCs w:val="24"/>
        </w:rPr>
        <w:t xml:space="preserve"> </w:t>
      </w:r>
      <w:ins w:id="264"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265"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 However, </w:t>
      </w:r>
      <w:proofErr w:type="gramStart"/>
      <w:r>
        <w:rPr>
          <w:rFonts w:ascii="Times New Roman" w:hAnsi="Times New Roman"/>
          <w:sz w:val="24"/>
          <w:szCs w:val="24"/>
        </w:rPr>
        <w:t>th</w:t>
      </w:r>
      <w:proofErr w:type="gramEnd"/>
      <w:del w:id="266" w:author="DFO-MPO" w:date="2018-04-13T12:00:00Z">
        <w:r w:rsidDel="009764A0">
          <w:rPr>
            <w:rFonts w:ascii="Times New Roman" w:hAnsi="Times New Roman"/>
            <w:sz w:val="24"/>
            <w:szCs w:val="24"/>
          </w:rPr>
          <w:delText>is</w:delText>
        </w:r>
      </w:del>
      <w:ins w:id="267"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find the ‘</w:t>
      </w:r>
      <w:r>
        <w:rPr>
          <w:rFonts w:ascii="Times New Roman" w:hAnsi="Times New Roman"/>
          <w:sz w:val="24"/>
          <w:szCs w:val="24"/>
          <w:lang w:val="nl-NL"/>
        </w:rPr>
        <w:t>missing</w:t>
      </w:r>
      <w:r>
        <w:rPr>
          <w:rFonts w:ascii="Times New Roman" w:hAnsi="Times New Roman"/>
          <w:sz w:val="24"/>
          <w:szCs w:val="24"/>
        </w:rPr>
        <w:t xml:space="preserve">’ capelin biomass </w:t>
      </w:r>
      <w:ins w:id="268"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269"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270"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271" w:author="DFO-MPO" w:date="2018-04-13T12:01:00Z">
        <w:r w:rsidDel="009764A0">
          <w:rPr>
            <w:rFonts w:ascii="Times New Roman" w:hAnsi="Times New Roman"/>
            <w:sz w:val="24"/>
            <w:szCs w:val="24"/>
          </w:rPr>
          <w:delText xml:space="preserve">the </w:delText>
        </w:r>
      </w:del>
      <w:ins w:id="272"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4506ABF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capelin stock in NAFO Div. 2J3K was also acoustically surveyed by the former USSR in November from 1972-1992. </w:t>
      </w:r>
      <w:commentRangeStart w:id="273"/>
      <w:commentRangeStart w:id="274"/>
      <w:r>
        <w:rPr>
          <w:rFonts w:ascii="Times New Roman" w:hAnsi="Times New Roman"/>
          <w:sz w:val="24"/>
          <w:szCs w:val="24"/>
        </w:rPr>
        <w:t xml:space="preserve">The USSR acoustic survey covered a more restricted geographic area compared to the Canadian acoustic </w:t>
      </w:r>
      <w:proofErr w:type="gramStart"/>
      <w:r>
        <w:rPr>
          <w:rFonts w:ascii="Times New Roman" w:hAnsi="Times New Roman"/>
          <w:sz w:val="24"/>
          <w:szCs w:val="24"/>
        </w:rPr>
        <w:t xml:space="preserve">survey as it did not go as far into the inshore </w:t>
      </w:r>
      <w:commentRangeEnd w:id="273"/>
      <w:r w:rsidR="0071392E">
        <w:rPr>
          <w:rStyle w:val="Marquedecommentaire"/>
          <w:rFonts w:ascii="Times New Roman" w:eastAsia="Arial Unicode MS" w:hAnsi="Times New Roman" w:cs="Times New Roman"/>
          <w:color w:val="auto"/>
          <w:lang w:eastAsia="en-US"/>
        </w:rPr>
        <w:commentReference w:id="273"/>
      </w:r>
      <w:commentRangeEnd w:id="274"/>
      <w:r w:rsidR="00EA79E8">
        <w:rPr>
          <w:rStyle w:val="Marquedecommentaire"/>
          <w:rFonts w:ascii="Times New Roman" w:eastAsia="Arial Unicode MS" w:hAnsi="Times New Roman" w:cs="Times New Roman"/>
          <w:color w:val="auto"/>
          <w:lang w:eastAsia="en-US"/>
        </w:rPr>
        <w:commentReference w:id="274"/>
      </w:r>
      <w:r>
        <w:rPr>
          <w:rFonts w:ascii="Times New Roman" w:hAnsi="Times New Roman"/>
          <w:sz w:val="24"/>
          <w:szCs w:val="24"/>
        </w:rPr>
        <w:t>area</w:t>
      </w:r>
      <w:proofErr w:type="gramEnd"/>
      <w:r>
        <w:rPr>
          <w:rFonts w:ascii="Times New Roman" w:hAnsi="Times New Roman"/>
          <w:sz w:val="24"/>
          <w:szCs w:val="24"/>
        </w:rPr>
        <w:t xml:space="preserve"> (Anon 1995). The USSR fall acoustic surveys </w:t>
      </w:r>
      <w:proofErr w:type="gramStart"/>
      <w:r>
        <w:rPr>
          <w:rFonts w:ascii="Times New Roman" w:hAnsi="Times New Roman"/>
          <w:sz w:val="24"/>
          <w:szCs w:val="24"/>
        </w:rPr>
        <w:t>were conducted</w:t>
      </w:r>
      <w:proofErr w:type="gramEnd"/>
      <w:r>
        <w:rPr>
          <w:rFonts w:ascii="Times New Roman" w:hAnsi="Times New Roman"/>
          <w:sz w:val="24"/>
          <w:szCs w:val="24"/>
        </w:rPr>
        <w:t xml:space="preserve"> after the Canadian surveys and consistently estimated higher capelin abundances, </w:t>
      </w:r>
      <w:commentRangeStart w:id="275"/>
      <w:r>
        <w:rPr>
          <w:rFonts w:ascii="Times New Roman" w:hAnsi="Times New Roman"/>
          <w:sz w:val="24"/>
          <w:szCs w:val="24"/>
        </w:rPr>
        <w:t xml:space="preserve">which may have been due to </w:t>
      </w:r>
      <w:del w:id="276"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277"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278"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279"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280"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281"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282" w:author="DFO-MPO" w:date="2018-04-13T12:02:00Z">
        <w:r w:rsidR="009764A0">
          <w:rPr>
            <w:rFonts w:ascii="Times New Roman" w:hAnsi="Times New Roman"/>
            <w:sz w:val="24"/>
            <w:szCs w:val="24"/>
          </w:rPr>
          <w:t>overwintering</w:t>
        </w:r>
      </w:ins>
      <w:ins w:id="283" w:author="Montevecchi, William" w:date="2018-04-17T16:41:00Z">
        <w:r w:rsidR="0071392E">
          <w:rPr>
            <w:rFonts w:ascii="Times New Roman" w:hAnsi="Times New Roman"/>
            <w:sz w:val="24"/>
            <w:szCs w:val="24"/>
          </w:rPr>
          <w:t xml:space="preserve"> </w:t>
        </w:r>
      </w:ins>
      <w:ins w:id="284" w:author="DFO-MPO" w:date="2018-04-13T12:02:00Z">
        <w:r w:rsidR="009764A0">
          <w:rPr>
            <w:rFonts w:ascii="Times New Roman" w:hAnsi="Times New Roman"/>
            <w:sz w:val="24"/>
            <w:szCs w:val="24"/>
          </w:rPr>
          <w:t xml:space="preserve">(?) </w:t>
        </w:r>
      </w:ins>
      <w:commentRangeEnd w:id="275"/>
      <w:r w:rsidR="00EA79E8">
        <w:rPr>
          <w:rStyle w:val="Marquedecommentaire"/>
          <w:rFonts w:ascii="Times New Roman" w:eastAsia="Arial Unicode MS" w:hAnsi="Times New Roman" w:cs="Times New Roman"/>
          <w:color w:val="auto"/>
          <w:lang w:eastAsia="en-US"/>
        </w:rPr>
        <w:commentReference w:id="275"/>
      </w:r>
      <w:r>
        <w:rPr>
          <w:rFonts w:ascii="Times New Roman" w:hAnsi="Times New Roman"/>
          <w:sz w:val="24"/>
          <w:szCs w:val="24"/>
        </w:rPr>
        <w:t>s</w:t>
      </w:r>
      <w:del w:id="285"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286" w:author="Montevecchi, William" w:date="2018-04-17T16:44:00Z">
        <w:r w:rsidR="0071392E">
          <w:rPr>
            <w:rFonts w:ascii="Times New Roman" w:hAnsi="Times New Roman"/>
            <w:sz w:val="24"/>
            <w:szCs w:val="24"/>
          </w:rPr>
          <w:t>a</w:t>
        </w:r>
      </w:ins>
      <w:del w:id="287"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288"/>
      <w:r>
        <w:rPr>
          <w:rFonts w:ascii="Times New Roman" w:hAnsi="Times New Roman"/>
          <w:sz w:val="24"/>
          <w:szCs w:val="24"/>
        </w:rPr>
        <w:t xml:space="preserve">(Anon 1995). </w:t>
      </w:r>
      <w:commentRangeEnd w:id="288"/>
      <w:r w:rsidR="00C24FC4">
        <w:rPr>
          <w:rStyle w:val="Marquedecommentaire"/>
          <w:rFonts w:ascii="Times New Roman" w:eastAsia="Arial Unicode MS" w:hAnsi="Times New Roman" w:cs="Times New Roman"/>
          <w:color w:val="auto"/>
          <w:lang w:eastAsia="en-US"/>
        </w:rPr>
        <w:commentReference w:id="288"/>
      </w:r>
      <w:r>
        <w:rPr>
          <w:rFonts w:ascii="Times New Roman" w:hAnsi="Times New Roman"/>
          <w:sz w:val="24"/>
          <w:szCs w:val="24"/>
        </w:rPr>
        <w:t xml:space="preserve">In 1990, the Canadian fall acoustic survey estimated a very low capelin biomass and the USSR acoustic survey estimated the smallest biomass since 1984 (Anon 1995). Both the USSR and Canadian acoustic surveys estimated record low biomasses in the fall of 1991 and 1992 (Anon 1995). </w:t>
      </w:r>
      <w:commentRangeStart w:id="289"/>
      <w:commentRangeStart w:id="290"/>
      <w:commentRangeStart w:id="291"/>
      <w:r>
        <w:rPr>
          <w:rFonts w:ascii="Times New Roman" w:hAnsi="Times New Roman"/>
          <w:sz w:val="24"/>
          <w:szCs w:val="24"/>
        </w:rPr>
        <w:t>The similarity in acoustic estimates collected by two independent research bodies one month apart in 1991 and 1992 support</w:t>
      </w:r>
      <w:ins w:id="292" w:author="Dominique Robert" w:date="2018-04-30T11:28:00Z">
        <w:r w:rsidR="0007493A">
          <w:rPr>
            <w:rFonts w:ascii="Times New Roman" w:hAnsi="Times New Roman"/>
            <w:sz w:val="24"/>
            <w:szCs w:val="24"/>
          </w:rPr>
          <w:t>ed</w:t>
        </w:r>
      </w:ins>
      <w:del w:id="293" w:author="Dominique Robert" w:date="2018-04-30T11:28:00Z">
        <w:r w:rsidDel="0007493A">
          <w:rPr>
            <w:rFonts w:ascii="Times New Roman" w:hAnsi="Times New Roman"/>
            <w:sz w:val="24"/>
            <w:szCs w:val="24"/>
          </w:rPr>
          <w:delText>s</w:delText>
        </w:r>
      </w:del>
      <w:r>
        <w:rPr>
          <w:rFonts w:ascii="Times New Roman" w:hAnsi="Times New Roman"/>
          <w:sz w:val="24"/>
          <w:szCs w:val="24"/>
        </w:rPr>
        <w:t xml:space="preserve"> the hypothesis of a collapse of the capelin stock.</w:t>
      </w:r>
      <w:commentRangeEnd w:id="289"/>
      <w:commentRangeEnd w:id="290"/>
      <w:r w:rsidR="006F0623">
        <w:rPr>
          <w:rStyle w:val="Marquedecommentaire"/>
          <w:rFonts w:ascii="Times New Roman" w:eastAsia="Arial Unicode MS" w:hAnsi="Times New Roman" w:cs="Times New Roman"/>
          <w:color w:val="auto"/>
          <w:lang w:eastAsia="en-US"/>
        </w:rPr>
        <w:commentReference w:id="289"/>
      </w:r>
      <w:r w:rsidR="00C24FC4">
        <w:rPr>
          <w:rStyle w:val="Marquedecommentaire"/>
          <w:rFonts w:ascii="Times New Roman" w:eastAsia="Arial Unicode MS" w:hAnsi="Times New Roman" w:cs="Times New Roman"/>
          <w:color w:val="auto"/>
          <w:lang w:eastAsia="en-US"/>
        </w:rPr>
        <w:commentReference w:id="290"/>
      </w:r>
      <w:commentRangeEnd w:id="291"/>
      <w:r w:rsidR="009400F8">
        <w:rPr>
          <w:rStyle w:val="Marquedecommentaire"/>
          <w:rFonts w:ascii="Times New Roman" w:eastAsia="Arial Unicode MS" w:hAnsi="Times New Roman" w:cs="Times New Roman"/>
          <w:color w:val="auto"/>
          <w:lang w:eastAsia="en-US"/>
        </w:rPr>
        <w:commentReference w:id="291"/>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proofErr w:type="spellStart"/>
      <w:r>
        <w:rPr>
          <w:rFonts w:ascii="Times New Roman" w:hAnsi="Times New Roman"/>
          <w:i/>
          <w:iCs/>
          <w:sz w:val="24"/>
          <w:szCs w:val="24"/>
        </w:rPr>
        <w:t>Spatio</w:t>
      </w:r>
      <w:proofErr w:type="spellEnd"/>
      <w:r>
        <w:rPr>
          <w:rFonts w:ascii="Times New Roman" w:hAnsi="Times New Roman"/>
          <w:i/>
          <w:iCs/>
          <w:sz w:val="24"/>
          <w:szCs w:val="24"/>
        </w:rPr>
        <w:t>-temporal mismatch post-1991</w:t>
      </w:r>
    </w:p>
    <w:p w14:paraId="27BAABF1" w14:textId="099F631C"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w:t>
      </w:r>
      <w:ins w:id="294"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w:t>
      </w:r>
      <w:r>
        <w:rPr>
          <w:rFonts w:ascii="Times New Roman" w:hAnsi="Times New Roman"/>
          <w:sz w:val="24"/>
          <w:szCs w:val="24"/>
        </w:rPr>
        <w:lastRenderedPageBreak/>
        <w:t xml:space="preserve">capelin in the south (Div. 3L), the spring acoustic survey in NAFO Div. 3L was only ever designed to survey the non-migratory, immature portion of the stock rather than the spawning migration. </w:t>
      </w:r>
      <w:commentRangeStart w:id="295"/>
      <w:r>
        <w:rPr>
          <w:rFonts w:ascii="Times New Roman" w:hAnsi="Times New Roman"/>
          <w:sz w:val="24"/>
          <w:szCs w:val="24"/>
        </w:rPr>
        <w:t xml:space="preserve">Specifically, the spring acoustic survey </w:t>
      </w:r>
      <w:ins w:id="296" w:author="DFO-MPO" w:date="2018-04-26T14:01:00Z">
        <w:r w:rsidR="009400F8">
          <w:rPr>
            <w:rFonts w:ascii="Times New Roman" w:hAnsi="Times New Roman"/>
            <w:sz w:val="24"/>
            <w:szCs w:val="24"/>
          </w:rPr>
          <w:t xml:space="preserve">primarily </w:t>
        </w:r>
      </w:ins>
      <w:r>
        <w:rPr>
          <w:rFonts w:ascii="Times New Roman" w:hAnsi="Times New Roman"/>
          <w:sz w:val="24"/>
          <w:szCs w:val="24"/>
        </w:rPr>
        <w:t xml:space="preserve">provides an index of abundance of the age-2 portion of the stock. </w:t>
      </w:r>
      <w:commentRangeEnd w:id="295"/>
      <w:r w:rsidR="006348C2">
        <w:rPr>
          <w:rStyle w:val="Marquedecommentaire"/>
          <w:rFonts w:ascii="Times New Roman" w:eastAsia="Arial Unicode MS" w:hAnsi="Times New Roman" w:cs="Times New Roman"/>
          <w:color w:val="auto"/>
          <w:lang w:eastAsia="en-US"/>
        </w:rPr>
        <w:commentReference w:id="295"/>
      </w:r>
      <w:r>
        <w:rPr>
          <w:rFonts w:ascii="Times New Roman" w:hAnsi="Times New Roman"/>
          <w:sz w:val="24"/>
          <w:szCs w:val="24"/>
        </w:rPr>
        <w:t xml:space="preserve">While other age classes are </w:t>
      </w:r>
      <w:del w:id="297" w:author="DFO-MPO" w:date="2018-04-13T12:03:00Z">
        <w:r w:rsidDel="009764A0">
          <w:rPr>
            <w:rFonts w:ascii="Times New Roman" w:hAnsi="Times New Roman"/>
            <w:sz w:val="24"/>
            <w:szCs w:val="24"/>
          </w:rPr>
          <w:delText>acoustically surveyed,</w:delText>
        </w:r>
      </w:del>
      <w:ins w:id="298"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299"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300"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301"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302"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303" w:author="DFO-MPO" w:date="2018-04-13T12:03:00Z">
        <w:r w:rsidR="009764A0">
          <w:rPr>
            <w:rFonts w:ascii="Times New Roman" w:hAnsi="Times New Roman"/>
            <w:sz w:val="24"/>
            <w:szCs w:val="24"/>
          </w:rPr>
          <w:t xml:space="preserve"> or younger</w:t>
        </w:r>
      </w:ins>
      <w:r>
        <w:rPr>
          <w:rFonts w:ascii="Times New Roman" w:hAnsi="Times New Roman"/>
          <w:sz w:val="24"/>
          <w:szCs w:val="24"/>
        </w:rPr>
        <w:t xml:space="preserve">) or due to their </w:t>
      </w:r>
      <w:proofErr w:type="spellStart"/>
      <w:r>
        <w:rPr>
          <w:rFonts w:ascii="Times New Roman" w:hAnsi="Times New Roman"/>
          <w:sz w:val="24"/>
          <w:szCs w:val="24"/>
        </w:rPr>
        <w:t>behaviour</w:t>
      </w:r>
      <w:proofErr w:type="spellEnd"/>
      <w:r>
        <w:rPr>
          <w:rFonts w:ascii="Times New Roman" w:hAnsi="Times New Roman"/>
          <w:sz w:val="24"/>
          <w:szCs w:val="24"/>
        </w:rPr>
        <w:t xml:space="preserve"> (ages-3+) (e.g.,</w:t>
      </w:r>
      <w:ins w:id="304" w:author="DFO-MPO" w:date="2018-04-13T12:03:00Z">
        <w:r w:rsidR="009764A0">
          <w:rPr>
            <w:rFonts w:ascii="Times New Roman" w:hAnsi="Times New Roman"/>
            <w:sz w:val="24"/>
            <w:szCs w:val="24"/>
          </w:rPr>
          <w:t xml:space="preserve"> more northerly distribution of older fish and </w:t>
        </w:r>
      </w:ins>
      <w:del w:id="305"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306" w:author="DFO-MPO" w:date="2018-04-13T12:03:00Z">
        <w:r w:rsidR="009764A0">
          <w:rPr>
            <w:rFonts w:ascii="Times New Roman" w:hAnsi="Times New Roman"/>
            <w:sz w:val="24"/>
            <w:szCs w:val="24"/>
          </w:rPr>
          <w:t>ed</w:t>
        </w:r>
      </w:ins>
      <w:del w:id="307"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308"/>
      <w:commentRangeStart w:id="309"/>
      <w:r>
        <w:rPr>
          <w:rFonts w:ascii="Times New Roman" w:hAnsi="Times New Roman"/>
          <w:sz w:val="24"/>
          <w:szCs w:val="24"/>
        </w:rPr>
        <w:t>.</w:t>
      </w:r>
      <w:commentRangeEnd w:id="308"/>
      <w:r>
        <w:commentReference w:id="308"/>
      </w:r>
      <w:commentRangeEnd w:id="309"/>
      <w:r w:rsidR="009C79D8">
        <w:rPr>
          <w:rStyle w:val="Marquedecommentaire"/>
          <w:rFonts w:ascii="Times New Roman" w:eastAsia="Arial Unicode MS" w:hAnsi="Times New Roman" w:cs="Times New Roman"/>
          <w:color w:val="auto"/>
          <w:lang w:eastAsia="en-US"/>
        </w:rPr>
        <w:commentReference w:id="309"/>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10"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w:t>
      </w:r>
      <w:commentRangeStart w:id="311"/>
      <w:r>
        <w:rPr>
          <w:rFonts w:ascii="Times New Roman" w:hAnsi="Times New Roman"/>
          <w:sz w:val="24"/>
          <w:szCs w:val="24"/>
        </w:rPr>
        <w:t xml:space="preserve">and this change in </w:t>
      </w:r>
      <w:commentRangeStart w:id="312"/>
      <w:r>
        <w:rPr>
          <w:rFonts w:ascii="Times New Roman" w:hAnsi="Times New Roman"/>
          <w:sz w:val="24"/>
          <w:szCs w:val="24"/>
        </w:rPr>
        <w:t>biology</w:t>
      </w:r>
      <w:commentRangeEnd w:id="312"/>
      <w:r>
        <w:commentReference w:id="312"/>
      </w:r>
      <w:r>
        <w:rPr>
          <w:rFonts w:ascii="Times New Roman" w:hAnsi="Times New Roman"/>
          <w:sz w:val="24"/>
          <w:szCs w:val="24"/>
        </w:rPr>
        <w:t xml:space="preserve"> </w:t>
      </w:r>
      <w:commentRangeStart w:id="313"/>
      <w:r>
        <w:rPr>
          <w:rFonts w:ascii="Times New Roman" w:hAnsi="Times New Roman"/>
          <w:sz w:val="24"/>
          <w:szCs w:val="24"/>
        </w:rPr>
        <w:t xml:space="preserve">may </w:t>
      </w:r>
      <w:commentRangeEnd w:id="313"/>
      <w:r w:rsidR="007413C1">
        <w:rPr>
          <w:rStyle w:val="Marquedecommentaire"/>
          <w:rFonts w:ascii="Times New Roman" w:eastAsia="Arial Unicode MS" w:hAnsi="Times New Roman" w:cs="Times New Roman"/>
          <w:color w:val="auto"/>
          <w:lang w:eastAsia="en-US"/>
        </w:rPr>
        <w:commentReference w:id="313"/>
      </w:r>
      <w:r>
        <w:rPr>
          <w:rFonts w:ascii="Times New Roman" w:hAnsi="Times New Roman"/>
          <w:sz w:val="24"/>
          <w:szCs w:val="24"/>
        </w:rPr>
        <w:t xml:space="preserve">have introduced a bias in the acoustic survey post-1991 by </w:t>
      </w:r>
      <w:commentRangeStart w:id="314"/>
      <w:r>
        <w:rPr>
          <w:rFonts w:ascii="Times New Roman" w:hAnsi="Times New Roman"/>
          <w:sz w:val="24"/>
          <w:szCs w:val="24"/>
        </w:rPr>
        <w:t>artificially decreasing</w:t>
      </w:r>
      <w:commentRangeEnd w:id="314"/>
      <w:r w:rsidR="009764A0">
        <w:rPr>
          <w:rStyle w:val="Marquedecommentaire"/>
          <w:rFonts w:ascii="Times New Roman" w:eastAsia="Arial Unicode MS" w:hAnsi="Times New Roman" w:cs="Times New Roman"/>
          <w:color w:val="auto"/>
          <w:lang w:eastAsia="en-US"/>
        </w:rPr>
        <w:commentReference w:id="314"/>
      </w:r>
      <w:r>
        <w:rPr>
          <w:rFonts w:ascii="Times New Roman" w:hAnsi="Times New Roman"/>
          <w:sz w:val="24"/>
          <w:szCs w:val="24"/>
        </w:rPr>
        <w:t xml:space="preserve"> </w:t>
      </w:r>
      <w:commentRangeStart w:id="315"/>
      <w:r>
        <w:rPr>
          <w:rFonts w:ascii="Times New Roman" w:hAnsi="Times New Roman"/>
          <w:sz w:val="24"/>
          <w:szCs w:val="24"/>
        </w:rPr>
        <w:t xml:space="preserve">the </w:t>
      </w:r>
      <w:commentRangeEnd w:id="315"/>
      <w:r w:rsidR="00D1261A">
        <w:rPr>
          <w:rStyle w:val="Marquedecommentaire"/>
          <w:rFonts w:ascii="Times New Roman" w:eastAsia="Arial Unicode MS" w:hAnsi="Times New Roman" w:cs="Times New Roman"/>
          <w:color w:val="auto"/>
          <w:lang w:eastAsia="en-US"/>
        </w:rPr>
        <w:commentReference w:id="315"/>
      </w:r>
      <w:r>
        <w:rPr>
          <w:rFonts w:ascii="Times New Roman" w:hAnsi="Times New Roman"/>
          <w:sz w:val="24"/>
          <w:szCs w:val="24"/>
        </w:rPr>
        <w:t>age-2 capelin acoustic estimate</w:t>
      </w:r>
      <w:commentRangeStart w:id="316"/>
      <w:commentRangeStart w:id="317"/>
      <w:r>
        <w:rPr>
          <w:rFonts w:ascii="Times New Roman" w:hAnsi="Times New Roman"/>
          <w:sz w:val="24"/>
          <w:szCs w:val="24"/>
        </w:rPr>
        <w:t xml:space="preserve">. However, the acoustic survey has had high internal consistency, with the index of abundance </w:t>
      </w:r>
      <w:del w:id="318" w:author="DFO-MPO" w:date="2018-04-13T12:06:00Z">
        <w:r w:rsidDel="009764A0">
          <w:rPr>
            <w:rFonts w:ascii="Times New Roman" w:hAnsi="Times New Roman"/>
            <w:sz w:val="24"/>
            <w:szCs w:val="24"/>
          </w:rPr>
          <w:delText xml:space="preserve">of </w:delText>
        </w:r>
      </w:del>
      <w:ins w:id="319"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320"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321" w:author="DFO-MPO" w:date="2018-04-13T12:06:00Z">
        <w:r w:rsidDel="009764A0">
          <w:rPr>
            <w:rFonts w:ascii="Times New Roman" w:hAnsi="Times New Roman"/>
            <w:sz w:val="24"/>
            <w:szCs w:val="24"/>
          </w:rPr>
          <w:delText>of</w:delText>
        </w:r>
      </w:del>
      <w:ins w:id="322"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323" w:author="DFO-MPO" w:date="2018-04-13T12:06:00Z">
        <w:r w:rsidDel="009764A0">
          <w:rPr>
            <w:rFonts w:ascii="Times New Roman" w:hAnsi="Times New Roman"/>
            <w:sz w:val="24"/>
            <w:szCs w:val="24"/>
          </w:rPr>
          <w:delText>of</w:delText>
        </w:r>
      </w:del>
      <w:ins w:id="324"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325" w:author="DFO-MPO" w:date="2018-04-13T12:07:00Z">
        <w:r w:rsidDel="009764A0">
          <w:rPr>
            <w:rFonts w:ascii="Times New Roman" w:hAnsi="Times New Roman"/>
            <w:sz w:val="24"/>
            <w:szCs w:val="24"/>
          </w:rPr>
          <w:delText>evious</w:delText>
        </w:r>
      </w:del>
      <w:ins w:id="326"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27"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16"/>
      <w:r w:rsidR="00E13D63">
        <w:rPr>
          <w:rStyle w:val="Marquedecommentaire"/>
          <w:rFonts w:ascii="Times New Roman" w:eastAsia="Arial Unicode MS" w:hAnsi="Times New Roman" w:cs="Times New Roman"/>
          <w:color w:val="auto"/>
          <w:lang w:eastAsia="en-US"/>
        </w:rPr>
        <w:commentReference w:id="316"/>
      </w:r>
      <w:commentRangeEnd w:id="317"/>
      <w:r w:rsidR="000F1472">
        <w:rPr>
          <w:rStyle w:val="Marquedecommentaire"/>
          <w:rFonts w:ascii="Times New Roman" w:eastAsia="Arial Unicode MS" w:hAnsi="Times New Roman" w:cs="Times New Roman"/>
          <w:color w:val="auto"/>
          <w:lang w:eastAsia="en-US"/>
        </w:rPr>
        <w:commentReference w:id="317"/>
      </w:r>
    </w:p>
    <w:p w14:paraId="3F631232" w14:textId="1EFBE790" w:rsidR="000134ED" w:rsidRDefault="00E5311E">
      <w:pPr>
        <w:pStyle w:val="Body"/>
        <w:spacing w:after="0" w:line="480" w:lineRule="auto"/>
        <w:ind w:firstLine="720"/>
        <w:rPr>
          <w:rFonts w:ascii="Times New Roman" w:eastAsia="Times New Roman" w:hAnsi="Times New Roman" w:cs="Times New Roman"/>
          <w:sz w:val="24"/>
          <w:szCs w:val="24"/>
        </w:rPr>
      </w:pPr>
      <w:commentRangeStart w:id="328"/>
      <w:r w:rsidRPr="006A214A">
        <w:rPr>
          <w:rFonts w:ascii="Times New Roman" w:hAnsi="Times New Roman"/>
          <w:sz w:val="24"/>
          <w:szCs w:val="24"/>
        </w:rPr>
        <w:t xml:space="preserve">For spawning capelin, there is a </w:t>
      </w:r>
      <w:proofErr w:type="spellStart"/>
      <w:r w:rsidRPr="006A214A">
        <w:rPr>
          <w:rFonts w:ascii="Times New Roman" w:hAnsi="Times New Roman"/>
          <w:sz w:val="24"/>
          <w:szCs w:val="24"/>
        </w:rPr>
        <w:t>s</w:t>
      </w:r>
      <w:r>
        <w:rPr>
          <w:rFonts w:ascii="Times New Roman" w:hAnsi="Times New Roman"/>
          <w:sz w:val="24"/>
          <w:szCs w:val="24"/>
        </w:rPr>
        <w:t>patio</w:t>
      </w:r>
      <w:proofErr w:type="spellEnd"/>
      <w:r>
        <w:rPr>
          <w:rFonts w:ascii="Times New Roman" w:hAnsi="Times New Roman"/>
          <w:sz w:val="24"/>
          <w:szCs w:val="24"/>
        </w:rPr>
        <w:t xml:space="preserve">-temporal mismatch between spawning migrations and the spring acoustic survey due to persistently later spawning post-1991. </w:t>
      </w:r>
      <w:commentRangeEnd w:id="328"/>
      <w:r w:rsidR="00B3579C">
        <w:rPr>
          <w:rStyle w:val="Marquedecommentaire"/>
          <w:rFonts w:ascii="Times New Roman" w:eastAsia="Arial Unicode MS" w:hAnsi="Times New Roman" w:cs="Times New Roman"/>
          <w:color w:val="auto"/>
          <w:lang w:eastAsia="en-US"/>
        </w:rPr>
        <w:commentReference w:id="328"/>
      </w:r>
      <w:commentRangeEnd w:id="311"/>
      <w:r w:rsidR="009400F8">
        <w:rPr>
          <w:rStyle w:val="Marquedecommentaire"/>
          <w:rFonts w:ascii="Times New Roman" w:eastAsia="Arial Unicode MS" w:hAnsi="Times New Roman" w:cs="Times New Roman"/>
          <w:color w:val="auto"/>
          <w:lang w:eastAsia="en-US"/>
        </w:rPr>
        <w:commentReference w:id="311"/>
      </w:r>
      <w:proofErr w:type="gramStart"/>
      <w:r>
        <w:rPr>
          <w:rFonts w:ascii="Times New Roman" w:hAnsi="Times New Roman"/>
          <w:sz w:val="24"/>
          <w:szCs w:val="24"/>
        </w:rPr>
        <w:t xml:space="preserve">Moreover, if mature capelin are present in the area, they are unlikely to be detected </w:t>
      </w:r>
      <w:del w:id="329" w:author="Dominique Robert" w:date="2018-04-30T12:10:00Z">
        <w:r w:rsidDel="000F1472">
          <w:rPr>
            <w:rFonts w:ascii="Times New Roman" w:hAnsi="Times New Roman"/>
            <w:sz w:val="24"/>
            <w:szCs w:val="24"/>
          </w:rPr>
          <w:delText xml:space="preserve">due to </w:delText>
        </w:r>
      </w:del>
      <w:ins w:id="330" w:author="DFO-MPO" w:date="2018-04-13T12:07:00Z">
        <w:del w:id="331" w:author="Dominique Robert" w:date="2018-04-30T12:10:00Z">
          <w:r w:rsidR="006364AD" w:rsidDel="000F1472">
            <w:rPr>
              <w:rFonts w:ascii="Times New Roman" w:hAnsi="Times New Roman"/>
              <w:sz w:val="24"/>
              <w:szCs w:val="24"/>
            </w:rPr>
            <w:delText>their being in</w:delText>
          </w:r>
        </w:del>
      </w:ins>
      <w:ins w:id="332" w:author="Dominique Robert" w:date="2018-04-30T12:10:00Z">
        <w:r w:rsidR="000F1472">
          <w:rPr>
            <w:rFonts w:ascii="Times New Roman" w:hAnsi="Times New Roman"/>
            <w:sz w:val="24"/>
            <w:szCs w:val="24"/>
          </w:rPr>
          <w:t>as they form</w:t>
        </w:r>
      </w:ins>
      <w:ins w:id="333" w:author="DFO-MPO" w:date="2018-04-13T12:07:00Z">
        <w:r w:rsidR="006364AD">
          <w:rPr>
            <w:rFonts w:ascii="Times New Roman" w:hAnsi="Times New Roman"/>
            <w:sz w:val="24"/>
            <w:szCs w:val="24"/>
          </w:rPr>
          <w:t xml:space="preserve"> den</w:t>
        </w:r>
      </w:ins>
      <w:ins w:id="334" w:author="DFO-MPO" w:date="2018-04-13T12:11:00Z">
        <w:r w:rsidR="006364AD">
          <w:rPr>
            <w:rFonts w:ascii="Times New Roman" w:hAnsi="Times New Roman"/>
            <w:sz w:val="24"/>
            <w:szCs w:val="24"/>
          </w:rPr>
          <w:t>s</w:t>
        </w:r>
      </w:ins>
      <w:ins w:id="335"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336" w:author="DFO-MPO" w:date="2018-04-13T12:12:00Z">
        <w:r w:rsidR="006364AD">
          <w:rPr>
            <w:rFonts w:ascii="Times New Roman" w:hAnsi="Times New Roman"/>
            <w:sz w:val="24"/>
            <w:szCs w:val="24"/>
          </w:rPr>
          <w:t xml:space="preserve">of migrating fish </w:t>
        </w:r>
      </w:ins>
      <w:ins w:id="337" w:author="DFO-MPO" w:date="2018-04-13T12:07:00Z">
        <w:r w:rsidR="009764A0">
          <w:rPr>
            <w:rFonts w:ascii="Times New Roman" w:hAnsi="Times New Roman"/>
            <w:sz w:val="24"/>
            <w:szCs w:val="24"/>
          </w:rPr>
          <w:t xml:space="preserve">which are difficult to detect </w:t>
        </w:r>
        <w:del w:id="338" w:author="Gail Davoren" w:date="2018-04-19T15:35:00Z">
          <w:r w:rsidR="009764A0" w:rsidDel="005004C7">
            <w:rPr>
              <w:rFonts w:ascii="Times New Roman" w:hAnsi="Times New Roman"/>
              <w:sz w:val="24"/>
              <w:szCs w:val="24"/>
            </w:rPr>
            <w:delText>give the</w:delText>
          </w:r>
        </w:del>
      </w:ins>
      <w:del w:id="339" w:author="Regular, Paul" w:date="2018-04-25T08:49:00Z">
        <w:r>
          <w:rPr>
            <w:rFonts w:ascii="Times New Roman" w:hAnsi="Times New Roman"/>
            <w:sz w:val="24"/>
            <w:szCs w:val="24"/>
          </w:rPr>
          <w:delText>relative</w:delText>
        </w:r>
      </w:del>
      <w:ins w:id="340" w:author="Gail Davoren" w:date="2018-04-19T15:35:00Z">
        <w:r w:rsidR="005004C7">
          <w:rPr>
            <w:rFonts w:ascii="Times New Roman" w:hAnsi="Times New Roman"/>
            <w:sz w:val="24"/>
            <w:szCs w:val="24"/>
          </w:rPr>
          <w:t>because shoals are</w:t>
        </w:r>
      </w:ins>
      <w:ins w:id="341" w:author="DFO-MPO" w:date="2018-04-13T12:07:00Z">
        <w:r w:rsidR="009764A0">
          <w:rPr>
            <w:rFonts w:ascii="Times New Roman" w:hAnsi="Times New Roman"/>
            <w:sz w:val="24"/>
            <w:szCs w:val="24"/>
          </w:rPr>
          <w:t xml:space="preserve"> </w:t>
        </w:r>
      </w:ins>
      <w:ins w:id="342" w:author="Regular, Paul" w:date="2018-04-25T08:49:00Z">
        <w:r>
          <w:rPr>
            <w:rFonts w:ascii="Times New Roman" w:hAnsi="Times New Roman"/>
            <w:sz w:val="24"/>
            <w:szCs w:val="24"/>
          </w:rPr>
          <w:t>relative</w:t>
        </w:r>
      </w:ins>
      <w:ins w:id="343"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344"/>
      <w:ins w:id="345" w:author="DFO-MPO" w:date="2018-04-13T12:08:00Z">
        <w:r w:rsidR="009764A0">
          <w:rPr>
            <w:rFonts w:ascii="Times New Roman" w:hAnsi="Times New Roman"/>
            <w:sz w:val="24"/>
            <w:szCs w:val="24"/>
          </w:rPr>
          <w:t xml:space="preserve">sparse </w:t>
        </w:r>
      </w:ins>
      <w:commentRangeEnd w:id="344"/>
      <w:r w:rsidR="005004C7">
        <w:rPr>
          <w:rStyle w:val="Marquedecommentaire"/>
          <w:rFonts w:ascii="Times New Roman" w:eastAsia="Arial Unicode MS" w:hAnsi="Times New Roman" w:cs="Times New Roman"/>
          <w:color w:val="auto"/>
          <w:lang w:eastAsia="en-US"/>
        </w:rPr>
        <w:commentReference w:id="344"/>
      </w:r>
      <w:ins w:id="346" w:author="DFO-MPO" w:date="2018-04-13T12:09:00Z">
        <w:r w:rsidR="006364AD">
          <w:rPr>
            <w:rFonts w:ascii="Times New Roman" w:hAnsi="Times New Roman"/>
            <w:sz w:val="24"/>
            <w:szCs w:val="24"/>
          </w:rPr>
          <w:t xml:space="preserve">in terms of both </w:t>
        </w:r>
      </w:ins>
      <w:ins w:id="347" w:author="DFO-MPO" w:date="2018-04-13T12:10:00Z">
        <w:r w:rsidR="006364AD">
          <w:rPr>
            <w:rFonts w:ascii="Times New Roman" w:hAnsi="Times New Roman"/>
            <w:sz w:val="24"/>
            <w:szCs w:val="24"/>
          </w:rPr>
          <w:t xml:space="preserve">the </w:t>
        </w:r>
      </w:ins>
      <w:ins w:id="348" w:author="DFO-MPO" w:date="2018-04-13T12:09:00Z">
        <w:r w:rsidR="006364AD">
          <w:rPr>
            <w:rFonts w:ascii="Times New Roman" w:hAnsi="Times New Roman"/>
            <w:sz w:val="24"/>
            <w:szCs w:val="24"/>
          </w:rPr>
          <w:t xml:space="preserve">spatial (e.g. transect lines are ~10 to 30+ km apart) and </w:t>
        </w:r>
      </w:ins>
      <w:ins w:id="349" w:author="DFO-MPO" w:date="2018-04-13T12:10:00Z">
        <w:r w:rsidR="006364AD">
          <w:rPr>
            <w:rFonts w:ascii="Times New Roman" w:hAnsi="Times New Roman"/>
            <w:sz w:val="24"/>
            <w:szCs w:val="24"/>
          </w:rPr>
          <w:t xml:space="preserve">the </w:t>
        </w:r>
      </w:ins>
      <w:ins w:id="350" w:author="DFO-MPO" w:date="2018-04-13T12:09:00Z">
        <w:r w:rsidR="006364AD">
          <w:rPr>
            <w:rFonts w:ascii="Times New Roman" w:hAnsi="Times New Roman"/>
            <w:sz w:val="24"/>
            <w:szCs w:val="24"/>
          </w:rPr>
          <w:t xml:space="preserve">temporal </w:t>
        </w:r>
      </w:ins>
      <w:ins w:id="351" w:author="DFO-MPO" w:date="2018-04-13T12:08:00Z">
        <w:r w:rsidR="009764A0">
          <w:rPr>
            <w:rFonts w:ascii="Times New Roman" w:hAnsi="Times New Roman"/>
            <w:sz w:val="24"/>
            <w:szCs w:val="24"/>
          </w:rPr>
          <w:t xml:space="preserve">coverage </w:t>
        </w:r>
      </w:ins>
      <w:ins w:id="352" w:author="DFO-MPO" w:date="2018-04-13T12:09:00Z">
        <w:r w:rsidR="006364AD">
          <w:rPr>
            <w:rFonts w:ascii="Times New Roman" w:hAnsi="Times New Roman"/>
            <w:sz w:val="24"/>
            <w:szCs w:val="24"/>
          </w:rPr>
          <w:t xml:space="preserve">(e.g. each transect line is only surveyed once) </w:t>
        </w:r>
      </w:ins>
      <w:del w:id="353" w:author="DFO-MPO" w:date="2018-04-13T12:08:00Z">
        <w:r w:rsidDel="009764A0">
          <w:rPr>
            <w:rFonts w:ascii="Times New Roman" w:hAnsi="Times New Roman"/>
            <w:sz w:val="24"/>
            <w:szCs w:val="24"/>
          </w:rPr>
          <w:delText xml:space="preserve">to the </w:delText>
        </w:r>
      </w:del>
      <w:ins w:id="354"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355"/>
      <w:del w:id="356" w:author="DFO-MPO" w:date="2018-04-13T12:08:00Z">
        <w:r w:rsidDel="009764A0">
          <w:rPr>
            <w:rFonts w:ascii="Times New Roman" w:hAnsi="Times New Roman"/>
            <w:sz w:val="24"/>
            <w:szCs w:val="24"/>
          </w:rPr>
          <w:delText>effort</w:delText>
        </w:r>
      </w:del>
      <w:commentRangeEnd w:id="355"/>
      <w:r>
        <w:commentReference w:id="355"/>
      </w:r>
      <w:ins w:id="357" w:author="DFO-MPO" w:date="2018-04-13T12:08:00Z">
        <w:del w:id="358" w:author="Montevecchi, William" w:date="2018-04-19T12:30:00Z">
          <w:r w:rsidR="009764A0" w:rsidDel="00713E89">
            <w:rPr>
              <w:rFonts w:ascii="Times New Roman" w:hAnsi="Times New Roman"/>
              <w:sz w:val="24"/>
              <w:szCs w:val="24"/>
            </w:rPr>
            <w:delText>progr</w:delText>
          </w:r>
        </w:del>
      </w:ins>
      <w:ins w:id="359" w:author="Montevecchi, William" w:date="2018-04-19T12:30:00Z">
        <w:del w:id="360" w:author="DFO-MPO" w:date="2018-04-26T14:14:00Z">
          <w:r w:rsidR="00713E89" w:rsidDel="00FF671E">
            <w:rPr>
              <w:rFonts w:ascii="Times New Roman" w:hAnsi="Times New Roman"/>
              <w:sz w:val="24"/>
              <w:szCs w:val="24"/>
            </w:rPr>
            <w:delText>prog</w:delText>
          </w:r>
        </w:del>
      </w:ins>
      <w:ins w:id="361" w:author="DFO-MPO" w:date="2018-04-13T12:08:00Z">
        <w:del w:id="362" w:author="Montevecchi, William" w:date="2018-04-19T12:30:00Z">
          <w:r w:rsidR="009764A0" w:rsidDel="00713E89">
            <w:rPr>
              <w:rFonts w:ascii="Times New Roman" w:hAnsi="Times New Roman"/>
              <w:sz w:val="24"/>
              <w:szCs w:val="24"/>
            </w:rPr>
            <w:delText>progr</w:delText>
          </w:r>
        </w:del>
      </w:ins>
      <w:ins w:id="363" w:author="Montevecchi, William" w:date="2018-04-19T12:30:00Z">
        <w:r w:rsidR="00713E89">
          <w:rPr>
            <w:rFonts w:ascii="Times New Roman" w:hAnsi="Times New Roman"/>
            <w:sz w:val="24"/>
            <w:szCs w:val="24"/>
          </w:rPr>
          <w:t>prog</w:t>
        </w:r>
      </w:ins>
      <w:ins w:id="364" w:author="Gail Davoren" w:date="2018-04-19T15:35:00Z">
        <w:r w:rsidR="005004C7">
          <w:rPr>
            <w:rFonts w:ascii="Times New Roman" w:hAnsi="Times New Roman"/>
            <w:sz w:val="24"/>
            <w:szCs w:val="24"/>
          </w:rPr>
          <w:t>r</w:t>
        </w:r>
      </w:ins>
      <w:ins w:id="365" w:author="DFO-MPO" w:date="2018-04-13T12:08:00Z">
        <w:r w:rsidR="009764A0">
          <w:rPr>
            <w:rFonts w:ascii="Times New Roman" w:hAnsi="Times New Roman"/>
            <w:sz w:val="24"/>
            <w:szCs w:val="24"/>
          </w:rPr>
          <w:t>am</w:t>
        </w:r>
      </w:ins>
      <w:r>
        <w:rPr>
          <w:rFonts w:ascii="Times New Roman" w:hAnsi="Times New Roman"/>
          <w:sz w:val="24"/>
          <w:szCs w:val="24"/>
        </w:rPr>
        <w:t>.</w:t>
      </w:r>
      <w:proofErr w:type="gramEnd"/>
      <w:r>
        <w:rPr>
          <w:rFonts w:ascii="Times New Roman" w:hAnsi="Times New Roman"/>
          <w:sz w:val="24"/>
          <w:szCs w:val="24"/>
        </w:rPr>
        <w:t xml:space="preserve"> </w:t>
      </w:r>
      <w:ins w:id="366" w:author="DFO-MPO" w:date="2018-04-13T12:11:00Z">
        <w:r w:rsidR="006364AD">
          <w:rPr>
            <w:rFonts w:ascii="Times New Roman" w:hAnsi="Times New Roman"/>
            <w:sz w:val="24"/>
            <w:szCs w:val="24"/>
          </w:rPr>
          <w:t>This is in contrast to immature capelin that are feeding in the area and are present in broadly distributed s</w:t>
        </w:r>
        <w:del w:id="367"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368" w:author="Montevecchi, William" w:date="2018-04-17T16:55:00Z">
        <w:r w:rsidR="006A214A">
          <w:rPr>
            <w:rFonts w:ascii="Times New Roman" w:hAnsi="Times New Roman"/>
            <w:sz w:val="24"/>
            <w:szCs w:val="24"/>
          </w:rPr>
          <w:t>a</w:t>
        </w:r>
      </w:ins>
      <w:ins w:id="369" w:author="DFO-MPO" w:date="2018-04-13T12:11:00Z">
        <w:del w:id="370"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 xml:space="preserve">ls of </w:t>
        </w:r>
        <w:r w:rsidR="006364AD">
          <w:rPr>
            <w:rFonts w:ascii="Times New Roman" w:hAnsi="Times New Roman"/>
            <w:sz w:val="24"/>
            <w:szCs w:val="24"/>
          </w:rPr>
          <w:lastRenderedPageBreak/>
          <w:t>f</w:t>
        </w:r>
      </w:ins>
      <w:ins w:id="371" w:author="DFO-MPO" w:date="2018-04-13T12:12:00Z">
        <w:r w:rsidR="006364AD">
          <w:rPr>
            <w:rFonts w:ascii="Times New Roman" w:hAnsi="Times New Roman"/>
            <w:sz w:val="24"/>
            <w:szCs w:val="24"/>
          </w:rPr>
          <w:t>e</w:t>
        </w:r>
      </w:ins>
      <w:ins w:id="372" w:author="DFO-MPO" w:date="2018-04-13T12:11:00Z">
        <w:r w:rsidR="006364AD">
          <w:rPr>
            <w:rFonts w:ascii="Times New Roman" w:hAnsi="Times New Roman"/>
            <w:sz w:val="24"/>
            <w:szCs w:val="24"/>
          </w:rPr>
          <w:t>e</w:t>
        </w:r>
      </w:ins>
      <w:ins w:id="373" w:author="DFO-MPO" w:date="2018-04-13T12:12:00Z">
        <w:r w:rsidR="006364AD">
          <w:rPr>
            <w:rFonts w:ascii="Times New Roman" w:hAnsi="Times New Roman"/>
            <w:sz w:val="24"/>
            <w:szCs w:val="24"/>
          </w:rPr>
          <w:t xml:space="preserve">ding </w:t>
        </w:r>
        <w:proofErr w:type="gramStart"/>
        <w:r w:rsidR="006364AD">
          <w:rPr>
            <w:rFonts w:ascii="Times New Roman" w:hAnsi="Times New Roman"/>
            <w:sz w:val="24"/>
            <w:szCs w:val="24"/>
          </w:rPr>
          <w:t>fish that are n</w:t>
        </w:r>
      </w:ins>
      <w:ins w:id="374" w:author="DFO-MPO" w:date="2018-04-13T12:13:00Z">
        <w:r w:rsidR="006364AD">
          <w:rPr>
            <w:rFonts w:ascii="Times New Roman" w:hAnsi="Times New Roman"/>
            <w:sz w:val="24"/>
            <w:szCs w:val="24"/>
          </w:rPr>
          <w:t>on-migratory</w:t>
        </w:r>
        <w:proofErr w:type="gramEnd"/>
        <w:r w:rsidR="006364AD">
          <w:rPr>
            <w:rFonts w:ascii="Times New Roman" w:hAnsi="Times New Roman"/>
            <w:sz w:val="24"/>
            <w:szCs w:val="24"/>
          </w:rPr>
          <w:t xml:space="preserve">. </w:t>
        </w:r>
      </w:ins>
      <w:ins w:id="375" w:author="Gail Davoren" w:date="2018-04-24T11:23:00Z">
        <w:r w:rsidR="001D5B4F">
          <w:rPr>
            <w:rFonts w:ascii="Times New Roman" w:hAnsi="Times New Roman"/>
            <w:sz w:val="24"/>
            <w:szCs w:val="24"/>
          </w:rPr>
          <w:t xml:space="preserve">Indeed, </w:t>
        </w:r>
      </w:ins>
      <w:del w:id="376" w:author="Gail Davoren" w:date="2018-04-24T11:23:00Z">
        <w:r w:rsidDel="001D5B4F">
          <w:rPr>
            <w:rFonts w:ascii="Times New Roman" w:hAnsi="Times New Roman"/>
            <w:sz w:val="24"/>
            <w:szCs w:val="24"/>
          </w:rPr>
          <w:delText xml:space="preserve">Capelin </w:delText>
        </w:r>
      </w:del>
      <w:ins w:id="377"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378"/>
      <w:r>
        <w:rPr>
          <w:rFonts w:ascii="Times New Roman" w:hAnsi="Times New Roman"/>
          <w:sz w:val="24"/>
          <w:szCs w:val="24"/>
        </w:rPr>
        <w:t>.</w:t>
      </w:r>
      <w:commentRangeEnd w:id="378"/>
      <w:r>
        <w:commentReference w:id="378"/>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379"/>
      <w:commentRangeStart w:id="380"/>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381"/>
      <w:r>
        <w:rPr>
          <w:rFonts w:ascii="Times New Roman" w:hAnsi="Times New Roman"/>
          <w:sz w:val="24"/>
          <w:szCs w:val="24"/>
        </w:rPr>
        <w:t xml:space="preserve">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382"/>
      <w:r>
        <w:rPr>
          <w:rFonts w:ascii="Times New Roman" w:hAnsi="Times New Roman"/>
          <w:sz w:val="24"/>
          <w:szCs w:val="24"/>
        </w:rPr>
        <w:t>capelin</w:t>
      </w:r>
      <w:commentRangeEnd w:id="382"/>
      <w:r>
        <w:commentReference w:id="382"/>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379"/>
      <w:r w:rsidR="00E951BC">
        <w:rPr>
          <w:rStyle w:val="Marquedecommentaire"/>
          <w:rFonts w:ascii="Times New Roman" w:eastAsia="Arial Unicode MS" w:hAnsi="Times New Roman" w:cs="Times New Roman"/>
          <w:color w:val="auto"/>
          <w:lang w:eastAsia="en-US"/>
        </w:rPr>
        <w:commentReference w:id="379"/>
      </w:r>
      <w:commentRangeEnd w:id="380"/>
      <w:commentRangeEnd w:id="381"/>
      <w:r w:rsidR="000F1472">
        <w:rPr>
          <w:rStyle w:val="Marquedecommentaire"/>
          <w:rFonts w:ascii="Times New Roman" w:eastAsia="Arial Unicode MS" w:hAnsi="Times New Roman" w:cs="Times New Roman"/>
          <w:color w:val="auto"/>
          <w:lang w:eastAsia="en-US"/>
        </w:rPr>
        <w:commentReference w:id="381"/>
      </w:r>
      <w:commentRangeStart w:id="383"/>
      <w:r w:rsidR="006039A0">
        <w:rPr>
          <w:rStyle w:val="Marquedecommentaire"/>
          <w:rFonts w:ascii="Times New Roman" w:eastAsia="Arial Unicode MS" w:hAnsi="Times New Roman" w:cs="Times New Roman"/>
          <w:color w:val="auto"/>
          <w:lang w:eastAsia="en-US"/>
        </w:rPr>
        <w:commentReference w:id="380"/>
      </w:r>
      <w:r>
        <w:rPr>
          <w:rFonts w:ascii="Times New Roman" w:hAnsi="Times New Roman"/>
          <w:sz w:val="24"/>
          <w:szCs w:val="24"/>
        </w:rPr>
        <w:t>However,</w:t>
      </w:r>
      <w:ins w:id="384" w:author="DFO-MPO" w:date="2018-04-26T14:18:00Z">
        <w:r w:rsidR="006039A0">
          <w:rPr>
            <w:rFonts w:ascii="Times New Roman" w:hAnsi="Times New Roman"/>
            <w:sz w:val="24"/>
            <w:szCs w:val="24"/>
          </w:rPr>
          <w:t xml:space="preserve"> to attend to </w:t>
        </w:r>
      </w:ins>
      <w:ins w:id="385" w:author="DFO-MPO" w:date="2018-04-26T14:19:00Z">
        <w:r w:rsidR="006039A0">
          <w:rPr>
            <w:rFonts w:ascii="Times New Roman" w:hAnsi="Times New Roman"/>
            <w:sz w:val="24"/>
            <w:szCs w:val="24"/>
          </w:rPr>
          <w:t xml:space="preserve">managers and </w:t>
        </w:r>
      </w:ins>
      <w:ins w:id="386" w:author="DFO-MPO" w:date="2018-04-26T14:18:00Z">
        <w:r w:rsidR="006039A0">
          <w:rPr>
            <w:rFonts w:ascii="Times New Roman" w:hAnsi="Times New Roman"/>
            <w:sz w:val="24"/>
            <w:szCs w:val="24"/>
          </w:rPr>
          <w:t>stakeholders concerns</w:t>
        </w:r>
      </w:ins>
      <w:r>
        <w:rPr>
          <w:rFonts w:ascii="Times New Roman" w:hAnsi="Times New Roman"/>
          <w:sz w:val="24"/>
          <w:szCs w:val="24"/>
        </w:rPr>
        <w:t xml:space="preserve"> </w:t>
      </w:r>
      <w:commentRangeStart w:id="387"/>
      <w:del w:id="388" w:author="DFO-MPO" w:date="2018-04-26T14:19:00Z">
        <w:r w:rsidDel="006039A0">
          <w:rPr>
            <w:rFonts w:ascii="Times New Roman" w:hAnsi="Times New Roman"/>
            <w:sz w:val="24"/>
            <w:szCs w:val="24"/>
          </w:rPr>
          <w:delText xml:space="preserve">when concerns were raised </w:delText>
        </w:r>
      </w:del>
      <w:r>
        <w:rPr>
          <w:rFonts w:ascii="Times New Roman" w:hAnsi="Times New Roman"/>
          <w:sz w:val="24"/>
          <w:szCs w:val="24"/>
        </w:rPr>
        <w:t xml:space="preserve">that </w:t>
      </w:r>
      <w:commentRangeEnd w:id="383"/>
      <w:r w:rsidR="006039A0">
        <w:rPr>
          <w:rStyle w:val="Marquedecommentaire"/>
          <w:rFonts w:ascii="Times New Roman" w:eastAsia="Arial Unicode MS" w:hAnsi="Times New Roman" w:cs="Times New Roman"/>
          <w:color w:val="auto"/>
          <w:lang w:eastAsia="en-US"/>
        </w:rPr>
        <w:commentReference w:id="383"/>
      </w:r>
      <w:r>
        <w:rPr>
          <w:rFonts w:ascii="Times New Roman" w:hAnsi="Times New Roman"/>
          <w:sz w:val="24"/>
          <w:szCs w:val="24"/>
        </w:rPr>
        <w:t xml:space="preserve">the spring acoustic survey </w:t>
      </w:r>
      <w:del w:id="389" w:author="DFO-MPO" w:date="2018-04-26T14:19:00Z">
        <w:r w:rsidDel="006039A0">
          <w:rPr>
            <w:rFonts w:ascii="Times New Roman" w:hAnsi="Times New Roman"/>
            <w:sz w:val="24"/>
            <w:szCs w:val="24"/>
          </w:rPr>
          <w:delText xml:space="preserve">may </w:delText>
        </w:r>
      </w:del>
      <w:ins w:id="390" w:author="DFO-MPO" w:date="2018-04-26T14:19:00Z">
        <w:r w:rsidR="006039A0">
          <w:rPr>
            <w:rFonts w:ascii="Times New Roman" w:hAnsi="Times New Roman"/>
            <w:sz w:val="24"/>
            <w:szCs w:val="24"/>
          </w:rPr>
          <w:t xml:space="preserve">could </w:t>
        </w:r>
      </w:ins>
      <w:r>
        <w:rPr>
          <w:rFonts w:ascii="Times New Roman" w:hAnsi="Times New Roman"/>
          <w:sz w:val="24"/>
          <w:szCs w:val="24"/>
        </w:rPr>
        <w:t xml:space="preserve">be missing capelin due to a change in spawning timing, </w:t>
      </w:r>
      <w:commentRangeStart w:id="391"/>
      <w:r>
        <w:rPr>
          <w:rFonts w:ascii="Times New Roman" w:hAnsi="Times New Roman"/>
          <w:sz w:val="24"/>
          <w:szCs w:val="24"/>
        </w:rPr>
        <w:t xml:space="preserve">repeat acoustic surveys </w:t>
      </w:r>
      <w:commentRangeEnd w:id="391"/>
      <w:r w:rsidR="00AB1D56">
        <w:rPr>
          <w:rStyle w:val="Marquedecommentaire"/>
          <w:rFonts w:ascii="Times New Roman" w:eastAsia="Arial Unicode MS" w:hAnsi="Times New Roman" w:cs="Times New Roman"/>
          <w:color w:val="auto"/>
          <w:lang w:eastAsia="en-US"/>
        </w:rPr>
        <w:commentReference w:id="391"/>
      </w:r>
      <w:ins w:id="392"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393"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94"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95"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87"/>
      <w:r w:rsidR="005E2C5F">
        <w:rPr>
          <w:rStyle w:val="Marquedecommentaire"/>
          <w:rFonts w:ascii="Times New Roman" w:eastAsia="Arial Unicode MS" w:hAnsi="Times New Roman" w:cs="Times New Roman"/>
          <w:color w:val="auto"/>
          <w:lang w:eastAsia="en-US"/>
        </w:rPr>
        <w:commentReference w:id="387"/>
      </w:r>
      <w:r>
        <w:rPr>
          <w:rFonts w:ascii="Times New Roman" w:hAnsi="Times New Roman"/>
          <w:sz w:val="24"/>
          <w:szCs w:val="24"/>
        </w:rPr>
        <w:t xml:space="preserve">A delay in migration timing also does not explain the coincidental sudden decline of capelin in the fall acoustic surveys starting in </w:t>
      </w:r>
      <w:proofErr w:type="gramStart"/>
      <w:r>
        <w:rPr>
          <w:rFonts w:ascii="Times New Roman" w:hAnsi="Times New Roman"/>
          <w:sz w:val="24"/>
          <w:szCs w:val="24"/>
        </w:rPr>
        <w:t>1990,</w:t>
      </w:r>
      <w:proofErr w:type="gramEnd"/>
      <w:r>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396" w:author="Regular, Paul" w:date="2018-04-25T08:49:00Z">
        <w:r>
          <w:rPr>
            <w:rFonts w:ascii="Times New Roman" w:hAnsi="Times New Roman"/>
            <w:sz w:val="24"/>
            <w:szCs w:val="24"/>
          </w:rPr>
          <w:delText>The</w:delText>
        </w:r>
      </w:del>
      <w:ins w:id="397" w:author="Regular, Paul" w:date="2018-04-25T08:49:00Z">
        <w:r>
          <w:rPr>
            <w:rFonts w:ascii="Times New Roman" w:hAnsi="Times New Roman"/>
            <w:sz w:val="24"/>
            <w:szCs w:val="24"/>
          </w:rPr>
          <w:t>The</w:t>
        </w:r>
      </w:ins>
      <w:ins w:id="398" w:author="Gail Davoren" w:date="2018-04-24T11:28:00Z">
        <w:r w:rsidR="00A808E5">
          <w:rPr>
            <w:rFonts w:ascii="Times New Roman" w:hAnsi="Times New Roman"/>
            <w:sz w:val="24"/>
            <w:szCs w:val="24"/>
          </w:rPr>
          <w:t>refore, the</w:t>
        </w:r>
      </w:ins>
      <w:r>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399"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del w:id="400"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401"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402"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403"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w:t>
      </w:r>
      <w:r>
        <w:rPr>
          <w:rFonts w:ascii="Times New Roman" w:hAnsi="Times New Roman"/>
          <w:sz w:val="24"/>
          <w:szCs w:val="24"/>
        </w:rPr>
        <w:lastRenderedPageBreak/>
        <w:t xml:space="preserve">migratory capelin stock post-1991 will mature at an earlier age </w:t>
      </w:r>
      <w:r>
        <w:rPr>
          <w:rFonts w:ascii="Times New Roman" w:hAnsi="Times New Roman"/>
          <w:sz w:val="24"/>
          <w:rPrChange w:id="404"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405"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406"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407"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capelin were classed as mature</w:t>
      </w:r>
      <w:ins w:id="408" w:author="Regular, Paul" w:date="2018-04-24T16:48:00Z">
        <w:r w:rsidR="00E6139D">
          <w:rPr>
            <w:rFonts w:ascii="Times New Roman" w:hAnsi="Times New Roman"/>
            <w:sz w:val="24"/>
            <w:szCs w:val="24"/>
          </w:rPr>
          <w:t xml:space="preserve">; </w:t>
        </w:r>
      </w:ins>
      <w:ins w:id="409" w:author="Regular, Paul" w:date="2018-04-24T16:50:00Z">
        <w:r w:rsidR="009125B6">
          <w:rPr>
            <w:rFonts w:ascii="Times New Roman" w:hAnsi="Times New Roman"/>
            <w:sz w:val="24"/>
            <w:szCs w:val="24"/>
          </w:rPr>
          <w:t>the percentage of mature age-</w:t>
        </w:r>
        <w:proofErr w:type="gramStart"/>
        <w:r w:rsidR="009125B6">
          <w:rPr>
            <w:rFonts w:ascii="Times New Roman" w:hAnsi="Times New Roman"/>
            <w:sz w:val="24"/>
            <w:szCs w:val="24"/>
          </w:rPr>
          <w:t>2’s</w:t>
        </w:r>
        <w:proofErr w:type="gramEnd"/>
        <w:r w:rsidR="009125B6">
          <w:rPr>
            <w:rFonts w:ascii="Times New Roman" w:hAnsi="Times New Roman"/>
            <w:sz w:val="24"/>
            <w:szCs w:val="24"/>
          </w:rPr>
          <w:t xml:space="preserve"> increased substantially following 1991 to ~ 25 </w:t>
        </w:r>
      </w:ins>
      <w:ins w:id="410" w:author="Regular, Paul" w:date="2018-04-24T16:51:00Z">
        <w:r w:rsidR="009125B6">
          <w:rPr>
            <w:rFonts w:ascii="Times New Roman" w:hAnsi="Times New Roman"/>
            <w:sz w:val="24"/>
            <w:szCs w:val="24"/>
          </w:rPr>
          <w:t>–</w:t>
        </w:r>
      </w:ins>
      <w:ins w:id="411" w:author="Regular, Paul" w:date="2018-04-24T16:50:00Z">
        <w:r w:rsidR="009125B6">
          <w:rPr>
            <w:rFonts w:ascii="Times New Roman" w:hAnsi="Times New Roman"/>
            <w:sz w:val="24"/>
            <w:szCs w:val="24"/>
          </w:rPr>
          <w:t xml:space="preserve"> 7</w:t>
        </w:r>
      </w:ins>
      <w:ins w:id="412" w:author="Regular, Paul" w:date="2018-04-24T16:51:00Z">
        <w:r w:rsidR="009125B6">
          <w:rPr>
            <w:rFonts w:ascii="Times New Roman" w:hAnsi="Times New Roman"/>
            <w:sz w:val="24"/>
            <w:szCs w:val="24"/>
          </w:rPr>
          <w:t>5</w:t>
        </w:r>
      </w:ins>
      <w:ins w:id="413" w:author="Regular, Paul" w:date="2018-04-24T16:50:00Z">
        <w:r w:rsidR="009125B6">
          <w:rPr>
            <w:rFonts w:ascii="Times New Roman" w:hAnsi="Times New Roman"/>
            <w:sz w:val="24"/>
            <w:szCs w:val="24"/>
          </w:rPr>
          <w:t>%</w:t>
        </w:r>
      </w:ins>
      <w:ins w:id="414" w:author="Regular, Paul" w:date="2018-04-24T16:51:00Z">
        <w:r w:rsidR="009125B6">
          <w:rPr>
            <w:rFonts w:ascii="Times New Roman" w:hAnsi="Times New Roman"/>
            <w:sz w:val="24"/>
            <w:szCs w:val="24"/>
          </w:rPr>
          <w:t xml:space="preserve">. </w:t>
        </w:r>
      </w:ins>
      <w:ins w:id="415" w:author="Montevecchi, William" w:date="2018-04-17T21:40:00Z">
        <w:del w:id="416" w:author="Regular, Paul" w:date="2018-04-24T16:48:00Z">
          <w:r w:rsidR="003F7A72">
            <w:rPr>
              <w:rFonts w:ascii="Times New Roman" w:hAnsi="Times New Roman"/>
              <w:sz w:val="24"/>
              <w:szCs w:val="24"/>
            </w:rPr>
            <w:delText>,</w:delText>
          </w:r>
        </w:del>
      </w:ins>
      <w:del w:id="417" w:author="Regular, Paul" w:date="2018-04-24T16:48:00Z">
        <w:r>
          <w:rPr>
            <w:rFonts w:ascii="Times New Roman" w:hAnsi="Times New Roman"/>
            <w:sz w:val="24"/>
            <w:szCs w:val="24"/>
          </w:rPr>
          <w:delText xml:space="preserve"> </w:delText>
        </w:r>
      </w:del>
      <w:del w:id="418"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419" w:author="Montevecchi, William" w:date="2018-04-17T21:44:00Z">
        <w:del w:id="420" w:author="Regular, Paul" w:date="2018-04-24T16:51:00Z">
          <w:r w:rsidR="003F7A72">
            <w:rPr>
              <w:rFonts w:ascii="Times New Roman" w:hAnsi="Times New Roman"/>
              <w:sz w:val="24"/>
              <w:szCs w:val="24"/>
            </w:rPr>
            <w:delText>N</w:delText>
          </w:r>
        </w:del>
      </w:ins>
      <w:del w:id="421" w:author="Montevecchi, William" w:date="2018-04-17T21:44:00Z">
        <w:r w:rsidDel="003F7A72">
          <w:rPr>
            <w:rFonts w:ascii="Times New Roman" w:hAnsi="Times New Roman"/>
            <w:sz w:val="24"/>
            <w:szCs w:val="24"/>
          </w:rPr>
          <w:delText>At age-4, n</w:delText>
        </w:r>
      </w:del>
      <w:del w:id="422" w:author="Regular, Paul" w:date="2018-04-24T16:51:00Z">
        <w:r>
          <w:rPr>
            <w:rFonts w:ascii="Times New Roman" w:hAnsi="Times New Roman"/>
            <w:sz w:val="24"/>
            <w:szCs w:val="24"/>
          </w:rPr>
          <w:delText xml:space="preserve">early all </w:delText>
        </w:r>
      </w:del>
      <w:ins w:id="423" w:author="Montevecchi, William" w:date="2018-04-17T21:44:00Z">
        <w:del w:id="424" w:author="Regular, Paul" w:date="2018-04-24T16:51:00Z">
          <w:r w:rsidR="003F7A72">
            <w:rPr>
              <w:rFonts w:ascii="Times New Roman" w:hAnsi="Times New Roman"/>
              <w:sz w:val="24"/>
              <w:szCs w:val="24"/>
            </w:rPr>
            <w:delText xml:space="preserve">age-4 </w:delText>
          </w:r>
        </w:del>
      </w:ins>
      <w:del w:id="425" w:author="Regular, Paul" w:date="2018-04-24T16:51:00Z">
        <w:r>
          <w:rPr>
            <w:rFonts w:ascii="Times New Roman" w:hAnsi="Times New Roman"/>
            <w:sz w:val="24"/>
            <w:szCs w:val="24"/>
          </w:rPr>
          <w:delText>capelin were classed as mature on a consistent basis. Between 1991 and 1999, data on capelin maturity w</w:delText>
        </w:r>
      </w:del>
      <w:ins w:id="426" w:author="Montevecchi, William" w:date="2018-04-17T21:45:00Z">
        <w:del w:id="427" w:author="Regular, Paul" w:date="2018-04-24T16:51:00Z">
          <w:r w:rsidR="003F7A72">
            <w:rPr>
              <w:rFonts w:ascii="Times New Roman" w:hAnsi="Times New Roman"/>
              <w:sz w:val="24"/>
              <w:szCs w:val="24"/>
            </w:rPr>
            <w:delText xml:space="preserve">ere </w:delText>
          </w:r>
        </w:del>
      </w:ins>
      <w:del w:id="428" w:author="Montevecchi, William" w:date="2018-04-17T21:45:00Z">
        <w:r w:rsidDel="003F7A72">
          <w:rPr>
            <w:rFonts w:ascii="Times New Roman" w:hAnsi="Times New Roman"/>
            <w:sz w:val="24"/>
            <w:szCs w:val="24"/>
          </w:rPr>
          <w:delText>as</w:delText>
        </w:r>
      </w:del>
      <w:del w:id="429" w:author="Montevecchi, William" w:date="2018-04-17T21:44:00Z">
        <w:r w:rsidDel="003F7A72">
          <w:rPr>
            <w:rFonts w:ascii="Times New Roman" w:hAnsi="Times New Roman"/>
            <w:sz w:val="24"/>
            <w:szCs w:val="24"/>
          </w:rPr>
          <w:delText xml:space="preserve"> </w:delText>
        </w:r>
      </w:del>
      <w:del w:id="430" w:author="Regular, Paul" w:date="2018-04-24T16:51:00Z">
        <w:r>
          <w:rPr>
            <w:rFonts w:ascii="Times New Roman" w:hAnsi="Times New Roman"/>
            <w:sz w:val="24"/>
            <w:szCs w:val="24"/>
          </w:rPr>
          <w:delText>sparse, but from the limited data</w:delText>
        </w:r>
      </w:del>
      <w:del w:id="431" w:author="Montevecchi, William" w:date="2018-04-17T21:45:00Z">
        <w:r w:rsidDel="003F7A72">
          <w:rPr>
            <w:rFonts w:ascii="Times New Roman" w:hAnsi="Times New Roman"/>
            <w:sz w:val="24"/>
            <w:szCs w:val="24"/>
          </w:rPr>
          <w:delText xml:space="preserve"> that were</w:delText>
        </w:r>
      </w:del>
      <w:del w:id="432" w:author="Regular, Paul" w:date="2018-04-24T16:51:00Z">
        <w:r>
          <w:rPr>
            <w:rFonts w:ascii="Times New Roman" w:hAnsi="Times New Roman"/>
            <w:sz w:val="24"/>
            <w:szCs w:val="24"/>
          </w:rPr>
          <w:delText xml:space="preserve"> available, it appears that there was a general increase in the percentages of </w:delText>
        </w:r>
      </w:del>
      <w:ins w:id="433" w:author="Montevecchi, William" w:date="2018-04-17T21:45:00Z">
        <w:del w:id="434" w:author="Regular, Paul" w:date="2018-04-24T16:51:00Z">
          <w:r w:rsidR="003F7A72">
            <w:rPr>
              <w:rFonts w:ascii="Times New Roman" w:hAnsi="Times New Roman"/>
              <w:sz w:val="24"/>
              <w:szCs w:val="24"/>
            </w:rPr>
            <w:delText xml:space="preserve">mature </w:delText>
          </w:r>
        </w:del>
      </w:ins>
      <w:del w:id="435" w:author="Regular, Paul" w:date="2018-04-24T16:51:00Z">
        <w:r>
          <w:rPr>
            <w:rFonts w:ascii="Times New Roman" w:hAnsi="Times New Roman"/>
            <w:sz w:val="24"/>
            <w:szCs w:val="24"/>
          </w:rPr>
          <w:delText xml:space="preserve">ages-2 and 3 </w:delText>
        </w:r>
      </w:del>
      <w:del w:id="436" w:author="Montevecchi, William" w:date="2018-04-17T21:45:00Z">
        <w:r w:rsidDel="003F7A72">
          <w:rPr>
            <w:rFonts w:ascii="Times New Roman" w:hAnsi="Times New Roman"/>
            <w:sz w:val="24"/>
            <w:szCs w:val="24"/>
          </w:rPr>
          <w:delText>that were mature</w:delText>
        </w:r>
      </w:del>
      <w:ins w:id="437" w:author="Montevecchi, William" w:date="2018-04-17T21:45:00Z">
        <w:del w:id="438" w:author="Regular, Paul" w:date="2018-04-24T16:51:00Z">
          <w:r w:rsidR="003F7A72">
            <w:rPr>
              <w:rFonts w:ascii="Times New Roman" w:hAnsi="Times New Roman"/>
              <w:sz w:val="24"/>
              <w:szCs w:val="24"/>
            </w:rPr>
            <w:delText>capelin</w:delText>
          </w:r>
        </w:del>
      </w:ins>
      <w:del w:id="439" w:author="Regular, Paul" w:date="2018-04-24T16:51:00Z">
        <w:r>
          <w:rPr>
            <w:rFonts w:ascii="Times New Roman" w:hAnsi="Times New Roman"/>
            <w:sz w:val="24"/>
            <w:szCs w:val="24"/>
          </w:rPr>
          <w:delText xml:space="preserve"> (Fig. 3). From 2000-2010, 57% </w:delText>
        </w:r>
      </w:del>
      <w:ins w:id="440" w:author="DFO-MPO" w:date="2018-04-13T12:15:00Z">
        <w:del w:id="441" w:author="Regular, Paul" w:date="2018-04-24T16:51:00Z">
          <w:r w:rsidR="006364AD">
            <w:rPr>
              <w:rFonts w:ascii="Times New Roman" w:hAnsi="Times New Roman"/>
              <w:sz w:val="24"/>
              <w:szCs w:val="24"/>
            </w:rPr>
            <w:delText xml:space="preserve">of </w:delText>
          </w:r>
        </w:del>
      </w:ins>
      <w:del w:id="442" w:author="Regular, Paul" w:date="2018-04-24T16:51:00Z">
        <w:r>
          <w:rPr>
            <w:rFonts w:ascii="Times New Roman" w:hAnsi="Times New Roman"/>
            <w:sz w:val="24"/>
            <w:szCs w:val="24"/>
          </w:rPr>
          <w:delText xml:space="preserve">age-2 and 99% </w:delText>
        </w:r>
      </w:del>
      <w:ins w:id="443" w:author="DFO-MPO" w:date="2018-04-13T12:15:00Z">
        <w:del w:id="444" w:author="Regular, Paul" w:date="2018-04-24T16:51:00Z">
          <w:r w:rsidR="006364AD">
            <w:rPr>
              <w:rFonts w:ascii="Times New Roman" w:hAnsi="Times New Roman"/>
              <w:sz w:val="24"/>
              <w:szCs w:val="24"/>
            </w:rPr>
            <w:delText xml:space="preserve">of </w:delText>
          </w:r>
        </w:del>
      </w:ins>
      <w:del w:id="445" w:author="Regular, Paul" w:date="2018-04-24T16:51:00Z">
        <w:r>
          <w:rPr>
            <w:rFonts w:ascii="Times New Roman" w:hAnsi="Times New Roman"/>
            <w:sz w:val="24"/>
            <w:szCs w:val="24"/>
          </w:rPr>
          <w:delText xml:space="preserve">age-3 </w:delText>
        </w:r>
      </w:del>
      <w:ins w:id="446" w:author="DFO-MPO" w:date="2018-04-13T12:15:00Z">
        <w:del w:id="447" w:author="Regular, Paul" w:date="2018-04-24T16:51:00Z">
          <w:r w:rsidR="006364AD">
            <w:rPr>
              <w:rFonts w:ascii="Times New Roman" w:hAnsi="Times New Roman"/>
              <w:sz w:val="24"/>
              <w:szCs w:val="24"/>
            </w:rPr>
            <w:delText xml:space="preserve">capelin </w:delText>
          </w:r>
        </w:del>
      </w:ins>
      <w:del w:id="448" w:author="Regular, Paul" w:date="2018-04-24T16:51:00Z">
        <w:r>
          <w:rPr>
            <w:rFonts w:ascii="Times New Roman" w:hAnsi="Times New Roman"/>
            <w:sz w:val="24"/>
            <w:szCs w:val="24"/>
          </w:rPr>
          <w:delText xml:space="preserve">were mature, which </w:delText>
        </w:r>
      </w:del>
      <w:del w:id="449" w:author="DFO-MPO" w:date="2018-04-13T12:20:00Z">
        <w:r w:rsidDel="004939C2">
          <w:rPr>
            <w:rFonts w:ascii="Times New Roman" w:hAnsi="Times New Roman"/>
            <w:sz w:val="24"/>
            <w:szCs w:val="24"/>
          </w:rPr>
          <w:delText>was a</w:delText>
        </w:r>
      </w:del>
      <w:ins w:id="450" w:author="DFO-MPO" w:date="2018-04-13T12:20:00Z">
        <w:del w:id="451" w:author="Regular, Paul" w:date="2018-04-24T16:51:00Z">
          <w:r w:rsidR="004939C2">
            <w:rPr>
              <w:rFonts w:ascii="Times New Roman" w:hAnsi="Times New Roman"/>
              <w:sz w:val="24"/>
              <w:szCs w:val="24"/>
            </w:rPr>
            <w:delText>were</w:delText>
          </w:r>
        </w:del>
      </w:ins>
      <w:del w:id="452" w:author="Regular, Paul" w:date="2018-04-24T16:51:00Z">
        <w:r>
          <w:rPr>
            <w:rFonts w:ascii="Times New Roman" w:hAnsi="Times New Roman"/>
            <w:sz w:val="24"/>
            <w:szCs w:val="24"/>
          </w:rPr>
          <w:delText xml:space="preserve"> </w:delText>
        </w:r>
      </w:del>
      <w:ins w:id="453" w:author="DFO-MPO" w:date="2018-04-13T12:16:00Z">
        <w:del w:id="454" w:author="Regular, Paul" w:date="2018-04-24T16:51:00Z">
          <w:r w:rsidR="006364AD">
            <w:rPr>
              <w:rFonts w:ascii="Times New Roman" w:hAnsi="Times New Roman"/>
              <w:sz w:val="24"/>
              <w:szCs w:val="24"/>
            </w:rPr>
            <w:delText xml:space="preserve">large </w:delText>
          </w:r>
        </w:del>
      </w:ins>
      <w:commentRangeStart w:id="455"/>
      <w:del w:id="456" w:author="DFO-MPO" w:date="2018-04-13T12:16:00Z">
        <w:r w:rsidDel="006364AD">
          <w:rPr>
            <w:rFonts w:ascii="Times New Roman" w:hAnsi="Times New Roman"/>
            <w:sz w:val="24"/>
            <w:szCs w:val="24"/>
          </w:rPr>
          <w:delText>significant</w:delText>
        </w:r>
        <w:commentRangeEnd w:id="455"/>
        <w:r w:rsidR="006364AD" w:rsidDel="006364AD">
          <w:rPr>
            <w:rStyle w:val="Marquedecommentaire"/>
            <w:rFonts w:ascii="Times New Roman" w:eastAsia="Arial Unicode MS" w:hAnsi="Times New Roman" w:cs="Times New Roman"/>
            <w:color w:val="auto"/>
            <w:lang w:eastAsia="en-US"/>
          </w:rPr>
          <w:commentReference w:id="455"/>
        </w:r>
        <w:r w:rsidDel="006364AD">
          <w:rPr>
            <w:rFonts w:ascii="Times New Roman" w:hAnsi="Times New Roman"/>
            <w:sz w:val="24"/>
            <w:szCs w:val="24"/>
          </w:rPr>
          <w:delText xml:space="preserve"> </w:delText>
        </w:r>
      </w:del>
      <w:del w:id="457" w:author="Regular, Paul" w:date="2018-04-24T16:51:00Z">
        <w:r>
          <w:rPr>
            <w:rFonts w:ascii="Times New Roman" w:hAnsi="Times New Roman"/>
            <w:sz w:val="24"/>
            <w:szCs w:val="24"/>
          </w:rPr>
          <w:delText>increase</w:delText>
        </w:r>
      </w:del>
      <w:ins w:id="458" w:author="DFO-MPO" w:date="2018-04-13T12:20:00Z">
        <w:del w:id="459" w:author="Regular, Paul" w:date="2018-04-24T16:51:00Z">
          <w:r w:rsidR="004939C2">
            <w:rPr>
              <w:rFonts w:ascii="Times New Roman" w:hAnsi="Times New Roman"/>
              <w:sz w:val="24"/>
              <w:szCs w:val="24"/>
            </w:rPr>
            <w:delText xml:space="preserve">s in maturity rates </w:delText>
          </w:r>
        </w:del>
      </w:ins>
      <w:del w:id="460" w:author="DFO-MPO" w:date="2018-04-13T12:21:00Z">
        <w:r w:rsidDel="004939C2">
          <w:rPr>
            <w:rFonts w:ascii="Times New Roman" w:hAnsi="Times New Roman"/>
            <w:sz w:val="24"/>
            <w:szCs w:val="24"/>
          </w:rPr>
          <w:delText xml:space="preserve"> </w:delText>
        </w:r>
      </w:del>
      <w:ins w:id="461" w:author="DFO-MPO" w:date="2018-04-13T12:21:00Z">
        <w:del w:id="462" w:author="Regular, Paul" w:date="2018-04-24T16:51:00Z">
          <w:r w:rsidR="004939C2">
            <w:rPr>
              <w:rFonts w:ascii="Times New Roman" w:hAnsi="Times New Roman"/>
              <w:sz w:val="24"/>
              <w:szCs w:val="24"/>
            </w:rPr>
            <w:delText xml:space="preserve">compared to </w:delText>
          </w:r>
        </w:del>
      </w:ins>
      <w:del w:id="463" w:author="DFO-MPO" w:date="2018-04-13T12:21:00Z">
        <w:r w:rsidDel="004939C2">
          <w:rPr>
            <w:rFonts w:ascii="Times New Roman" w:hAnsi="Times New Roman"/>
            <w:sz w:val="24"/>
            <w:szCs w:val="24"/>
          </w:rPr>
          <w:delText>from 1</w:delText>
        </w:r>
      </w:del>
      <w:ins w:id="464" w:author="DFO-MPO" w:date="2018-04-13T12:21:00Z">
        <w:del w:id="465" w:author="Regular, Paul" w:date="2018-04-24T16:51:00Z">
          <w:r w:rsidR="004939C2">
            <w:rPr>
              <w:rFonts w:ascii="Times New Roman" w:hAnsi="Times New Roman"/>
              <w:sz w:val="24"/>
              <w:szCs w:val="24"/>
            </w:rPr>
            <w:delText>1</w:delText>
          </w:r>
        </w:del>
      </w:ins>
      <w:del w:id="466" w:author="Regular, Paul" w:date="2018-04-24T16:51:00Z">
        <w:r>
          <w:rPr>
            <w:rFonts w:ascii="Times New Roman" w:hAnsi="Times New Roman"/>
            <w:sz w:val="24"/>
            <w:szCs w:val="24"/>
          </w:rPr>
          <w:delText xml:space="preserve">982-1990 (Fig. 3). From 2010-2015, the </w:delText>
        </w:r>
      </w:del>
      <w:del w:id="467" w:author="DFO-MPO" w:date="2018-04-13T12:21:00Z">
        <w:r w:rsidDel="004939C2">
          <w:rPr>
            <w:rFonts w:ascii="Times New Roman" w:hAnsi="Times New Roman"/>
            <w:sz w:val="24"/>
            <w:szCs w:val="24"/>
          </w:rPr>
          <w:delText>proportion</w:delText>
        </w:r>
      </w:del>
      <w:ins w:id="468" w:author="DFO-MPO" w:date="2018-04-13T12:21:00Z">
        <w:del w:id="469" w:author="Regular, Paul" w:date="2018-04-24T16:51:00Z">
          <w:r w:rsidR="004939C2">
            <w:rPr>
              <w:rFonts w:ascii="Times New Roman" w:hAnsi="Times New Roman"/>
              <w:sz w:val="24"/>
              <w:szCs w:val="24"/>
            </w:rPr>
            <w:delText>percentage</w:delText>
          </w:r>
        </w:del>
      </w:ins>
      <w:del w:id="470" w:author="Regular, Paul" w:date="2018-04-24T16:51:00Z">
        <w:r>
          <w:rPr>
            <w:rFonts w:ascii="Times New Roman" w:hAnsi="Times New Roman"/>
            <w:sz w:val="24"/>
            <w:szCs w:val="24"/>
          </w:rPr>
          <w:delText xml:space="preserve"> of mature age-2</w:delText>
        </w:r>
      </w:del>
      <w:del w:id="471" w:author="Gail Davoren" w:date="2018-04-24T11:31:00Z">
        <w:r w:rsidDel="009A429C">
          <w:rPr>
            <w:rFonts w:ascii="Times New Roman" w:hAnsi="Times New Roman"/>
            <w:sz w:val="24"/>
            <w:szCs w:val="24"/>
          </w:rPr>
          <w:delText>’</w:delText>
        </w:r>
      </w:del>
      <w:del w:id="472" w:author="Regular, Paul" w:date="2018-04-24T16:51:00Z">
        <w:r>
          <w:rPr>
            <w:rFonts w:ascii="Times New Roman" w:hAnsi="Times New Roman"/>
            <w:sz w:val="24"/>
            <w:szCs w:val="24"/>
          </w:rPr>
          <w:delText>s declined substantially to 40%</w:delText>
        </w:r>
      </w:del>
      <w:ins w:id="473" w:author="Montevecchi, William" w:date="2018-04-17T21:47:00Z">
        <w:del w:id="474" w:author="Regular, Paul" w:date="2018-04-24T16:51:00Z">
          <w:r w:rsidR="003F7A72">
            <w:rPr>
              <w:rFonts w:ascii="Times New Roman" w:hAnsi="Times New Roman"/>
              <w:sz w:val="24"/>
              <w:szCs w:val="24"/>
            </w:rPr>
            <w:delText xml:space="preserve">, </w:delText>
          </w:r>
        </w:del>
      </w:ins>
      <w:del w:id="475" w:author="Montevecchi, William" w:date="2018-04-17T21:47:00Z">
        <w:r w:rsidDel="003F7A72">
          <w:rPr>
            <w:rFonts w:ascii="Times New Roman" w:hAnsi="Times New Roman"/>
            <w:sz w:val="24"/>
            <w:szCs w:val="24"/>
          </w:rPr>
          <w:delText xml:space="preserve"> </w:delText>
        </w:r>
      </w:del>
      <w:ins w:id="476" w:author="DFO-MPO" w:date="2018-04-13T12:21:00Z">
        <w:del w:id="477" w:author="Montevecchi, William" w:date="2018-04-17T21:47:00Z">
          <w:r w:rsidR="004939C2" w:rsidDel="003F7A72">
            <w:rPr>
              <w:rFonts w:ascii="Times New Roman" w:hAnsi="Times New Roman"/>
              <w:sz w:val="24"/>
              <w:szCs w:val="24"/>
            </w:rPr>
            <w:delText xml:space="preserve">being mature </w:delText>
          </w:r>
        </w:del>
      </w:ins>
      <w:del w:id="478" w:author="Regular, Paul" w:date="2018-04-24T16:51:00Z">
        <w:r>
          <w:rPr>
            <w:rFonts w:ascii="Times New Roman" w:hAnsi="Times New Roman"/>
            <w:sz w:val="24"/>
            <w:szCs w:val="24"/>
          </w:rPr>
          <w:delText xml:space="preserve">and the </w:delText>
        </w:r>
      </w:del>
      <w:del w:id="479" w:author="DFO-MPO" w:date="2018-04-13T12:21:00Z">
        <w:r w:rsidDel="004939C2">
          <w:rPr>
            <w:rFonts w:ascii="Times New Roman" w:hAnsi="Times New Roman"/>
            <w:sz w:val="24"/>
            <w:szCs w:val="24"/>
          </w:rPr>
          <w:delText>proportion</w:delText>
        </w:r>
      </w:del>
      <w:ins w:id="480" w:author="DFO-MPO" w:date="2018-04-13T12:21:00Z">
        <w:del w:id="481" w:author="Regular, Paul" w:date="2018-04-24T16:51:00Z">
          <w:r w:rsidR="004939C2">
            <w:rPr>
              <w:rFonts w:ascii="Times New Roman" w:hAnsi="Times New Roman"/>
              <w:sz w:val="24"/>
              <w:szCs w:val="24"/>
            </w:rPr>
            <w:delText>percentage</w:delText>
          </w:r>
        </w:del>
      </w:ins>
      <w:del w:id="482" w:author="Regular, Paul" w:date="2018-04-24T16:51:00Z">
        <w:r>
          <w:rPr>
            <w:rFonts w:ascii="Times New Roman" w:hAnsi="Times New Roman"/>
            <w:sz w:val="24"/>
            <w:szCs w:val="24"/>
          </w:rPr>
          <w:delText xml:space="preserve"> of mature age-3</w:delText>
        </w:r>
      </w:del>
      <w:del w:id="483" w:author="Gail Davoren" w:date="2018-04-24T11:31:00Z">
        <w:r w:rsidDel="009A429C">
          <w:rPr>
            <w:rFonts w:ascii="Times New Roman" w:hAnsi="Times New Roman"/>
            <w:sz w:val="24"/>
            <w:szCs w:val="24"/>
          </w:rPr>
          <w:delText>’</w:delText>
        </w:r>
      </w:del>
      <w:del w:id="484" w:author="Regular, Paul" w:date="2018-04-24T16:51:00Z">
        <w:r>
          <w:rPr>
            <w:rFonts w:ascii="Times New Roman" w:hAnsi="Times New Roman"/>
            <w:sz w:val="24"/>
            <w:szCs w:val="24"/>
          </w:rPr>
          <w:delText>s ex</w:delText>
        </w:r>
      </w:del>
      <w:ins w:id="485" w:author="Montevecchi, William" w:date="2018-04-17T21:47:00Z">
        <w:del w:id="486" w:author="Regular, Paul" w:date="2018-04-24T16:51:00Z">
          <w:r w:rsidR="003F7A72">
            <w:rPr>
              <w:rFonts w:ascii="Times New Roman" w:hAnsi="Times New Roman"/>
              <w:sz w:val="24"/>
              <w:szCs w:val="24"/>
            </w:rPr>
            <w:delText>hibit</w:delText>
          </w:r>
        </w:del>
      </w:ins>
      <w:del w:id="487" w:author="Montevecchi, William" w:date="2018-04-17T21:47:00Z">
        <w:r w:rsidDel="003F7A72">
          <w:rPr>
            <w:rFonts w:ascii="Times New Roman" w:hAnsi="Times New Roman"/>
            <w:sz w:val="24"/>
            <w:szCs w:val="24"/>
          </w:rPr>
          <w:delText>perienc</w:delText>
        </w:r>
      </w:del>
      <w:del w:id="488" w:author="Regular, Paul" w:date="2018-04-24T16:51:00Z">
        <w:r>
          <w:rPr>
            <w:rFonts w:ascii="Times New Roman" w:hAnsi="Times New Roman"/>
            <w:sz w:val="24"/>
            <w:szCs w:val="24"/>
          </w:rPr>
          <w:delText xml:space="preserve">ed a smaller decline to 93% (Fig. 3). </w:delText>
        </w:r>
      </w:del>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Change w:id="489" w:author="Regular, Paul" w:date="2018-04-25T08:49:00Z">
          <w:pPr>
            <w:pStyle w:val="Body"/>
            <w:spacing w:after="0" w:line="480" w:lineRule="auto"/>
          </w:pPr>
        </w:pPrChange>
      </w:pPr>
      <w:r>
        <w:rPr>
          <w:rFonts w:ascii="Times New Roman" w:hAnsi="Times New Roman"/>
          <w:sz w:val="24"/>
          <w:szCs w:val="24"/>
        </w:rPr>
        <w:t xml:space="preserve">While </w:t>
      </w:r>
      <w:del w:id="490"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491"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492"/>
      <w:r>
        <w:rPr>
          <w:rFonts w:ascii="Times New Roman" w:hAnsi="Times New Roman"/>
          <w:sz w:val="24"/>
          <w:szCs w:val="24"/>
        </w:rPr>
        <w:t xml:space="preserve">shifts </w:t>
      </w:r>
      <w:commentRangeEnd w:id="492"/>
      <w:r w:rsidR="000D127F">
        <w:rPr>
          <w:rStyle w:val="Marquedecommentaire"/>
          <w:rFonts w:ascii="Times New Roman" w:eastAsia="Arial Unicode MS" w:hAnsi="Times New Roman" w:cs="Times New Roman"/>
          <w:color w:val="auto"/>
          <w:lang w:eastAsia="en-US"/>
        </w:rPr>
        <w:commentReference w:id="492"/>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493" w:author="Montevecchi, William" w:date="2018-04-17T21:50:00Z">
        <w:r w:rsidR="002548E1">
          <w:rPr>
            <w:rFonts w:ascii="Times New Roman" w:hAnsi="Times New Roman"/>
            <w:sz w:val="24"/>
            <w:szCs w:val="24"/>
          </w:rPr>
          <w:t xml:space="preserve">. </w:t>
        </w:r>
      </w:ins>
      <w:del w:id="494" w:author="Montevecchi, William" w:date="2018-04-17T21:50:00Z">
        <w:r w:rsidDel="002548E1">
          <w:rPr>
            <w:rFonts w:ascii="Times New Roman" w:hAnsi="Times New Roman"/>
            <w:sz w:val="24"/>
            <w:szCs w:val="24"/>
          </w:rPr>
          <w:delText>; f</w:delText>
        </w:r>
      </w:del>
      <w:ins w:id="495"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433CBE4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496"/>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496"/>
      <w:r w:rsidR="00C05308">
        <w:rPr>
          <w:rStyle w:val="Marquedecommentaire"/>
          <w:rFonts w:ascii="Times New Roman" w:eastAsia="Arial Unicode MS" w:hAnsi="Times New Roman" w:cs="Times New Roman"/>
          <w:color w:val="auto"/>
          <w:lang w:eastAsia="en-US"/>
        </w:rPr>
        <w:commentReference w:id="496"/>
      </w:r>
      <w:r>
        <w:rPr>
          <w:rFonts w:ascii="Times New Roman" w:hAnsi="Times New Roman"/>
          <w:sz w:val="24"/>
          <w:szCs w:val="24"/>
        </w:rPr>
        <w:t xml:space="preserve">A shift towards earlier maturation post-1991, with most capelin being mature by age-3, has resulted in a substantial reduction in the number of age-4 male capelin. </w:t>
      </w:r>
      <w:commentRangeStart w:id="497"/>
      <w:r>
        <w:rPr>
          <w:rFonts w:ascii="Times New Roman" w:hAnsi="Times New Roman"/>
          <w:sz w:val="24"/>
          <w:szCs w:val="24"/>
        </w:rPr>
        <w:t xml:space="preserve">The reduction in the number of age-4 males impacts age-4 females because, if all </w:t>
      </w:r>
      <w:r>
        <w:rPr>
          <w:rFonts w:ascii="Times New Roman" w:hAnsi="Times New Roman"/>
          <w:sz w:val="24"/>
          <w:szCs w:val="24"/>
        </w:rPr>
        <w:lastRenderedPageBreak/>
        <w:t xml:space="preserve">other factors remain equal, </w:t>
      </w:r>
      <w:commentRangeStart w:id="498"/>
      <w:r>
        <w:rPr>
          <w:rFonts w:ascii="Times New Roman" w:hAnsi="Times New Roman"/>
          <w:sz w:val="24"/>
          <w:szCs w:val="24"/>
        </w:rPr>
        <w:t xml:space="preserve">age-4 females will experience a greater </w:t>
      </w:r>
      <w:del w:id="499"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498"/>
      <w:r w:rsidR="007F656B">
        <w:rPr>
          <w:rStyle w:val="Marquedecommentaire"/>
          <w:rFonts w:ascii="Times New Roman" w:eastAsia="Arial Unicode MS" w:hAnsi="Times New Roman" w:cs="Times New Roman"/>
          <w:color w:val="auto"/>
          <w:lang w:eastAsia="en-US"/>
        </w:rPr>
        <w:commentReference w:id="498"/>
      </w:r>
      <w:commentRangeEnd w:id="497"/>
      <w:r w:rsidR="0054378B">
        <w:rPr>
          <w:rStyle w:val="Marquedecommentaire"/>
          <w:rFonts w:ascii="Times New Roman" w:eastAsia="Arial Unicode MS" w:hAnsi="Times New Roman" w:cs="Times New Roman"/>
          <w:color w:val="auto"/>
          <w:lang w:eastAsia="en-US"/>
        </w:rPr>
        <w:commentReference w:id="497"/>
      </w:r>
      <w:r>
        <w:rPr>
          <w:rFonts w:ascii="Times New Roman" w:hAnsi="Times New Roman"/>
          <w:sz w:val="24"/>
          <w:szCs w:val="24"/>
        </w:rPr>
        <w:t xml:space="preserve">.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500"/>
      <w:ins w:id="501" w:author="DFO-MPO" w:date="2018-04-13T12:22:00Z">
        <w:r w:rsidR="004939C2">
          <w:rPr>
            <w:rFonts w:ascii="Times New Roman" w:hAnsi="Times New Roman"/>
            <w:sz w:val="24"/>
            <w:szCs w:val="24"/>
          </w:rPr>
          <w:t xml:space="preserve">In combination, </w:t>
        </w:r>
      </w:ins>
      <w:commentRangeStart w:id="502"/>
      <w:commentRangeStart w:id="503"/>
      <w:del w:id="504" w:author="DFO-MPO" w:date="2018-04-13T12:22:00Z">
        <w:r w:rsidDel="004939C2">
          <w:rPr>
            <w:rFonts w:ascii="Times New Roman" w:hAnsi="Times New Roman"/>
            <w:sz w:val="24"/>
            <w:szCs w:val="24"/>
          </w:rPr>
          <w:delText>T</w:delText>
        </w:r>
      </w:del>
      <w:ins w:id="505"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506" w:author="DFO-MPO" w:date="2018-04-13T12:22:00Z">
        <w:r w:rsidR="004939C2">
          <w:rPr>
            <w:rFonts w:ascii="Times New Roman" w:hAnsi="Times New Roman"/>
            <w:sz w:val="24"/>
            <w:szCs w:val="24"/>
          </w:rPr>
          <w:t xml:space="preserve">n overall </w:t>
        </w:r>
      </w:ins>
      <w:del w:id="507"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w:t>
      </w:r>
      <w:commentRangeStart w:id="508"/>
      <w:r>
        <w:rPr>
          <w:rFonts w:ascii="Times New Roman" w:hAnsi="Times New Roman"/>
          <w:sz w:val="24"/>
          <w:szCs w:val="24"/>
        </w:rPr>
        <w:t>biomass</w:t>
      </w:r>
      <w:commentRangeEnd w:id="508"/>
      <w:r w:rsidR="007F656B">
        <w:rPr>
          <w:rStyle w:val="Marquedecommentaire"/>
          <w:rFonts w:ascii="Times New Roman" w:eastAsia="Arial Unicode MS" w:hAnsi="Times New Roman" w:cs="Times New Roman"/>
          <w:color w:val="auto"/>
          <w:lang w:eastAsia="en-US"/>
        </w:rPr>
        <w:commentReference w:id="508"/>
      </w:r>
      <w:r>
        <w:rPr>
          <w:rFonts w:ascii="Times New Roman" w:hAnsi="Times New Roman"/>
          <w:sz w:val="24"/>
          <w:szCs w:val="24"/>
        </w:rPr>
        <w:t xml:space="preserve">. </w:t>
      </w:r>
      <w:commentRangeEnd w:id="502"/>
      <w:r w:rsidR="002548E1">
        <w:rPr>
          <w:rStyle w:val="Marquedecommentaire"/>
          <w:rFonts w:ascii="Times New Roman" w:eastAsia="Arial Unicode MS" w:hAnsi="Times New Roman" w:cs="Times New Roman"/>
          <w:color w:val="auto"/>
          <w:lang w:eastAsia="en-US"/>
        </w:rPr>
        <w:commentReference w:id="502"/>
      </w:r>
      <w:commentRangeEnd w:id="503"/>
      <w:r w:rsidR="00B44414">
        <w:rPr>
          <w:rStyle w:val="Marquedecommentaire"/>
          <w:rFonts w:ascii="Times New Roman" w:eastAsia="Arial Unicode MS" w:hAnsi="Times New Roman" w:cs="Times New Roman"/>
          <w:color w:val="auto"/>
          <w:lang w:eastAsia="en-US"/>
        </w:rPr>
        <w:commentReference w:id="503"/>
      </w:r>
      <w:ins w:id="509" w:author="Regular, Paul" w:date="2018-04-25T08:56:00Z">
        <w:r w:rsidR="009E35A9">
          <w:rPr>
            <w:rFonts w:ascii="Times New Roman" w:hAnsi="Times New Roman"/>
            <w:sz w:val="24"/>
            <w:szCs w:val="24"/>
          </w:rPr>
          <w:t xml:space="preserve">   </w:t>
        </w:r>
      </w:ins>
      <w:commentRangeStart w:id="510"/>
      <w:commentRangeStart w:id="511"/>
      <w:r w:rsidR="008B1EB2">
        <w:rPr>
          <w:rStyle w:val="Marquedecommentaire"/>
          <w:rFonts w:ascii="Times New Roman" w:eastAsia="Arial Unicode MS" w:hAnsi="Times New Roman" w:cs="Times New Roman"/>
          <w:color w:val="auto"/>
          <w:lang w:eastAsia="en-US"/>
        </w:rPr>
        <w:commentReference w:id="512"/>
      </w:r>
      <w:commentRangeEnd w:id="510"/>
      <w:r w:rsidR="00B7135C">
        <w:rPr>
          <w:rStyle w:val="Marquedecommentaire"/>
          <w:rFonts w:ascii="Times New Roman" w:eastAsia="Arial Unicode MS" w:hAnsi="Times New Roman" w:cs="Times New Roman"/>
          <w:color w:val="auto"/>
          <w:lang w:eastAsia="en-US"/>
        </w:rPr>
        <w:commentReference w:id="510"/>
      </w:r>
      <w:commentRangeEnd w:id="500"/>
      <w:commentRangeEnd w:id="511"/>
      <w:r w:rsidR="00B44414">
        <w:rPr>
          <w:rStyle w:val="Marquedecommentaire"/>
          <w:rFonts w:ascii="Times New Roman" w:eastAsia="Arial Unicode MS" w:hAnsi="Times New Roman" w:cs="Times New Roman"/>
          <w:color w:val="auto"/>
          <w:lang w:eastAsia="en-US"/>
        </w:rPr>
        <w:commentReference w:id="511"/>
      </w:r>
      <w:r w:rsidR="0054378B">
        <w:rPr>
          <w:rStyle w:val="Marquedecommentaire"/>
          <w:rFonts w:ascii="Times New Roman" w:eastAsia="Arial Unicode MS" w:hAnsi="Times New Roman" w:cs="Times New Roman"/>
          <w:color w:val="auto"/>
          <w:lang w:eastAsia="en-US"/>
        </w:rPr>
        <w:commentReference w:id="500"/>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513"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514" w:author="Montevecchi, William" w:date="2018-04-17T22:45:00Z">
            <w:rPr>
              <w:rFonts w:ascii="Times New Roman" w:hAnsi="Times New Roman"/>
              <w:i/>
              <w:iCs/>
              <w:sz w:val="24"/>
              <w:szCs w:val="24"/>
            </w:rPr>
          </w:rPrChange>
        </w:rPr>
        <w:t>Trophic cascade</w:t>
      </w:r>
      <w:ins w:id="515" w:author="Regular, Paul" w:date="2018-04-24T16:57:00Z">
        <w:r w:rsidR="001F031C">
          <w:rPr>
            <w:rFonts w:ascii="Times New Roman" w:hAnsi="Times New Roman"/>
            <w:i/>
            <w:iCs/>
            <w:color w:val="auto"/>
            <w:sz w:val="24"/>
            <w:szCs w:val="24"/>
          </w:rPr>
          <w:t xml:space="preserve"> </w:t>
        </w:r>
      </w:ins>
    </w:p>
    <w:p w14:paraId="441B6F5D" w14:textId="70D40D5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A decrease in </w:t>
      </w:r>
      <w:proofErr w:type="spellStart"/>
      <w:r>
        <w:rPr>
          <w:rFonts w:ascii="Times New Roman" w:hAnsi="Times New Roman"/>
          <w:sz w:val="24"/>
          <w:szCs w:val="24"/>
        </w:rPr>
        <w:t>groundfish</w:t>
      </w:r>
      <w:proofErr w:type="spellEnd"/>
      <w:r>
        <w:rPr>
          <w:rFonts w:ascii="Times New Roman" w:hAnsi="Times New Roman"/>
          <w:sz w:val="24"/>
          <w:szCs w:val="24"/>
        </w:rPr>
        <w:t xml:space="preserve"> biomass, </w:t>
      </w:r>
      <w:del w:id="516" w:author="Regular, Paul" w:date="2018-04-25T09:06:00Z">
        <w:r w:rsidDel="00CF79AF">
          <w:rPr>
            <w:rFonts w:ascii="Times New Roman" w:hAnsi="Times New Roman"/>
            <w:sz w:val="24"/>
            <w:szCs w:val="24"/>
          </w:rPr>
          <w:delText xml:space="preserve">specifically </w:delText>
        </w:r>
      </w:del>
      <w:ins w:id="517" w:author="Regular, Paul" w:date="2018-04-25T09:06:00Z">
        <w:r w:rsidR="00CF79AF">
          <w:rPr>
            <w:rFonts w:ascii="Times New Roman" w:hAnsi="Times New Roman"/>
            <w:sz w:val="24"/>
            <w:szCs w:val="24"/>
          </w:rPr>
          <w:t xml:space="preserve">especially </w:t>
        </w:r>
      </w:ins>
      <w:r>
        <w:rPr>
          <w:rFonts w:ascii="Times New Roman" w:hAnsi="Times New Roman"/>
          <w:sz w:val="24"/>
          <w:szCs w:val="24"/>
        </w:rPr>
        <w:t>northern cod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the decline in cod biomass was due to overfishing rather than a broader ecosystem effect</w:t>
      </w:r>
      <w:ins w:id="518" w:author="Montevecchi, William" w:date="2018-04-17T22:46:00Z">
        <w:r w:rsidR="00B11ECC">
          <w:rPr>
            <w:rFonts w:ascii="Times New Roman" w:hAnsi="Times New Roman"/>
            <w:sz w:val="24"/>
            <w:szCs w:val="24"/>
          </w:rPr>
          <w:t xml:space="preserve"> (</w:t>
        </w:r>
        <w:commentRangeStart w:id="519"/>
        <w:r w:rsidR="00B11ECC">
          <w:rPr>
            <w:rFonts w:ascii="Times New Roman" w:hAnsi="Times New Roman"/>
            <w:sz w:val="24"/>
            <w:szCs w:val="24"/>
          </w:rPr>
          <w:t>reference</w:t>
        </w:r>
      </w:ins>
      <w:commentRangeEnd w:id="519"/>
      <w:r w:rsidR="006016ED">
        <w:rPr>
          <w:rStyle w:val="Marquedecommentaire"/>
          <w:rFonts w:ascii="Times New Roman" w:eastAsia="Arial Unicode MS" w:hAnsi="Times New Roman" w:cs="Times New Roman"/>
          <w:color w:val="auto"/>
          <w:lang w:eastAsia="en-US"/>
        </w:rPr>
        <w:commentReference w:id="519"/>
      </w:r>
      <w:ins w:id="520" w:author="Montevecchi, William" w:date="2018-04-17T22:46:00Z">
        <w:r w:rsidR="00B11ECC">
          <w:rPr>
            <w:rFonts w:ascii="Times New Roman" w:hAnsi="Times New Roman"/>
            <w:sz w:val="24"/>
            <w:szCs w:val="24"/>
          </w:rPr>
          <w:t>)</w:t>
        </w:r>
      </w:ins>
      <w:r>
        <w:rPr>
          <w:rFonts w:ascii="Times New Roman" w:hAnsi="Times New Roman"/>
          <w:sz w:val="24"/>
          <w:szCs w:val="24"/>
        </w:rPr>
        <w:t xml:space="preserve">. In </w:t>
      </w:r>
      <w:proofErr w:type="gramStart"/>
      <w:r>
        <w:rPr>
          <w:rFonts w:ascii="Times New Roman" w:hAnsi="Times New Roman"/>
          <w:sz w:val="24"/>
          <w:szCs w:val="24"/>
        </w:rPr>
        <w:t>th</w:t>
      </w:r>
      <w:proofErr w:type="gramEnd"/>
      <w:del w:id="521" w:author="DFO-MPO" w:date="2018-04-13T12:25:00Z">
        <w:r w:rsidDel="004939C2">
          <w:rPr>
            <w:rFonts w:ascii="Times New Roman" w:hAnsi="Times New Roman"/>
            <w:sz w:val="24"/>
            <w:szCs w:val="24"/>
          </w:rPr>
          <w:delText>e</w:delText>
        </w:r>
      </w:del>
      <w:ins w:id="522"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1991 collapse of capelin, </w:t>
      </w:r>
      <w:ins w:id="523"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524" w:author="DFO-MPO" w:date="2018-04-13T12:23:00Z">
        <w:r w:rsidR="004939C2">
          <w:rPr>
            <w:rFonts w:ascii="Times New Roman" w:hAnsi="Times New Roman"/>
            <w:sz w:val="24"/>
            <w:szCs w:val="24"/>
          </w:rPr>
          <w:t xml:space="preserve">also collapsed </w:t>
        </w:r>
      </w:ins>
      <w:ins w:id="525"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526" w:author="DFO-MPO" w:date="2018-04-26T15:02:00Z">
        <w:r w:rsidR="009847DF">
          <w:rPr>
            <w:rFonts w:ascii="Times New Roman" w:hAnsi="Times New Roman"/>
            <w:sz w:val="24"/>
            <w:szCs w:val="24"/>
          </w:rPr>
          <w:t xml:space="preserve">, </w:t>
        </w:r>
      </w:ins>
      <w:commentRangeStart w:id="527"/>
      <w:ins w:id="528" w:author="DFO-MPO" w:date="2018-04-26T15:04:00Z">
        <w:r w:rsidR="009847DF">
          <w:rPr>
            <w:rFonts w:ascii="Times New Roman" w:hAnsi="Times New Roman"/>
            <w:sz w:val="24"/>
            <w:szCs w:val="24"/>
          </w:rPr>
          <w:t xml:space="preserve">and where </w:t>
        </w:r>
      </w:ins>
      <w:ins w:id="529" w:author="DFO-MPO" w:date="2018-04-26T15:03:00Z">
        <w:r w:rsidR="009847DF">
          <w:rPr>
            <w:rFonts w:ascii="Times New Roman" w:hAnsi="Times New Roman"/>
            <w:sz w:val="24"/>
            <w:szCs w:val="24"/>
          </w:rPr>
          <w:t xml:space="preserve">environmental </w:t>
        </w:r>
      </w:ins>
      <w:ins w:id="530" w:author="DFO-MPO" w:date="2018-04-26T15:04:00Z">
        <w:r w:rsidR="009847DF">
          <w:rPr>
            <w:rFonts w:ascii="Times New Roman" w:hAnsi="Times New Roman"/>
            <w:sz w:val="24"/>
            <w:szCs w:val="24"/>
          </w:rPr>
          <w:t>signals</w:t>
        </w:r>
      </w:ins>
      <w:ins w:id="531" w:author="DFO-MPO" w:date="2018-04-26T15:05:00Z">
        <w:r w:rsidR="009847DF">
          <w:rPr>
            <w:rFonts w:ascii="Times New Roman" w:hAnsi="Times New Roman"/>
            <w:sz w:val="24"/>
            <w:szCs w:val="24"/>
          </w:rPr>
          <w:t xml:space="preserve"> (</w:t>
        </w:r>
      </w:ins>
      <w:ins w:id="532" w:author="DFO-MPO" w:date="2018-04-26T15:04:00Z">
        <w:r w:rsidR="009847DF">
          <w:rPr>
            <w:rFonts w:ascii="Times New Roman" w:hAnsi="Times New Roman"/>
            <w:sz w:val="24"/>
            <w:szCs w:val="24"/>
          </w:rPr>
          <w:t>together with fishing</w:t>
        </w:r>
      </w:ins>
      <w:ins w:id="533" w:author="DFO-MPO" w:date="2018-04-26T15:05:00Z">
        <w:r w:rsidR="009847DF">
          <w:rPr>
            <w:rFonts w:ascii="Times New Roman" w:hAnsi="Times New Roman"/>
            <w:sz w:val="24"/>
            <w:szCs w:val="24"/>
          </w:rPr>
          <w:t xml:space="preserve"> pressure)</w:t>
        </w:r>
      </w:ins>
      <w:ins w:id="534" w:author="DFO-MPO" w:date="2018-04-26T15:04:00Z">
        <w:r w:rsidR="009847DF">
          <w:rPr>
            <w:rFonts w:ascii="Times New Roman" w:hAnsi="Times New Roman"/>
            <w:sz w:val="24"/>
            <w:szCs w:val="24"/>
          </w:rPr>
          <w:t xml:space="preserve"> </w:t>
        </w:r>
      </w:ins>
      <w:ins w:id="535" w:author="DFO-MPO" w:date="2018-04-26T15:03:00Z">
        <w:r w:rsidR="009847DF">
          <w:rPr>
            <w:rFonts w:ascii="Times New Roman" w:hAnsi="Times New Roman"/>
            <w:sz w:val="24"/>
            <w:szCs w:val="24"/>
          </w:rPr>
          <w:t>have been found</w:t>
        </w:r>
      </w:ins>
      <w:ins w:id="536" w:author="DFO-MPO" w:date="2018-04-26T15:04:00Z">
        <w:r w:rsidR="009847DF">
          <w:rPr>
            <w:rFonts w:ascii="Times New Roman" w:hAnsi="Times New Roman"/>
            <w:sz w:val="24"/>
            <w:szCs w:val="24"/>
          </w:rPr>
          <w:t xml:space="preserve"> as significant drivers of these co</w:t>
        </w:r>
      </w:ins>
      <w:ins w:id="537" w:author="DFO-MPO" w:date="2018-04-26T15:05:00Z">
        <w:r w:rsidR="009847DF">
          <w:rPr>
            <w:rFonts w:ascii="Times New Roman" w:hAnsi="Times New Roman"/>
            <w:sz w:val="24"/>
            <w:szCs w:val="24"/>
          </w:rPr>
          <w:t>mmon trends</w:t>
        </w:r>
      </w:ins>
      <w:ins w:id="538" w:author="DFO-MPO" w:date="2018-04-13T12:25:00Z">
        <w:r w:rsidR="004939C2">
          <w:rPr>
            <w:rFonts w:ascii="Times New Roman" w:hAnsi="Times New Roman"/>
            <w:sz w:val="24"/>
            <w:szCs w:val="24"/>
          </w:rPr>
          <w:t xml:space="preserve"> </w:t>
        </w:r>
      </w:ins>
      <w:del w:id="539" w:author="DFO-MPO" w:date="2018-04-13T12:25:00Z">
        <w:r w:rsidDel="004939C2">
          <w:rPr>
            <w:rFonts w:ascii="Times New Roman" w:hAnsi="Times New Roman"/>
            <w:sz w:val="24"/>
            <w:szCs w:val="24"/>
          </w:rPr>
          <w:delText xml:space="preserve">. Several species were simultaneously negatively affected by </w:delText>
        </w:r>
      </w:del>
      <w:del w:id="540" w:author="DFO-MPO" w:date="2018-04-26T15:05:00Z">
        <w:r w:rsidDel="009847DF">
          <w:rPr>
            <w:rFonts w:ascii="Times New Roman" w:hAnsi="Times New Roman"/>
            <w:sz w:val="24"/>
            <w:szCs w:val="24"/>
          </w:rPr>
          <w:delText xml:space="preserve">a </w:delText>
        </w:r>
        <w:commentRangeStart w:id="541"/>
        <w:r w:rsidDel="009847DF">
          <w:rPr>
            <w:rFonts w:ascii="Times New Roman" w:hAnsi="Times New Roman"/>
            <w:sz w:val="24"/>
            <w:szCs w:val="24"/>
          </w:rPr>
          <w:delText xml:space="preserve">common environmental factor </w:delText>
        </w:r>
        <w:commentRangeEnd w:id="541"/>
        <w:r w:rsidR="004F5066" w:rsidDel="009847DF">
          <w:rPr>
            <w:rStyle w:val="Marquedecommentaire"/>
            <w:rFonts w:ascii="Times New Roman" w:eastAsia="Arial Unicode MS" w:hAnsi="Times New Roman" w:cs="Times New Roman"/>
            <w:color w:val="auto"/>
            <w:lang w:eastAsia="en-US"/>
          </w:rPr>
          <w:commentReference w:id="541"/>
        </w:r>
      </w:del>
      <w:r>
        <w:rPr>
          <w:rFonts w:ascii="Times New Roman" w:hAnsi="Times New Roman"/>
          <w:sz w:val="24"/>
          <w:szCs w:val="24"/>
        </w:rPr>
        <w:t>(</w:t>
      </w:r>
      <w:del w:id="542" w:author="DFO-MPO" w:date="2018-04-26T15:06:00Z">
        <w:r w:rsidDel="009847DF">
          <w:rPr>
            <w:rFonts w:ascii="Times New Roman" w:hAnsi="Times New Roman"/>
            <w:sz w:val="24"/>
            <w:szCs w:val="24"/>
          </w:rPr>
          <w:delText>e.g., Drinkwater et al. 1996</w:delText>
        </w:r>
      </w:del>
      <w:ins w:id="543" w:author="DFO-MPO" w:date="2018-04-26T15:06:00Z">
        <w:r w:rsidR="009847DF">
          <w:rPr>
            <w:rFonts w:ascii="Times New Roman" w:hAnsi="Times New Roman"/>
            <w:sz w:val="24"/>
            <w:szCs w:val="24"/>
          </w:rPr>
          <w:t>Koen-Alonso et al. 2010</w:t>
        </w:r>
      </w:ins>
      <w:r>
        <w:rPr>
          <w:rFonts w:ascii="Times New Roman" w:hAnsi="Times New Roman"/>
          <w:sz w:val="24"/>
          <w:szCs w:val="24"/>
        </w:rPr>
        <w:t>)</w:t>
      </w:r>
      <w:commentRangeEnd w:id="527"/>
      <w:r w:rsidR="009847DF">
        <w:rPr>
          <w:rStyle w:val="Marquedecommentaire"/>
          <w:rFonts w:ascii="Times New Roman" w:eastAsia="Arial Unicode MS" w:hAnsi="Times New Roman" w:cs="Times New Roman"/>
          <w:color w:val="auto"/>
          <w:lang w:eastAsia="en-US"/>
        </w:rPr>
        <w:commentReference w:id="527"/>
      </w:r>
      <w:r>
        <w:rPr>
          <w:rFonts w:ascii="Times New Roman" w:hAnsi="Times New Roman"/>
          <w:sz w:val="24"/>
          <w:szCs w:val="24"/>
        </w:rPr>
        <w:t xml:space="preserve">.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increased post-1991, </w:t>
      </w:r>
      <w:del w:id="544" w:author="DFO-MPO" w:date="2018-04-26T15:08:00Z">
        <w:r w:rsidDel="001641B9">
          <w:rPr>
            <w:rFonts w:ascii="Times New Roman" w:hAnsi="Times New Roman"/>
            <w:sz w:val="24"/>
            <w:szCs w:val="24"/>
          </w:rPr>
          <w:delText xml:space="preserve">likely </w:delText>
        </w:r>
      </w:del>
      <w:r>
        <w:rPr>
          <w:rFonts w:ascii="Times New Roman" w:hAnsi="Times New Roman"/>
          <w:sz w:val="24"/>
          <w:szCs w:val="24"/>
        </w:rPr>
        <w:t xml:space="preserve">due to a release from predation and </w:t>
      </w:r>
      <w:proofErr w:type="spellStart"/>
      <w:r>
        <w:rPr>
          <w:rFonts w:ascii="Times New Roman" w:hAnsi="Times New Roman"/>
          <w:sz w:val="24"/>
          <w:szCs w:val="24"/>
        </w:rPr>
        <w:t>favourable</w:t>
      </w:r>
      <w:proofErr w:type="spellEnd"/>
      <w:r>
        <w:rPr>
          <w:rFonts w:ascii="Times New Roman" w:hAnsi="Times New Roman"/>
          <w:sz w:val="24"/>
          <w:szCs w:val="24"/>
        </w:rPr>
        <w:t xml:space="preserve"> environmental conditions following the finfish collapse </w:t>
      </w:r>
      <w:commentRangeStart w:id="54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commentRangeEnd w:id="545"/>
      <w:r w:rsidR="001641B9">
        <w:rPr>
          <w:rStyle w:val="Marquedecommentaire"/>
          <w:rFonts w:ascii="Times New Roman" w:eastAsia="Arial Unicode MS" w:hAnsi="Times New Roman" w:cs="Times New Roman"/>
          <w:color w:val="auto"/>
          <w:lang w:eastAsia="en-US"/>
        </w:rPr>
        <w:commentReference w:id="545"/>
      </w:r>
      <w:r>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lastRenderedPageBreak/>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85271E">
      <w:pPr>
        <w:spacing w:line="480" w:lineRule="auto"/>
        <w:jc w:val="center"/>
        <w:pPrChange w:id="546"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547" w:author="DFO-MPO" w:date="2018-04-13T12:27:00Z">
        <w:r w:rsidR="004939C2">
          <w:t xml:space="preserve">   (1)</w:t>
        </w:r>
      </w:ins>
    </w:p>
    <w:p w14:paraId="2402E8F5" w14:textId="79FCCBD3" w:rsidR="000134ED" w:rsidDel="00667DFF" w:rsidRDefault="00E5311E">
      <w:pPr>
        <w:pStyle w:val="Body"/>
        <w:spacing w:after="0" w:line="480" w:lineRule="auto"/>
        <w:rPr>
          <w:del w:id="548" w:author="Regular, Paul" w:date="2018-04-25T09:21:00Z"/>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549" w:author="DFO-MPO" w:date="2018-04-13T12:27:00Z">
        <w:r w:rsidDel="004939C2">
          <w:rPr>
            <w:rFonts w:ascii="Times New Roman" w:hAnsi="Times New Roman"/>
            <w:sz w:val="24"/>
            <w:szCs w:val="24"/>
          </w:rPr>
          <w:delText xml:space="preserve">are </w:delText>
        </w:r>
      </w:del>
      <w:ins w:id="550"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551" w:author="Regular, Paul" w:date="2018-04-25T09:14:00Z">
        <w:r w:rsidDel="00535F06">
          <w:rPr>
            <w:rFonts w:ascii="Times New Roman" w:hAnsi="Times New Roman"/>
            <w:sz w:val="24"/>
            <w:szCs w:val="24"/>
          </w:rPr>
          <w:delText>is not shown</w:delText>
        </w:r>
      </w:del>
      <w:ins w:id="552" w:author="Regular, Paul" w:date="2018-04-25T09:14:00Z">
        <w:r w:rsidR="00535F06">
          <w:rPr>
            <w:rFonts w:ascii="Times New Roman" w:hAnsi="Times New Roman"/>
            <w:sz w:val="24"/>
            <w:szCs w:val="24"/>
          </w:rPr>
          <w:t xml:space="preserve">was </w:t>
        </w:r>
        <w:proofErr w:type="gramStart"/>
        <w:r w:rsidR="00535F06">
          <w:rPr>
            <w:rFonts w:ascii="Times New Roman" w:hAnsi="Times New Roman"/>
            <w:sz w:val="24"/>
            <w:szCs w:val="24"/>
          </w:rPr>
          <w:t>excluded</w:t>
        </w:r>
      </w:ins>
      <w:r>
        <w:rPr>
          <w:rFonts w:ascii="Times New Roman" w:hAnsi="Times New Roman"/>
          <w:sz w:val="24"/>
          <w:szCs w:val="24"/>
        </w:rPr>
        <w:t xml:space="preserve"> as age-1 capelin are not fully recruited to the </w:t>
      </w:r>
      <w:del w:id="553" w:author="Regular, Paul" w:date="2018-04-25T09:15:00Z">
        <w:r w:rsidDel="00535F06">
          <w:rPr>
            <w:rFonts w:ascii="Times New Roman" w:hAnsi="Times New Roman"/>
            <w:sz w:val="24"/>
            <w:szCs w:val="24"/>
          </w:rPr>
          <w:delText>trawl</w:delText>
        </w:r>
      </w:del>
      <w:ins w:id="554" w:author="Regular, Paul" w:date="2018-04-25T09:15:00Z">
        <w:r w:rsidR="00535F06">
          <w:rPr>
            <w:rFonts w:ascii="Times New Roman" w:hAnsi="Times New Roman"/>
            <w:sz w:val="24"/>
            <w:szCs w:val="24"/>
          </w:rPr>
          <w:t>survey</w:t>
        </w:r>
      </w:ins>
      <w:proofErr w:type="gramEnd"/>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555"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w:t>
      </w:r>
      <w:commentRangeStart w:id="556"/>
      <w:r>
        <w:rPr>
          <w:rFonts w:ascii="Times New Roman" w:hAnsi="Times New Roman"/>
          <w:sz w:val="24"/>
          <w:szCs w:val="24"/>
        </w:rPr>
        <w:t xml:space="preserve">of </w:t>
      </w:r>
      <w:del w:id="557" w:author="Montevecchi, William" w:date="2018-04-17T22:51:00Z">
        <w:r w:rsidDel="004F5066">
          <w:rPr>
            <w:rFonts w:ascii="Times New Roman" w:hAnsi="Times New Roman"/>
            <w:sz w:val="24"/>
            <w:szCs w:val="24"/>
          </w:rPr>
          <w:delText xml:space="preserve">one of </w:delText>
        </w:r>
      </w:del>
      <w:del w:id="558" w:author="DFO-MPO" w:date="2018-04-13T12:29:00Z">
        <w:r w:rsidDel="00BA5390">
          <w:rPr>
            <w:rFonts w:ascii="Times New Roman" w:hAnsi="Times New Roman"/>
            <w:sz w:val="24"/>
            <w:szCs w:val="24"/>
          </w:rPr>
          <w:delText xml:space="preserve">its </w:delText>
        </w:r>
      </w:del>
      <w:ins w:id="559" w:author="Montevecchi, William" w:date="2018-04-17T22:51:00Z">
        <w:del w:id="560" w:author="DFO-MPO" w:date="2018-04-26T15:16:00Z">
          <w:r w:rsidR="004F5066" w:rsidDel="001641B9">
            <w:rPr>
              <w:rFonts w:ascii="Times New Roman" w:hAnsi="Times New Roman"/>
              <w:sz w:val="24"/>
              <w:szCs w:val="24"/>
            </w:rPr>
            <w:delText>primary?</w:delText>
          </w:r>
        </w:del>
      </w:ins>
      <w:del w:id="561" w:author="DFO-MPO" w:date="2018-04-26T15:16:00Z">
        <w:r w:rsidDel="001641B9">
          <w:rPr>
            <w:rFonts w:ascii="Times New Roman" w:hAnsi="Times New Roman"/>
            <w:sz w:val="24"/>
            <w:szCs w:val="24"/>
          </w:rPr>
          <w:delText xml:space="preserve">main </w:delText>
        </w:r>
        <w:r w:rsidR="004F5066" w:rsidDel="001641B9">
          <w:rPr>
            <w:rFonts w:ascii="Times New Roman" w:hAnsi="Times New Roman"/>
            <w:sz w:val="24"/>
            <w:szCs w:val="24"/>
          </w:rPr>
          <w:delText>P</w:delText>
        </w:r>
      </w:del>
      <w:ins w:id="562" w:author="Montevecchi, William" w:date="2018-04-17T22:51:00Z">
        <w:del w:id="563" w:author="DFO-MPO" w:date="2018-04-26T15:16:00Z">
          <w:r w:rsidR="004F5066" w:rsidDel="001641B9">
            <w:rPr>
              <w:rFonts w:ascii="Times New Roman" w:hAnsi="Times New Roman"/>
              <w:sz w:val="24"/>
              <w:szCs w:val="24"/>
            </w:rPr>
            <w:delText>p</w:delText>
          </w:r>
        </w:del>
      </w:ins>
      <w:del w:id="564" w:author="DFO-MPO" w:date="2018-04-26T15:16:00Z">
        <w:r w:rsidDel="001641B9">
          <w:rPr>
            <w:rFonts w:ascii="Times New Roman" w:hAnsi="Times New Roman"/>
            <w:sz w:val="24"/>
            <w:szCs w:val="24"/>
          </w:rPr>
          <w:delText>redator</w:delText>
        </w:r>
      </w:del>
      <w:ins w:id="565" w:author="Montevecchi, William" w:date="2018-04-17T22:51:00Z">
        <w:del w:id="566" w:author="DFO-MPO" w:date="2018-04-26T15:16:00Z">
          <w:r w:rsidR="004F5066" w:rsidDel="001641B9">
            <w:rPr>
              <w:rFonts w:ascii="Times New Roman" w:hAnsi="Times New Roman"/>
              <w:sz w:val="24"/>
              <w:szCs w:val="24"/>
            </w:rPr>
            <w:delText xml:space="preserve"> </w:delText>
          </w:r>
        </w:del>
      </w:ins>
      <w:ins w:id="567" w:author="Montevecchi, William" w:date="2018-04-17T22:52:00Z">
        <w:del w:id="568" w:author="DFO-MPO" w:date="2018-04-26T15:16:00Z">
          <w:r w:rsidR="004F5066" w:rsidDel="001641B9">
            <w:rPr>
              <w:rFonts w:ascii="Times New Roman" w:hAnsi="Times New Roman"/>
              <w:sz w:val="24"/>
              <w:szCs w:val="24"/>
            </w:rPr>
            <w:delText>(Bundy et al.   )</w:delText>
          </w:r>
        </w:del>
      </w:ins>
      <w:ins w:id="569" w:author="DFO-MPO" w:date="2018-04-26T15:16:00Z">
        <w:r w:rsidR="001641B9">
          <w:rPr>
            <w:rFonts w:ascii="Times New Roman" w:hAnsi="Times New Roman"/>
            <w:sz w:val="24"/>
            <w:szCs w:val="24"/>
          </w:rPr>
          <w:t xml:space="preserve">the </w:t>
        </w:r>
        <w:proofErr w:type="spellStart"/>
        <w:r w:rsidR="001641B9">
          <w:rPr>
            <w:rFonts w:ascii="Times New Roman" w:hAnsi="Times New Roman"/>
            <w:sz w:val="24"/>
            <w:szCs w:val="24"/>
          </w:rPr>
          <w:t>groundfish</w:t>
        </w:r>
        <w:proofErr w:type="spellEnd"/>
        <w:r w:rsidR="001641B9">
          <w:rPr>
            <w:rFonts w:ascii="Times New Roman" w:hAnsi="Times New Roman"/>
            <w:sz w:val="24"/>
            <w:szCs w:val="24"/>
          </w:rPr>
          <w:t xml:space="preserve"> community</w:t>
        </w:r>
        <w:commentRangeEnd w:id="556"/>
        <w:r w:rsidR="001641B9">
          <w:rPr>
            <w:rStyle w:val="Marquedecommentaire"/>
            <w:rFonts w:ascii="Times New Roman" w:eastAsia="Arial Unicode MS" w:hAnsi="Times New Roman" w:cs="Times New Roman"/>
            <w:color w:val="auto"/>
            <w:lang w:eastAsia="en-US"/>
          </w:rPr>
          <w:commentReference w:id="556"/>
        </w:r>
      </w:ins>
      <w:commentRangeStart w:id="570"/>
      <w:ins w:id="571" w:author="Montevecchi, William" w:date="2018-04-17T22:52:00Z">
        <w:r w:rsidR="004F5066">
          <w:rPr>
            <w:rFonts w:ascii="Times New Roman" w:hAnsi="Times New Roman"/>
            <w:sz w:val="24"/>
            <w:szCs w:val="24"/>
          </w:rPr>
          <w:t>.</w:t>
        </w:r>
      </w:ins>
      <w:ins w:id="572" w:author="Regular, Paul" w:date="2018-04-25T09:19:00Z">
        <w:r w:rsidR="00667DFF">
          <w:rPr>
            <w:rFonts w:ascii="Times New Roman" w:hAnsi="Times New Roman"/>
            <w:sz w:val="24"/>
            <w:szCs w:val="24"/>
          </w:rPr>
          <w:t xml:space="preserve"> </w:t>
        </w:r>
      </w:ins>
      <w:commentRangeEnd w:id="570"/>
      <w:ins w:id="573" w:author="Regular, Paul" w:date="2018-04-25T09:21:00Z">
        <w:r w:rsidR="00667DFF">
          <w:rPr>
            <w:rStyle w:val="Marquedecommentaire"/>
            <w:rFonts w:ascii="Times New Roman" w:eastAsia="Arial Unicode MS" w:hAnsi="Times New Roman" w:cs="Times New Roman"/>
            <w:color w:val="auto"/>
            <w:lang w:eastAsia="en-US"/>
          </w:rPr>
          <w:commentReference w:id="570"/>
        </w:r>
      </w:ins>
      <w:commentRangeStart w:id="574"/>
      <w:ins w:id="575" w:author="Regular, Paul" w:date="2018-04-25T09:20:00Z">
        <w:r w:rsidR="00667DFF">
          <w:rPr>
            <w:rFonts w:ascii="Times New Roman" w:hAnsi="Times New Roman"/>
            <w:sz w:val="24"/>
            <w:szCs w:val="24"/>
          </w:rPr>
          <w:t>While t</w:t>
        </w:r>
      </w:ins>
      <w:ins w:id="576" w:author="Regular, Paul" w:date="2018-04-25T09:19:00Z">
        <w:r w:rsidR="00667DFF">
          <w:rPr>
            <w:rFonts w:ascii="Times New Roman" w:hAnsi="Times New Roman"/>
            <w:sz w:val="24"/>
            <w:szCs w:val="24"/>
          </w:rPr>
          <w:t xml:space="preserve">he reasons for this increase in total mortality are unclear </w:t>
        </w:r>
        <w:r w:rsidR="00667DFF">
          <w:rPr>
            <w:rFonts w:ascii="Times New Roman" w:hAnsi="Times New Roman"/>
            <w:sz w:val="24"/>
            <w:szCs w:val="24"/>
          </w:rPr>
          <w:lastRenderedPageBreak/>
          <w:t>and require further investigatio</w:t>
        </w:r>
      </w:ins>
      <w:ins w:id="577" w:author="Regular, Paul" w:date="2018-04-25T09:20:00Z">
        <w:r w:rsidR="00667DFF">
          <w:rPr>
            <w:rFonts w:ascii="Times New Roman" w:hAnsi="Times New Roman"/>
            <w:sz w:val="24"/>
            <w:szCs w:val="24"/>
          </w:rPr>
          <w:t>n</w:t>
        </w:r>
      </w:ins>
      <w:commentRangeEnd w:id="574"/>
      <w:r w:rsidR="005422AC">
        <w:rPr>
          <w:rStyle w:val="Marquedecommentaire"/>
          <w:rFonts w:ascii="Times New Roman" w:eastAsia="Arial Unicode MS" w:hAnsi="Times New Roman" w:cs="Times New Roman"/>
          <w:color w:val="auto"/>
          <w:lang w:eastAsia="en-US"/>
        </w:rPr>
        <w:commentReference w:id="574"/>
      </w:r>
      <w:ins w:id="578" w:author="Regular, Paul" w:date="2018-04-25T09:20:00Z">
        <w:r w:rsidR="00667DFF">
          <w:rPr>
            <w:rFonts w:ascii="Times New Roman" w:hAnsi="Times New Roman"/>
            <w:sz w:val="24"/>
            <w:szCs w:val="24"/>
          </w:rPr>
          <w:t>, this result is inconsistent with the trophic cascade hypothesis and does not support the hypothesis of a non-collapse.</w:t>
        </w:r>
      </w:ins>
      <w:del w:id="579" w:author="Montevecchi, William" w:date="2018-04-17T22:51:00Z">
        <w:r w:rsidDel="004F5066">
          <w:rPr>
            <w:rFonts w:ascii="Times New Roman" w:hAnsi="Times New Roman"/>
            <w:sz w:val="24"/>
            <w:szCs w:val="24"/>
          </w:rPr>
          <w:delText>s</w:delText>
        </w:r>
      </w:del>
      <w:del w:id="580" w:author="Montevecchi, William" w:date="2018-04-18T09:41:00Z">
        <w:r w:rsidDel="006C54C7">
          <w:rPr>
            <w:rFonts w:ascii="Times New Roman" w:hAnsi="Times New Roman"/>
            <w:sz w:val="24"/>
            <w:szCs w:val="24"/>
          </w:rPr>
          <w:delText xml:space="preserve">. </w:delText>
        </w:r>
      </w:del>
    </w:p>
    <w:p w14:paraId="1EAFCD75" w14:textId="2D24468F" w:rsidR="000134ED" w:rsidDel="00667DFF" w:rsidRDefault="00E5311E">
      <w:pPr>
        <w:pStyle w:val="Body"/>
        <w:spacing w:after="0" w:line="480" w:lineRule="auto"/>
        <w:rPr>
          <w:ins w:id="581" w:author="George Rose" w:date="2018-04-11T13:23:00Z"/>
          <w:del w:id="582" w:author="Regular, Paul" w:date="2018-04-25T09:21:00Z"/>
          <w:rFonts w:ascii="Times New Roman" w:eastAsia="Times New Roman" w:hAnsi="Times New Roman" w:cs="Times New Roman"/>
          <w:sz w:val="24"/>
          <w:szCs w:val="24"/>
        </w:rPr>
        <w:pPrChange w:id="583" w:author="Regular, Paul" w:date="2018-04-25T09:21:00Z">
          <w:pPr>
            <w:pStyle w:val="Body"/>
            <w:spacing w:after="0" w:line="480" w:lineRule="auto"/>
            <w:ind w:firstLine="720"/>
          </w:pPr>
        </w:pPrChange>
      </w:pPr>
      <w:del w:id="584"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585" w:author="DFO-MPO" w:date="2018-04-13T15:38:00Z">
        <w:del w:id="586" w:author="Regular, Paul" w:date="2018-04-25T09:21:00Z">
          <w:r w:rsidR="00C620B9" w:rsidDel="00667DFF">
            <w:rPr>
              <w:rFonts w:ascii="Times New Roman" w:hAnsi="Times New Roman"/>
              <w:sz w:val="24"/>
              <w:szCs w:val="24"/>
            </w:rPr>
            <w:delText xml:space="preserve">by </w:delText>
          </w:r>
        </w:del>
      </w:ins>
      <w:del w:id="587" w:author="Regular, Paul" w:date="2018-04-25T09:21:00Z">
        <w:r w:rsidDel="00667DFF">
          <w:rPr>
            <w:rFonts w:ascii="Times New Roman" w:hAnsi="Times New Roman"/>
            <w:sz w:val="24"/>
            <w:szCs w:val="24"/>
          </w:rPr>
          <w:delText>an order of magnitude</w:delText>
        </w:r>
      </w:del>
      <w:ins w:id="588" w:author="DFO-MPO" w:date="2018-04-13T15:38:00Z">
        <w:del w:id="589" w:author="Regular, Paul" w:date="2018-04-25T09:21:00Z">
          <w:r w:rsidR="00C620B9" w:rsidDel="00667DFF">
            <w:rPr>
              <w:rFonts w:ascii="Times New Roman" w:hAnsi="Times New Roman"/>
              <w:sz w:val="24"/>
              <w:szCs w:val="24"/>
            </w:rPr>
            <w:delText xml:space="preserve"> following the collapse</w:delText>
          </w:r>
        </w:del>
      </w:ins>
      <w:del w:id="590" w:author="Regular, Paul" w:date="2018-04-25T09:21:00Z">
        <w:r w:rsidDel="00667DFF">
          <w:rPr>
            <w:rFonts w:ascii="Times New Roman" w:hAnsi="Times New Roman"/>
            <w:sz w:val="24"/>
            <w:szCs w:val="24"/>
          </w:rPr>
          <w:delText xml:space="preserve">, the inshore commercial catch of capelin has </w:delText>
        </w:r>
      </w:del>
      <w:ins w:id="591" w:author="DFO-MPO" w:date="2018-04-13T15:48:00Z">
        <w:del w:id="592" w:author="Regular, Paul" w:date="2018-04-25T09:21:00Z">
          <w:r w:rsidR="002C39E2" w:rsidDel="00667DFF">
            <w:rPr>
              <w:rFonts w:ascii="Times New Roman" w:hAnsi="Times New Roman"/>
              <w:sz w:val="24"/>
              <w:szCs w:val="24"/>
            </w:rPr>
            <w:delText xml:space="preserve"> </w:delText>
          </w:r>
        </w:del>
      </w:ins>
      <w:del w:id="593"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594" w:author="DFO-MPO" w:date="2018-04-13T15:40:00Z">
        <w:del w:id="595" w:author="Regular, Paul" w:date="2018-04-25T09:21:00Z">
          <w:r w:rsidR="00C620B9" w:rsidDel="00667DFF">
            <w:rPr>
              <w:rFonts w:ascii="Times New Roman" w:hAnsi="Times New Roman"/>
              <w:sz w:val="24"/>
              <w:szCs w:val="24"/>
              <w:shd w:val="clear" w:color="auto" w:fill="FFFF00"/>
            </w:rPr>
            <w:delText>~60</w:delText>
          </w:r>
        </w:del>
      </w:ins>
      <w:del w:id="596"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597" w:author="DFO-MPO" w:date="2018-04-13T15:40:00Z">
        <w:del w:id="598"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599" w:author="DFO-MPO" w:date="2018-04-13T15:41:00Z">
        <w:del w:id="600" w:author="Regular, Paul" w:date="2018-04-25T09:21:00Z">
          <w:r w:rsidR="00C620B9" w:rsidDel="00667DFF">
            <w:rPr>
              <w:rFonts w:ascii="Times New Roman" w:hAnsi="Times New Roman"/>
              <w:sz w:val="24"/>
              <w:szCs w:val="24"/>
            </w:rPr>
            <w:delText>80</w:delText>
          </w:r>
        </w:del>
      </w:ins>
      <w:ins w:id="601" w:author="DFO-MPO" w:date="2018-04-13T15:42:00Z">
        <w:del w:id="602" w:author="Regular, Paul" w:date="2018-04-25T09:21:00Z">
          <w:r w:rsidR="00C620B9" w:rsidDel="00667DFF">
            <w:rPr>
              <w:rFonts w:ascii="Times New Roman" w:hAnsi="Times New Roman"/>
              <w:sz w:val="24"/>
              <w:szCs w:val="24"/>
            </w:rPr>
            <w:delText>,</w:delText>
          </w:r>
        </w:del>
      </w:ins>
      <w:ins w:id="603" w:author="DFO-MPO" w:date="2018-04-13T15:41:00Z">
        <w:del w:id="604"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605" w:author="DFO-MPO" w:date="2018-04-13T15:42:00Z">
        <w:del w:id="606" w:author="Regular, Paul" w:date="2018-04-25T09:21:00Z">
          <w:r w:rsidR="00C620B9" w:rsidDel="00667DFF">
            <w:rPr>
              <w:rFonts w:ascii="Times New Roman" w:hAnsi="Times New Roman"/>
              <w:sz w:val="24"/>
              <w:szCs w:val="24"/>
            </w:rPr>
            <w:delText>,</w:delText>
          </w:r>
        </w:del>
      </w:ins>
      <w:ins w:id="607" w:author="DFO-MPO" w:date="2018-04-13T15:41:00Z">
        <w:del w:id="608" w:author="Regular, Paul" w:date="2018-04-25T09:21:00Z">
          <w:r w:rsidR="00C620B9" w:rsidDel="00667DFF">
            <w:rPr>
              <w:rFonts w:ascii="Times New Roman" w:hAnsi="Times New Roman"/>
              <w:sz w:val="24"/>
              <w:szCs w:val="24"/>
            </w:rPr>
            <w:delText>9</w:delText>
          </w:r>
        </w:del>
      </w:ins>
      <w:ins w:id="609" w:author="DFO-MPO" w:date="2018-04-13T15:42:00Z">
        <w:del w:id="610" w:author="Regular, Paul" w:date="2018-04-25T09:21:00Z">
          <w:r w:rsidR="00C620B9" w:rsidDel="00667DFF">
            <w:rPr>
              <w:rFonts w:ascii="Times New Roman" w:hAnsi="Times New Roman"/>
              <w:sz w:val="24"/>
              <w:szCs w:val="24"/>
            </w:rPr>
            <w:delText>36</w:delText>
          </w:r>
        </w:del>
      </w:ins>
      <w:ins w:id="611" w:author="DFO-MPO" w:date="2018-04-13T15:40:00Z">
        <w:del w:id="612" w:author="Regular, Paul" w:date="2018-04-25T09:21:00Z">
          <w:r w:rsidR="00C620B9" w:rsidDel="00667DFF">
            <w:rPr>
              <w:rFonts w:ascii="Times New Roman" w:hAnsi="Times New Roman"/>
              <w:sz w:val="24"/>
              <w:szCs w:val="24"/>
            </w:rPr>
            <w:delText xml:space="preserve"> t</w:delText>
          </w:r>
        </w:del>
      </w:ins>
      <w:ins w:id="613" w:author="DFO-MPO" w:date="2018-04-13T15:42:00Z">
        <w:del w:id="614"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615" w:author="Regular, Paul" w:date="2018-04-25T09:21:00Z">
        <w:r w:rsidDel="00667DFF">
          <w:rPr>
            <w:rFonts w:ascii="Times New Roman" w:hAnsi="Times New Roman"/>
            <w:sz w:val="24"/>
            <w:szCs w:val="24"/>
          </w:rPr>
          <w:delText>which would result in an increase in the fishing mortality experienced by capeli</w:delText>
        </w:r>
      </w:del>
      <w:ins w:id="616" w:author="DFO-MPO" w:date="2018-04-13T15:49:00Z">
        <w:del w:id="617" w:author="Regular, Paul" w:date="2018-04-25T09:21:00Z">
          <w:r w:rsidR="002C39E2" w:rsidDel="00667DFF">
            <w:rPr>
              <w:rFonts w:ascii="Times New Roman" w:hAnsi="Times New Roman"/>
              <w:sz w:val="24"/>
              <w:szCs w:val="24"/>
            </w:rPr>
            <w:delText>n</w:delText>
          </w:r>
        </w:del>
      </w:ins>
      <w:del w:id="618" w:author="Regular, Paul" w:date="2018-04-25T09:21:00Z">
        <w:r w:rsidDel="00667DFF">
          <w:rPr>
            <w:rFonts w:ascii="Times New Roman" w:hAnsi="Times New Roman"/>
            <w:sz w:val="24"/>
            <w:szCs w:val="24"/>
          </w:rPr>
          <w:delText>n.</w:delText>
        </w:r>
      </w:del>
      <w:ins w:id="619" w:author="DFO-MPO" w:date="2018-04-13T15:49:00Z">
        <w:del w:id="620" w:author="Regular, Paul" w:date="2018-04-25T09:21:00Z">
          <w:r w:rsidR="002C39E2" w:rsidDel="00667DFF">
            <w:rPr>
              <w:rFonts w:ascii="Times New Roman" w:hAnsi="Times New Roman"/>
              <w:sz w:val="24"/>
              <w:szCs w:val="24"/>
            </w:rPr>
            <w:delText xml:space="preserve"> However, this </w:delText>
          </w:r>
        </w:del>
      </w:ins>
      <w:ins w:id="621" w:author="DFO-MPO" w:date="2018-04-13T15:52:00Z">
        <w:del w:id="622" w:author="Regular, Paul" w:date="2018-04-25T09:21:00Z">
          <w:r w:rsidR="002C39E2" w:rsidDel="00667DFF">
            <w:rPr>
              <w:rFonts w:ascii="Times New Roman" w:hAnsi="Times New Roman"/>
              <w:sz w:val="24"/>
              <w:szCs w:val="24"/>
            </w:rPr>
            <w:delText xml:space="preserve">would be </w:delText>
          </w:r>
        </w:del>
      </w:ins>
      <w:ins w:id="623" w:author="DFO-MPO" w:date="2018-04-13T15:49:00Z">
        <w:del w:id="624" w:author="Regular, Paul" w:date="2018-04-25T09:21:00Z">
          <w:r w:rsidR="002C39E2" w:rsidDel="00667DFF">
            <w:rPr>
              <w:rFonts w:ascii="Times New Roman" w:hAnsi="Times New Roman"/>
              <w:sz w:val="24"/>
              <w:szCs w:val="24"/>
            </w:rPr>
            <w:delText>part</w:delText>
          </w:r>
        </w:del>
      </w:ins>
      <w:ins w:id="625" w:author="DFO-MPO" w:date="2018-04-13T15:52:00Z">
        <w:del w:id="626" w:author="Regular, Paul" w:date="2018-04-25T09:21:00Z">
          <w:r w:rsidR="002C39E2" w:rsidDel="00667DFF">
            <w:rPr>
              <w:rFonts w:ascii="Times New Roman" w:hAnsi="Times New Roman"/>
              <w:sz w:val="24"/>
              <w:szCs w:val="24"/>
            </w:rPr>
            <w:delText>ially</w:delText>
          </w:r>
        </w:del>
      </w:ins>
      <w:ins w:id="627" w:author="DFO-MPO" w:date="2018-04-13T15:49:00Z">
        <w:del w:id="628" w:author="Regular, Paul" w:date="2018-04-25T09:21:00Z">
          <w:r w:rsidR="002C39E2" w:rsidDel="00667DFF">
            <w:rPr>
              <w:rFonts w:ascii="Times New Roman" w:hAnsi="Times New Roman"/>
              <w:sz w:val="24"/>
              <w:szCs w:val="24"/>
            </w:rPr>
            <w:delText xml:space="preserve"> offset by the </w:delText>
          </w:r>
        </w:del>
      </w:ins>
      <w:ins w:id="629" w:author="DFO-MPO" w:date="2018-04-13T15:50:00Z">
        <w:del w:id="630" w:author="Regular, Paul" w:date="2018-04-25T09:21:00Z">
          <w:r w:rsidR="002C39E2" w:rsidDel="00667DFF">
            <w:rPr>
              <w:rFonts w:ascii="Times New Roman" w:hAnsi="Times New Roman"/>
              <w:sz w:val="24"/>
              <w:szCs w:val="24"/>
            </w:rPr>
            <w:delText>ending</w:delText>
          </w:r>
        </w:del>
      </w:ins>
      <w:ins w:id="631" w:author="DFO-MPO" w:date="2018-04-13T15:49:00Z">
        <w:del w:id="632" w:author="Regular, Paul" w:date="2018-04-25T09:21:00Z">
          <w:r w:rsidR="002C39E2" w:rsidDel="00667DFF">
            <w:rPr>
              <w:rFonts w:ascii="Times New Roman" w:hAnsi="Times New Roman"/>
              <w:sz w:val="24"/>
              <w:szCs w:val="24"/>
            </w:rPr>
            <w:delText xml:space="preserve"> </w:delText>
          </w:r>
        </w:del>
      </w:ins>
      <w:ins w:id="633" w:author="DFO-MPO" w:date="2018-04-13T15:50:00Z">
        <w:del w:id="634" w:author="Regular, Paul" w:date="2018-04-25T09:21:00Z">
          <w:r w:rsidR="002C39E2" w:rsidDel="00667DFF">
            <w:rPr>
              <w:rFonts w:ascii="Times New Roman" w:hAnsi="Times New Roman"/>
              <w:sz w:val="24"/>
              <w:szCs w:val="24"/>
            </w:rPr>
            <w:delText xml:space="preserve">of the offshore commercial </w:delText>
          </w:r>
        </w:del>
      </w:ins>
      <w:ins w:id="635" w:author="DFO-MPO" w:date="2018-04-13T15:53:00Z">
        <w:del w:id="636" w:author="Regular, Paul" w:date="2018-04-25T09:21:00Z">
          <w:r w:rsidR="002C39E2" w:rsidDel="00667DFF">
            <w:rPr>
              <w:rFonts w:ascii="Times New Roman" w:hAnsi="Times New Roman"/>
              <w:sz w:val="24"/>
              <w:szCs w:val="24"/>
            </w:rPr>
            <w:delText xml:space="preserve">capelin </w:delText>
          </w:r>
        </w:del>
      </w:ins>
      <w:ins w:id="637" w:author="DFO-MPO" w:date="2018-04-13T15:50:00Z">
        <w:del w:id="638" w:author="Regular, Paul" w:date="2018-04-25T09:21:00Z">
          <w:r w:rsidR="002C39E2" w:rsidDel="00667DFF">
            <w:rPr>
              <w:rFonts w:ascii="Times New Roman" w:hAnsi="Times New Roman"/>
              <w:sz w:val="24"/>
              <w:szCs w:val="24"/>
            </w:rPr>
            <w:delText>fishery</w:delText>
          </w:r>
        </w:del>
      </w:ins>
      <w:ins w:id="639" w:author="DFO-MPO" w:date="2018-04-13T15:52:00Z">
        <w:del w:id="640" w:author="Regular, Paul" w:date="2018-04-25T09:21:00Z">
          <w:r w:rsidR="002C39E2" w:rsidDel="00667DFF">
            <w:rPr>
              <w:rFonts w:ascii="Times New Roman" w:hAnsi="Times New Roman"/>
              <w:sz w:val="24"/>
              <w:szCs w:val="24"/>
            </w:rPr>
            <w:delText xml:space="preserve"> </w:delText>
          </w:r>
        </w:del>
      </w:ins>
      <w:ins w:id="641" w:author="DFO-MPO" w:date="2018-04-13T15:53:00Z">
        <w:del w:id="642" w:author="Regular, Paul" w:date="2018-04-25T09:21:00Z">
          <w:r w:rsidR="002C39E2" w:rsidDel="00667DFF">
            <w:rPr>
              <w:rFonts w:ascii="Times New Roman" w:hAnsi="Times New Roman"/>
              <w:sz w:val="24"/>
              <w:szCs w:val="24"/>
            </w:rPr>
            <w:delText>for</w:delText>
          </w:r>
        </w:del>
      </w:ins>
      <w:ins w:id="643" w:author="DFO-MPO" w:date="2018-04-13T15:52:00Z">
        <w:del w:id="644" w:author="Regular, Paul" w:date="2018-04-25T09:21:00Z">
          <w:r w:rsidR="002C39E2" w:rsidDel="00667DFF">
            <w:rPr>
              <w:rFonts w:ascii="Times New Roman" w:hAnsi="Times New Roman"/>
              <w:sz w:val="24"/>
              <w:szCs w:val="24"/>
            </w:rPr>
            <w:delText xml:space="preserve"> </w:delText>
          </w:r>
        </w:del>
      </w:ins>
      <w:ins w:id="645" w:author="DFO-MPO" w:date="2018-04-13T15:54:00Z">
        <w:del w:id="646" w:author="Regular, Paul" w:date="2018-04-25T09:21:00Z">
          <w:r w:rsidR="002C39E2" w:rsidDel="00667DFF">
            <w:rPr>
              <w:rFonts w:ascii="Times New Roman" w:hAnsi="Times New Roman"/>
              <w:sz w:val="24"/>
              <w:szCs w:val="24"/>
            </w:rPr>
            <w:delText>(</w:delText>
          </w:r>
          <w:r w:rsidR="002C39E2" w:rsidRPr="002C39E2" w:rsidDel="00667DFF">
            <w:rPr>
              <w:highlight w:val="yellow"/>
              <w:rPrChange w:id="647" w:author="DFO-MPO" w:date="2018-04-13T15:54:00Z">
                <w:rPr/>
              </w:rPrChange>
            </w:rPr>
            <w:delText>immature?</w:delText>
          </w:r>
          <w:r w:rsidR="002C39E2" w:rsidDel="00667DFF">
            <w:rPr>
              <w:rFonts w:ascii="Times New Roman" w:hAnsi="Times New Roman"/>
              <w:sz w:val="24"/>
              <w:szCs w:val="24"/>
            </w:rPr>
            <w:delText xml:space="preserve">) </w:delText>
          </w:r>
        </w:del>
      </w:ins>
      <w:ins w:id="648" w:author="DFO-MPO" w:date="2018-04-13T15:52:00Z">
        <w:del w:id="649" w:author="Regular, Paul" w:date="2018-04-25T09:21:00Z">
          <w:r w:rsidR="002C39E2" w:rsidDel="00667DFF">
            <w:rPr>
              <w:rFonts w:ascii="Times New Roman" w:hAnsi="Times New Roman"/>
              <w:sz w:val="24"/>
              <w:szCs w:val="24"/>
            </w:rPr>
            <w:delText>capelin</w:delText>
          </w:r>
        </w:del>
      </w:ins>
      <w:ins w:id="650" w:author="DFO-MPO" w:date="2018-04-13T15:53:00Z">
        <w:del w:id="651"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652" w:author="DFO-MPO" w:date="2018-04-13T15:52:00Z">
        <w:del w:id="653" w:author="Regular, Paul" w:date="2018-04-25T09:21:00Z">
          <w:r w:rsidR="002C39E2" w:rsidDel="00667DFF">
            <w:rPr>
              <w:rFonts w:ascii="Times New Roman" w:hAnsi="Times New Roman"/>
              <w:sz w:val="24"/>
              <w:szCs w:val="24"/>
            </w:rPr>
            <w:delText xml:space="preserve"> had average landings</w:delText>
          </w:r>
        </w:del>
      </w:ins>
      <w:ins w:id="654" w:author="DFO-MPO" w:date="2018-04-13T15:53:00Z">
        <w:del w:id="655" w:author="Regular, Paul" w:date="2018-04-25T09:21:00Z">
          <w:r w:rsidR="002C39E2" w:rsidDel="00667DFF">
            <w:rPr>
              <w:rFonts w:ascii="Times New Roman" w:hAnsi="Times New Roman"/>
              <w:sz w:val="24"/>
              <w:szCs w:val="24"/>
            </w:rPr>
            <w:delText xml:space="preserve"> of ~21,000 t over the 1980s. </w:delText>
          </w:r>
        </w:del>
      </w:ins>
      <w:ins w:id="656" w:author="DFO-MPO" w:date="2018-04-13T15:52:00Z">
        <w:del w:id="657" w:author="Regular, Paul" w:date="2018-04-25T09:21:00Z">
          <w:r w:rsidR="002C39E2" w:rsidDel="00667DFF">
            <w:rPr>
              <w:rFonts w:ascii="Times New Roman" w:hAnsi="Times New Roman"/>
              <w:sz w:val="24"/>
              <w:szCs w:val="24"/>
            </w:rPr>
            <w:delText xml:space="preserve"> </w:delText>
          </w:r>
        </w:del>
      </w:ins>
      <w:del w:id="658"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659" w:author="DFO-MPO" w:date="2018-04-13T14:10:00Z">
        <w:del w:id="660" w:author="Regular, Paul" w:date="2018-04-25T09:21:00Z">
          <w:r w:rsidR="007D7F93" w:rsidDel="00667DFF">
            <w:rPr>
              <w:rFonts w:ascii="Times New Roman" w:hAnsi="Times New Roman"/>
              <w:sz w:val="24"/>
              <w:szCs w:val="24"/>
            </w:rPr>
            <w:delText xml:space="preserve">their </w:delText>
          </w:r>
        </w:del>
      </w:ins>
      <w:del w:id="661"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662" w:author="Montevecchi, William" w:date="2018-04-17T23:01:00Z">
              <w:rPr/>
            </w:rPrChange>
          </w:rPr>
          <w:delText xml:space="preserve">systematic increase in the index of total </w:delText>
        </w:r>
      </w:del>
      <w:ins w:id="663" w:author="George Rose" w:date="2018-04-11T13:23:00Z">
        <w:del w:id="664" w:author="Regular, Paul" w:date="2018-04-25T09:21:00Z">
          <w:r w:rsidRPr="00271CF5" w:rsidDel="00667DFF">
            <w:rPr>
              <w:highlight w:val="yellow"/>
              <w:rPrChange w:id="665"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666"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667"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668" w:author="George Rose" w:date="2018-04-11T13:23:00Z"/>
          <w:del w:id="669" w:author="Regular, Paul" w:date="2018-04-25T09:21:00Z"/>
          <w:rFonts w:ascii="Times New Roman" w:eastAsia="Times New Roman" w:hAnsi="Times New Roman" w:cs="Times New Roman"/>
          <w:sz w:val="24"/>
          <w:szCs w:val="24"/>
        </w:rPr>
        <w:pPrChange w:id="670"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671" w:author="George Rose" w:date="2018-04-11T13:23:00Z"/>
          <w:del w:id="672" w:author="Regular, Paul" w:date="2018-04-25T09:21:00Z"/>
          <w:rFonts w:ascii="Times New Roman" w:eastAsia="Times New Roman" w:hAnsi="Times New Roman" w:cs="Times New Roman"/>
          <w:sz w:val="24"/>
          <w:szCs w:val="24"/>
          <w:highlight w:val="yellow"/>
          <w:rPrChange w:id="673" w:author="Montevecchi, William" w:date="2018-04-18T09:41:00Z">
            <w:rPr>
              <w:ins w:id="674" w:author="George Rose" w:date="2018-04-11T13:23:00Z"/>
              <w:del w:id="675" w:author="Regular, Paul" w:date="2018-04-25T09:21:00Z"/>
              <w:rFonts w:ascii="Times New Roman" w:eastAsia="Times New Roman" w:hAnsi="Times New Roman" w:cs="Times New Roman"/>
              <w:sz w:val="24"/>
              <w:szCs w:val="24"/>
            </w:rPr>
          </w:rPrChange>
        </w:rPr>
        <w:pPrChange w:id="676" w:author="Regular, Paul" w:date="2018-04-25T09:21:00Z">
          <w:pPr>
            <w:pStyle w:val="Body"/>
            <w:spacing w:after="0" w:line="480" w:lineRule="auto"/>
            <w:ind w:firstLine="720"/>
          </w:pPr>
        </w:pPrChange>
      </w:pPr>
      <w:ins w:id="677" w:author="George Rose" w:date="2018-04-11T13:23:00Z">
        <w:del w:id="678" w:author="Regular, Paul" w:date="2018-04-25T09:21:00Z">
          <w:r w:rsidRPr="006C54C7" w:rsidDel="00667DFF">
            <w:rPr>
              <w:highlight w:val="yellow"/>
              <w:lang w:val="de-DE"/>
              <w:rPrChange w:id="679"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680" w:author="George Rose" w:date="2018-04-11T13:23:00Z"/>
          <w:del w:id="681" w:author="Regular, Paul" w:date="2018-04-25T09:21:00Z"/>
          <w:rFonts w:ascii="Times New Roman" w:eastAsia="Times New Roman" w:hAnsi="Times New Roman" w:cs="Times New Roman"/>
          <w:sz w:val="24"/>
          <w:szCs w:val="24"/>
          <w:highlight w:val="yellow"/>
          <w:rPrChange w:id="682" w:author="Montevecchi, William" w:date="2018-04-18T09:41:00Z">
            <w:rPr>
              <w:ins w:id="683" w:author="George Rose" w:date="2018-04-11T13:23:00Z"/>
              <w:del w:id="684" w:author="Regular, Paul" w:date="2018-04-25T09:21:00Z"/>
              <w:rFonts w:ascii="Times New Roman" w:eastAsia="Times New Roman" w:hAnsi="Times New Roman" w:cs="Times New Roman"/>
              <w:sz w:val="24"/>
              <w:szCs w:val="24"/>
            </w:rPr>
          </w:rPrChange>
        </w:rPr>
        <w:pPrChange w:id="685"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686" w:author="George Rose" w:date="2018-04-11T13:23:00Z"/>
          <w:del w:id="687" w:author="Regular, Paul" w:date="2018-04-25T09:21:00Z"/>
          <w:rFonts w:ascii="Times New Roman" w:eastAsia="Times New Roman" w:hAnsi="Times New Roman" w:cs="Times New Roman"/>
          <w:sz w:val="24"/>
          <w:szCs w:val="24"/>
          <w:highlight w:val="yellow"/>
          <w:rPrChange w:id="688" w:author="Montevecchi, William" w:date="2018-04-18T09:41:00Z">
            <w:rPr>
              <w:ins w:id="689" w:author="George Rose" w:date="2018-04-11T13:23:00Z"/>
              <w:del w:id="690" w:author="Regular, Paul" w:date="2018-04-25T09:21:00Z"/>
              <w:rFonts w:ascii="Times New Roman" w:eastAsia="Times New Roman" w:hAnsi="Times New Roman" w:cs="Times New Roman"/>
              <w:sz w:val="24"/>
              <w:szCs w:val="24"/>
            </w:rPr>
          </w:rPrChange>
        </w:rPr>
        <w:pPrChange w:id="691" w:author="Regular, Paul" w:date="2018-04-25T09:21:00Z">
          <w:pPr>
            <w:pStyle w:val="Body"/>
            <w:spacing w:after="0" w:line="480" w:lineRule="auto"/>
            <w:ind w:firstLine="720"/>
          </w:pPr>
        </w:pPrChange>
      </w:pPr>
      <w:ins w:id="692" w:author="George Rose" w:date="2018-04-11T13:23:00Z">
        <w:del w:id="693" w:author="Regular, Paul" w:date="2018-04-25T09:21:00Z">
          <w:r w:rsidRPr="006C54C7" w:rsidDel="00667DFF">
            <w:rPr>
              <w:highlight w:val="yellow"/>
              <w:rPrChange w:id="694" w:author="Montevecchi, William" w:date="2018-04-18T09:41:00Z">
                <w:rPr/>
              </w:rPrChange>
            </w:rPr>
            <w:delText>Published on the web 12 April 2011.</w:delText>
          </w:r>
        </w:del>
      </w:ins>
    </w:p>
    <w:p w14:paraId="277E9B32" w14:textId="6DC969C1" w:rsidR="000134ED" w:rsidRPr="006C54C7" w:rsidDel="00667DFF" w:rsidRDefault="000134ED">
      <w:pPr>
        <w:pStyle w:val="Body"/>
        <w:spacing w:after="0" w:line="480" w:lineRule="auto"/>
        <w:rPr>
          <w:ins w:id="695" w:author="George Rose" w:date="2018-04-11T13:23:00Z"/>
          <w:del w:id="696" w:author="Regular, Paul" w:date="2018-04-25T09:21:00Z"/>
          <w:rFonts w:ascii="Times New Roman" w:eastAsia="Times New Roman" w:hAnsi="Times New Roman" w:cs="Times New Roman"/>
          <w:sz w:val="24"/>
          <w:szCs w:val="24"/>
          <w:highlight w:val="yellow"/>
          <w:rPrChange w:id="697" w:author="Montevecchi, William" w:date="2018-04-18T09:41:00Z">
            <w:rPr>
              <w:ins w:id="698" w:author="George Rose" w:date="2018-04-11T13:23:00Z"/>
              <w:del w:id="699" w:author="Regular, Paul" w:date="2018-04-25T09:21:00Z"/>
              <w:rFonts w:ascii="Times New Roman" w:eastAsia="Times New Roman" w:hAnsi="Times New Roman" w:cs="Times New Roman"/>
              <w:sz w:val="24"/>
              <w:szCs w:val="24"/>
            </w:rPr>
          </w:rPrChange>
        </w:rPr>
        <w:pPrChange w:id="700"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701" w:author="Regular, Paul" w:date="2018-04-25T09:21:00Z">
          <w:pPr>
            <w:pStyle w:val="Body"/>
            <w:spacing w:after="0" w:line="480" w:lineRule="auto"/>
            <w:ind w:firstLine="720"/>
          </w:pPr>
        </w:pPrChange>
      </w:pPr>
      <w:ins w:id="702" w:author="George Rose" w:date="2018-04-11T13:23:00Z">
        <w:del w:id="703" w:author="Regular, Paul" w:date="2018-04-25T09:21:00Z">
          <w:r w:rsidRPr="006C54C7" w:rsidDel="00667DFF">
            <w:rPr>
              <w:rFonts w:ascii="Times New Roman" w:hAnsi="Times New Roman"/>
              <w:sz w:val="24"/>
              <w:szCs w:val="24"/>
              <w:highlight w:val="yellow"/>
              <w:rPrChange w:id="704"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705"/>
      <w:del w:id="706" w:author="Regular, Paul" w:date="2018-04-25T09:21:00Z">
        <w:r w:rsidRPr="006C54C7" w:rsidDel="00667DFF">
          <w:rPr>
            <w:rFonts w:ascii="Times New Roman" w:hAnsi="Times New Roman"/>
            <w:sz w:val="24"/>
            <w:szCs w:val="24"/>
            <w:highlight w:val="yellow"/>
            <w:rPrChange w:id="707" w:author="Montevecchi, William" w:date="2018-04-18T09:41:00Z">
              <w:rPr>
                <w:rFonts w:ascii="Times New Roman" w:hAnsi="Times New Roman"/>
                <w:sz w:val="24"/>
                <w:szCs w:val="24"/>
              </w:rPr>
            </w:rPrChange>
          </w:rPr>
          <w:delText>mortality</w:delText>
        </w:r>
        <w:commentRangeEnd w:id="705"/>
        <w:r w:rsidRPr="006C54C7" w:rsidDel="00667DFF">
          <w:rPr>
            <w:highlight w:val="yellow"/>
            <w:rPrChange w:id="708" w:author="Montevecchi, William" w:date="2018-04-18T09:41:00Z">
              <w:rPr/>
            </w:rPrChange>
          </w:rPr>
          <w:commentReference w:id="705"/>
        </w:r>
        <w:r w:rsidRPr="006C54C7" w:rsidDel="00667DFF">
          <w:rPr>
            <w:rFonts w:ascii="Times New Roman" w:hAnsi="Times New Roman"/>
            <w:sz w:val="24"/>
            <w:szCs w:val="24"/>
            <w:highlight w:val="yellow"/>
            <w:rPrChange w:id="709"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710"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711"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712"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713"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714" w:author="Montevecchi, William" w:date="2018-04-18T09:41:00Z">
              <w:rPr>
                <w:rFonts w:ascii="Times New Roman" w:eastAsia="Times New Roman" w:hAnsi="Times New Roman" w:cs="Times New Roman"/>
                <w:sz w:val="24"/>
                <w:szCs w:val="24"/>
              </w:rPr>
            </w:rPrChange>
          </w:rPr>
          <w:fldChar w:fldCharType="end"/>
        </w:r>
      </w:del>
      <w:ins w:id="715" w:author="Montevecchi, William" w:date="2018-04-18T09:41:00Z">
        <w:del w:id="716"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717"/>
      <w:del w:id="718" w:author="Regular, Paul" w:date="2018-04-25T09:21:00Z">
        <w:r w:rsidDel="00667DFF">
          <w:rPr>
            <w:rFonts w:ascii="Times New Roman" w:hAnsi="Times New Roman"/>
            <w:sz w:val="24"/>
            <w:szCs w:val="24"/>
          </w:rPr>
          <w:delText>.</w:delText>
        </w:r>
        <w:commentRangeEnd w:id="717"/>
        <w:r w:rsidDel="00667DFF">
          <w:commentReference w:id="717"/>
        </w:r>
        <w:r w:rsidDel="00667DFF">
          <w:rPr>
            <w:rFonts w:ascii="Times New Roman" w:hAnsi="Times New Roman"/>
            <w:sz w:val="24"/>
            <w:szCs w:val="24"/>
          </w:rPr>
          <w:delText xml:space="preserve"> </w:delText>
        </w:r>
        <w:commentRangeStart w:id="719"/>
        <w:r w:rsidDel="00667DFF">
          <w:rPr>
            <w:rFonts w:ascii="Times New Roman" w:hAnsi="Times New Roman"/>
            <w:sz w:val="24"/>
            <w:szCs w:val="24"/>
          </w:rPr>
          <w:delText>The</w:delText>
        </w:r>
        <w:commentRangeEnd w:id="719"/>
        <w:r w:rsidDel="00667DFF">
          <w:commentReference w:id="719"/>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Titre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069921C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w:t>
      </w:r>
      <w:del w:id="720"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721" w:author="Montevecchi, William" w:date="2018-04-17T23:08:00Z">
        <w:r w:rsidR="00F20422">
          <w:rPr>
            <w:rFonts w:ascii="Times New Roman" w:hAnsi="Times New Roman"/>
            <w:sz w:val="24"/>
            <w:szCs w:val="24"/>
          </w:rPr>
          <w:t>dur</w:t>
        </w:r>
      </w:ins>
      <w:r>
        <w:rPr>
          <w:rFonts w:ascii="Times New Roman" w:hAnsi="Times New Roman"/>
          <w:sz w:val="24"/>
          <w:szCs w:val="24"/>
        </w:rPr>
        <w:t>in</w:t>
      </w:r>
      <w:ins w:id="722"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723"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724"/>
      <w:ins w:id="725" w:author="George Rose" w:date="2018-04-11T13:28:00Z">
        <w:r>
          <w:rPr>
            <w:rFonts w:ascii="Times New Roman" w:hAnsi="Times New Roman"/>
            <w:sz w:val="24"/>
            <w:szCs w:val="24"/>
          </w:rPr>
          <w:t>Despite</w:t>
        </w:r>
      </w:ins>
      <w:commentRangeEnd w:id="724"/>
      <w:r>
        <w:commentReference w:id="724"/>
      </w:r>
      <w:ins w:id="726" w:author="George Rose" w:date="2018-04-11T13:28:00Z">
        <w:r>
          <w:rPr>
            <w:rFonts w:ascii="Times New Roman" w:hAnsi="Times New Roman"/>
            <w:sz w:val="24"/>
            <w:szCs w:val="24"/>
          </w:rPr>
          <w:t xml:space="preserve"> limit</w:t>
        </w:r>
      </w:ins>
      <w:ins w:id="727" w:author="Montevecchi, William" w:date="2018-04-17T23:09:00Z">
        <w:r w:rsidR="00F20422">
          <w:rPr>
            <w:rFonts w:ascii="Times New Roman" w:hAnsi="Times New Roman"/>
            <w:sz w:val="24"/>
            <w:szCs w:val="24"/>
          </w:rPr>
          <w:t>ation</w:t>
        </w:r>
      </w:ins>
      <w:ins w:id="728" w:author="George Rose" w:date="2018-04-11T13:28:00Z">
        <w:r>
          <w:rPr>
            <w:rFonts w:ascii="Times New Roman" w:hAnsi="Times New Roman"/>
            <w:sz w:val="24"/>
            <w:szCs w:val="24"/>
          </w:rPr>
          <w:t xml:space="preserve">s on </w:t>
        </w:r>
        <w:del w:id="729" w:author="Regular, Paul" w:date="2018-04-25T09:31:00Z">
          <w:r w:rsidDel="0049224D">
            <w:rPr>
              <w:rFonts w:ascii="Times New Roman" w:hAnsi="Times New Roman"/>
              <w:sz w:val="24"/>
              <w:szCs w:val="24"/>
            </w:rPr>
            <w:delText>how quantitative these data are</w:delText>
          </w:r>
        </w:del>
      </w:ins>
      <w:ins w:id="730" w:author="Regular, Paul" w:date="2018-04-25T09:31:00Z">
        <w:r w:rsidR="0049224D">
          <w:rPr>
            <w:rFonts w:ascii="Times New Roman" w:hAnsi="Times New Roman"/>
            <w:sz w:val="24"/>
            <w:szCs w:val="24"/>
          </w:rPr>
          <w:t>catchability of capelin in trawl surveys</w:t>
        </w:r>
      </w:ins>
      <w:ins w:id="731" w:author="George Rose" w:date="2018-04-11T13:28:00Z">
        <w:r>
          <w:rPr>
            <w:rFonts w:ascii="Times New Roman" w:hAnsi="Times New Roman"/>
            <w:sz w:val="24"/>
            <w:szCs w:val="24"/>
          </w:rPr>
          <w:t xml:space="preserve"> (O’Driscoll et al. 2002), t</w:t>
        </w:r>
      </w:ins>
      <w:del w:id="732" w:author="George Rose" w:date="2018-04-11T13:27:00Z">
        <w:r>
          <w:rPr>
            <w:rFonts w:ascii="Times New Roman" w:hAnsi="Times New Roman"/>
            <w:sz w:val="24"/>
            <w:szCs w:val="24"/>
          </w:rPr>
          <w:delText>T</w:delText>
        </w:r>
      </w:del>
      <w:r>
        <w:rPr>
          <w:rFonts w:ascii="Times New Roman" w:hAnsi="Times New Roman"/>
          <w:sz w:val="24"/>
          <w:szCs w:val="24"/>
        </w:rPr>
        <w:t xml:space="preserve">here is a </w:t>
      </w:r>
      <w:ins w:id="733" w:author="DFO-MPO" w:date="2018-04-26T15:24:00Z">
        <w:r w:rsidR="005422AC">
          <w:rPr>
            <w:rFonts w:ascii="Times New Roman" w:hAnsi="Times New Roman"/>
            <w:sz w:val="24"/>
            <w:szCs w:val="24"/>
          </w:rPr>
          <w:t xml:space="preserve">general </w:t>
        </w:r>
      </w:ins>
      <w:r>
        <w:rPr>
          <w:rFonts w:ascii="Times New Roman" w:hAnsi="Times New Roman"/>
          <w:sz w:val="24"/>
          <w:szCs w:val="24"/>
        </w:rPr>
        <w:t>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14:paraId="53820DE2" w14:textId="21869CED" w:rsidR="000134ED" w:rsidRDefault="00E5311E">
      <w:pPr>
        <w:pStyle w:val="Body"/>
        <w:spacing w:after="0" w:line="480" w:lineRule="auto"/>
        <w:ind w:firstLine="720"/>
        <w:rPr>
          <w:rFonts w:ascii="Times New Roman" w:eastAsia="Times New Roman" w:hAnsi="Times New Roman" w:cs="Times New Roman"/>
          <w:sz w:val="24"/>
          <w:szCs w:val="24"/>
        </w:rPr>
      </w:pPr>
      <w:commentRangeStart w:id="734"/>
      <w:commentRangeStart w:id="735"/>
      <w:r>
        <w:rPr>
          <w:rFonts w:ascii="Times New Roman" w:hAnsi="Times New Roman"/>
          <w:color w:val="333333"/>
          <w:sz w:val="24"/>
          <w:szCs w:val="24"/>
          <w:u w:color="333333"/>
        </w:rPr>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commentRangeStart w:id="736"/>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37"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ins w:id="738" w:author="George Rose" w:date="2018-04-11T13:37:00Z">
        <w:r>
          <w:rPr>
            <w:rFonts w:ascii="Times New Roman" w:hAnsi="Times New Roman"/>
            <w:sz w:val="24"/>
            <w:szCs w:val="24"/>
          </w:rPr>
          <w:t>, likely a response to a decline in the risk of cod predation that may drive capelin into the pelagic zone (Rose 1993)</w:t>
        </w:r>
      </w:ins>
      <w:commentRangeEnd w:id="736"/>
      <w:r w:rsidR="005422AC">
        <w:rPr>
          <w:rStyle w:val="Marquedecommentaire"/>
          <w:rFonts w:ascii="Times New Roman" w:eastAsia="Arial Unicode MS" w:hAnsi="Times New Roman" w:cs="Times New Roman"/>
          <w:color w:val="auto"/>
          <w:lang w:eastAsia="en-US"/>
        </w:rPr>
        <w:commentReference w:id="736"/>
      </w:r>
      <w:r>
        <w:rPr>
          <w:rFonts w:ascii="Times New Roman" w:hAnsi="Times New Roman"/>
          <w:sz w:val="24"/>
          <w:szCs w:val="24"/>
        </w:rPr>
        <w:t xml:space="preserve">. Furthermore, when capelin densities were low, capelin were found in closer association with the bottom and </w:t>
      </w:r>
      <w:del w:id="739" w:author="Regular, Paul" w:date="2018-04-25T09:34:00Z">
        <w:r w:rsidDel="0049224D">
          <w:rPr>
            <w:rFonts w:ascii="Times New Roman" w:hAnsi="Times New Roman"/>
            <w:sz w:val="24"/>
            <w:szCs w:val="24"/>
          </w:rPr>
          <w:delText xml:space="preserve">displayed less </w:delText>
        </w:r>
        <w:commentRangeStart w:id="740"/>
        <w:r w:rsidDel="0049224D">
          <w:rPr>
            <w:rFonts w:ascii="Times New Roman" w:hAnsi="Times New Roman"/>
            <w:sz w:val="24"/>
            <w:szCs w:val="24"/>
          </w:rPr>
          <w:delText>vertical behaviour</w:delText>
        </w:r>
      </w:del>
      <w:ins w:id="741"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740"/>
      <w:r w:rsidR="004F34BD">
        <w:rPr>
          <w:rStyle w:val="Marquedecommentaire"/>
          <w:rFonts w:ascii="Times New Roman" w:eastAsia="Arial Unicode MS" w:hAnsi="Times New Roman" w:cs="Times New Roman"/>
          <w:color w:val="auto"/>
          <w:lang w:eastAsia="en-US"/>
        </w:rPr>
        <w:commentReference w:id="740"/>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42"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change in a </w:t>
      </w:r>
      <w:r>
        <w:rPr>
          <w:rFonts w:ascii="Times New Roman" w:hAnsi="Times New Roman"/>
          <w:sz w:val="24"/>
          <w:szCs w:val="24"/>
        </w:rPr>
        <w:lastRenderedPageBreak/>
        <w:t xml:space="preserve">pelagic fish’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as also seen in Atlantic herring in the Gulf of St. Lawrence where in the absence of Atlantic cod predation, Atlantic herring moved into the supra</w:t>
      </w:r>
      <w:ins w:id="743"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744"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745"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746" w:author="George Rose" w:date="2018-04-11T13:40:00Z">
        <w:r>
          <w:rPr>
            <w:rFonts w:ascii="Times New Roman" w:hAnsi="Times New Roman"/>
            <w:sz w:val="24"/>
            <w:szCs w:val="24"/>
          </w:rPr>
          <w:t xml:space="preserve"> and the seafloor slope and roughness. Over most of the relatively flat seafloor of the surveyed area </w:t>
        </w:r>
      </w:ins>
      <w:del w:id="747"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748"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49"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734"/>
      <w:r w:rsidR="0024187A">
        <w:rPr>
          <w:rStyle w:val="Marquedecommentaire"/>
          <w:rFonts w:ascii="Times New Roman" w:eastAsia="Arial Unicode MS" w:hAnsi="Times New Roman" w:cs="Times New Roman"/>
          <w:color w:val="auto"/>
          <w:lang w:eastAsia="en-US"/>
        </w:rPr>
        <w:commentReference w:id="734"/>
      </w:r>
      <w:commentRangeEnd w:id="735"/>
      <w:r w:rsidR="00DC4ED5">
        <w:rPr>
          <w:rStyle w:val="Marquedecommentaire"/>
          <w:rFonts w:ascii="Times New Roman" w:eastAsia="Arial Unicode MS" w:hAnsi="Times New Roman" w:cs="Times New Roman"/>
          <w:color w:val="auto"/>
          <w:lang w:eastAsia="en-US"/>
        </w:rPr>
        <w:commentReference w:id="735"/>
      </w:r>
    </w:p>
    <w:p w14:paraId="3F5B6A7F" w14:textId="35640FC4" w:rsidR="000134ED" w:rsidRDefault="006C54C7">
      <w:pPr>
        <w:pStyle w:val="Body"/>
        <w:spacing w:after="0" w:line="480" w:lineRule="auto"/>
        <w:rPr>
          <w:rFonts w:ascii="Times New Roman" w:eastAsia="Times New Roman" w:hAnsi="Times New Roman" w:cs="Times New Roman"/>
          <w:i/>
          <w:iCs/>
          <w:sz w:val="24"/>
          <w:szCs w:val="24"/>
        </w:rPr>
      </w:pPr>
      <w:ins w:id="750" w:author="Montevecchi, William" w:date="2018-04-18T09:36:00Z">
        <w:r>
          <w:rPr>
            <w:rFonts w:ascii="Times New Roman" w:hAnsi="Times New Roman"/>
            <w:i/>
            <w:iCs/>
            <w:sz w:val="24"/>
            <w:szCs w:val="24"/>
          </w:rPr>
          <w:t>Contention</w:t>
        </w:r>
      </w:ins>
      <w:ins w:id="751" w:author="Montevecchi, William" w:date="2018-04-18T09:37:00Z">
        <w:r>
          <w:rPr>
            <w:rFonts w:ascii="Times New Roman" w:hAnsi="Times New Roman"/>
            <w:i/>
            <w:iCs/>
            <w:sz w:val="24"/>
            <w:szCs w:val="24"/>
          </w:rPr>
          <w:t xml:space="preserve"> </w:t>
        </w:r>
      </w:ins>
      <w:ins w:id="752" w:author="Montevecchi, William" w:date="2018-04-18T09:36:00Z">
        <w:r w:rsidRPr="006C54C7">
          <w:rPr>
            <w:rFonts w:ascii="Times New Roman" w:hAnsi="Times New Roman"/>
            <w:i/>
            <w:iCs/>
            <w:sz w:val="24"/>
            <w:szCs w:val="24"/>
            <w:rPrChange w:id="753" w:author="Montevecchi, William" w:date="2018-04-18T09:37:00Z">
              <w:rPr>
                <w:rFonts w:ascii="Times New Roman" w:hAnsi="Times New Roman"/>
                <w:i/>
                <w:iCs/>
                <w:sz w:val="24"/>
                <w:szCs w:val="24"/>
                <w:highlight w:val="yellow"/>
              </w:rPr>
            </w:rPrChange>
          </w:rPr>
          <w:t xml:space="preserve">that </w:t>
        </w:r>
      </w:ins>
      <w:ins w:id="754" w:author="Montevecchi, William" w:date="2018-04-18T09:37:00Z">
        <w:r w:rsidRPr="001C10AF">
          <w:rPr>
            <w:rFonts w:ascii="Times New Roman" w:hAnsi="Times New Roman"/>
            <w:i/>
            <w:iCs/>
            <w:sz w:val="24"/>
            <w:szCs w:val="24"/>
          </w:rPr>
          <w:t>post-1991</w:t>
        </w:r>
        <w:del w:id="755" w:author="DFO-MPO" w:date="2018-04-26T15:31:00Z">
          <w:r w:rsidDel="00DC4ED5">
            <w:rPr>
              <w:rFonts w:ascii="Times New Roman" w:hAnsi="Times New Roman"/>
              <w:i/>
              <w:iCs/>
              <w:sz w:val="24"/>
              <w:szCs w:val="24"/>
            </w:rPr>
            <w:delText>c</w:delText>
          </w:r>
        </w:del>
      </w:ins>
      <w:del w:id="756" w:author="Montevecchi, William" w:date="2018-04-18T09:37:00Z">
        <w:r w:rsidR="00E5311E" w:rsidRPr="006C54C7" w:rsidDel="006C54C7">
          <w:rPr>
            <w:rFonts w:ascii="Times New Roman" w:hAnsi="Times New Roman"/>
            <w:i/>
            <w:iCs/>
            <w:sz w:val="24"/>
            <w:szCs w:val="24"/>
          </w:rPr>
          <w:delText>C</w:delText>
        </w:r>
      </w:del>
      <w:del w:id="757" w:author="Regular, Paul" w:date="2018-04-25T08:49:00Z">
        <w:r w:rsidR="00E5311E" w:rsidRPr="006C54C7">
          <w:rPr>
            <w:rFonts w:ascii="Times New Roman" w:hAnsi="Times New Roman"/>
            <w:i/>
            <w:iCs/>
            <w:sz w:val="24"/>
            <w:szCs w:val="24"/>
          </w:rPr>
          <w:delText>apelin</w:delText>
        </w:r>
      </w:del>
      <w:ins w:id="758" w:author="Montevecchi, William" w:date="2018-04-18T09:37:00Z">
        <w:del w:id="759" w:author="DFO-MPO" w:date="2018-04-26T15:31:00Z">
          <w:r w:rsidRPr="001C10AF" w:rsidDel="00DC4ED5">
            <w:rPr>
              <w:rFonts w:ascii="Times New Roman" w:hAnsi="Times New Roman"/>
              <w:i/>
              <w:iCs/>
              <w:sz w:val="24"/>
              <w:szCs w:val="24"/>
            </w:rPr>
            <w:delText>1991</w:delText>
          </w:r>
        </w:del>
      </w:ins>
      <w:ins w:id="760" w:author="Gail Davoren" w:date="2018-04-24T12:39:00Z">
        <w:del w:id="761" w:author="DFO-MPO" w:date="2018-04-26T15:31:00Z">
          <w:r w:rsidR="00592BCA" w:rsidDel="00DC4ED5">
            <w:rPr>
              <w:rFonts w:ascii="Times New Roman" w:hAnsi="Times New Roman"/>
              <w:i/>
              <w:iCs/>
              <w:sz w:val="24"/>
              <w:szCs w:val="24"/>
            </w:rPr>
            <w:delText xml:space="preserve"> </w:delText>
          </w:r>
        </w:del>
      </w:ins>
      <w:ins w:id="762" w:author="Montevecchi, William" w:date="2018-04-18T09:37:00Z">
        <w:r>
          <w:rPr>
            <w:rFonts w:ascii="Times New Roman" w:hAnsi="Times New Roman"/>
            <w:i/>
            <w:iCs/>
            <w:sz w:val="24"/>
            <w:szCs w:val="24"/>
          </w:rPr>
          <w:t>c</w:t>
        </w:r>
      </w:ins>
      <w:del w:id="763" w:author="Montevecchi, William" w:date="2018-04-18T09:37:00Z">
        <w:r w:rsidR="00E5311E" w:rsidRPr="006C54C7" w:rsidDel="006C54C7">
          <w:rPr>
            <w:rFonts w:ascii="Times New Roman" w:hAnsi="Times New Roman"/>
            <w:i/>
            <w:iCs/>
            <w:sz w:val="24"/>
            <w:szCs w:val="24"/>
          </w:rPr>
          <w:delText>C</w:delText>
        </w:r>
      </w:del>
      <w:ins w:id="764"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del w:id="765" w:author="Montevecchi, William" w:date="2018-04-18T09:38:00Z">
        <w:r w:rsidR="00E5311E" w:rsidRPr="006C54C7" w:rsidDel="006C54C7">
          <w:rPr>
            <w:rFonts w:ascii="Times New Roman" w:hAnsi="Times New Roman"/>
            <w:i/>
            <w:iCs/>
            <w:sz w:val="24"/>
            <w:szCs w:val="24"/>
          </w:rPr>
          <w:delText xml:space="preserve"> </w:delText>
        </w:r>
      </w:del>
      <w:ins w:id="766"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767" w:author="Montevecchi, William" w:date="2018-04-18T09:37:00Z">
        <w:r w:rsidR="00E5311E" w:rsidRPr="006C54C7" w:rsidDel="006C54C7">
          <w:rPr>
            <w:rFonts w:ascii="Times New Roman" w:hAnsi="Times New Roman"/>
            <w:i/>
            <w:iCs/>
            <w:sz w:val="24"/>
            <w:szCs w:val="24"/>
          </w:rPr>
          <w:delText>post-1991</w:delText>
        </w:r>
      </w:del>
    </w:p>
    <w:p w14:paraId="31116A59" w14:textId="3CC530A7"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768" w:author="Montevecchi, William" w:date="2018-04-18T15:09:00Z">
        <w:r w:rsidR="006D1C21">
          <w:rPr>
            <w:rFonts w:ascii="Times New Roman" w:hAnsi="Times New Roman"/>
            <w:sz w:val="24"/>
            <w:szCs w:val="24"/>
          </w:rPr>
          <w:t>ere</w:t>
        </w:r>
      </w:ins>
      <w:del w:id="769"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770"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771" w:author="Regular, Paul" w:date="2018-04-25T09:48:00Z">
        <w:r w:rsidR="00C75019">
          <w:rPr>
            <w:rFonts w:ascii="Times New Roman" w:hAnsi="Times New Roman"/>
            <w:sz w:val="24"/>
            <w:szCs w:val="24"/>
          </w:rPr>
          <w:t xml:space="preserve">This variability </w:t>
        </w:r>
        <w:proofErr w:type="gramStart"/>
        <w:r w:rsidR="00C75019">
          <w:rPr>
            <w:rFonts w:ascii="Times New Roman" w:hAnsi="Times New Roman"/>
            <w:sz w:val="24"/>
            <w:szCs w:val="24"/>
          </w:rPr>
          <w:t>is likely related</w:t>
        </w:r>
        <w:proofErr w:type="gramEnd"/>
        <w:r w:rsidR="00C75019">
          <w:rPr>
            <w:rFonts w:ascii="Times New Roman" w:hAnsi="Times New Roman"/>
            <w:sz w:val="24"/>
            <w:szCs w:val="24"/>
          </w:rPr>
          <w:t xml:space="preserve"> to the poor catchability </w:t>
        </w:r>
      </w:ins>
      <w:ins w:id="772" w:author="Regular, Paul" w:date="2018-04-25T09:49:00Z">
        <w:r w:rsidR="00C75019">
          <w:rPr>
            <w:rFonts w:ascii="Times New Roman" w:hAnsi="Times New Roman"/>
            <w:sz w:val="24"/>
            <w:szCs w:val="24"/>
          </w:rPr>
          <w:t xml:space="preserve">of capelin </w:t>
        </w:r>
      </w:ins>
      <w:ins w:id="773" w:author="Regular, Paul" w:date="2018-04-25T09:48:00Z">
        <w:r w:rsidR="00C75019">
          <w:rPr>
            <w:rFonts w:ascii="Times New Roman" w:hAnsi="Times New Roman"/>
            <w:sz w:val="24"/>
            <w:szCs w:val="24"/>
          </w:rPr>
          <w:t xml:space="preserve">of the </w:t>
        </w:r>
      </w:ins>
      <w:ins w:id="774" w:author="Regular, Paul" w:date="2018-04-25T09:49:00Z">
        <w:r w:rsidR="00C75019">
          <w:rPr>
            <w:rFonts w:ascii="Times New Roman" w:hAnsi="Times New Roman"/>
            <w:sz w:val="24"/>
            <w:szCs w:val="24"/>
          </w:rPr>
          <w:t xml:space="preserve">Engel otter trawl used in the FBTS through the 1985-1995 </w:t>
        </w:r>
      </w:ins>
      <w:ins w:id="775" w:author="Regular, Paul" w:date="2018-04-25T09:50:00Z">
        <w:r w:rsidR="00C75019">
          <w:rPr>
            <w:rFonts w:ascii="Times New Roman" w:hAnsi="Times New Roman"/>
            <w:sz w:val="24"/>
            <w:szCs w:val="24"/>
          </w:rPr>
          <w:t>period</w:t>
        </w:r>
      </w:ins>
      <w:ins w:id="776"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w:t>
      </w:r>
      <w:r>
        <w:rPr>
          <w:rFonts w:ascii="Times New Roman" w:hAnsi="Times New Roman"/>
          <w:sz w:val="24"/>
          <w:szCs w:val="24"/>
        </w:rPr>
        <w:lastRenderedPageBreak/>
        <w:t xml:space="preserve">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ins w:id="777" w:author="Regular, Paul" w:date="2018-04-25T09:51:00Z">
        <w:r w:rsidR="00C75019">
          <w:rPr>
            <w:rFonts w:ascii="Times New Roman" w:hAnsi="Times New Roman"/>
            <w:sz w:val="24"/>
            <w:szCs w:val="24"/>
          </w:rPr>
          <w:t xml:space="preserve"> </w:t>
        </w:r>
      </w:ins>
      <w:r>
        <w:rPr>
          <w:rFonts w:ascii="Times New Roman" w:hAnsi="Times New Roman"/>
          <w:sz w:val="24"/>
          <w:szCs w:val="24"/>
        </w:rPr>
        <w:t xml:space="preserve">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w:t>
      </w:r>
      <w:ins w:id="778" w:author="Regular, Paul" w:date="2018-04-25T09:52:00Z">
        <w:r w:rsidR="00C75019">
          <w:rPr>
            <w:rFonts w:ascii="Times New Roman" w:hAnsi="Times New Roman"/>
            <w:sz w:val="24"/>
            <w:szCs w:val="24"/>
          </w:rPr>
          <w:t xml:space="preserve">Unlike Frank et al. (2016), we </w:t>
        </w:r>
        <w:del w:id="779" w:author="Dominique Robert" w:date="2018-04-30T14:46:00Z">
          <w:r w:rsidR="00C75019" w:rsidDel="00E90431">
            <w:rPr>
              <w:rFonts w:ascii="Times New Roman" w:hAnsi="Times New Roman"/>
              <w:sz w:val="24"/>
              <w:szCs w:val="24"/>
            </w:rPr>
            <w:delText xml:space="preserve"> </w:delText>
          </w:r>
        </w:del>
        <w:r w:rsidR="00C75019">
          <w:rPr>
            <w:rFonts w:ascii="Times New Roman" w:hAnsi="Times New Roman"/>
            <w:sz w:val="24"/>
            <w:szCs w:val="24"/>
          </w:rPr>
          <w:t xml:space="preserve">excluded the 1985-1995 period from our analysis and focused on the </w:t>
        </w:r>
      </w:ins>
      <w:ins w:id="780" w:author="Regular, Paul" w:date="2018-04-25T09:55:00Z">
        <w:r w:rsidR="00AB17FD">
          <w:rPr>
            <w:rFonts w:ascii="Times New Roman" w:hAnsi="Times New Roman"/>
            <w:sz w:val="24"/>
            <w:szCs w:val="24"/>
          </w:rPr>
          <w:t xml:space="preserve">post 1995 period when </w:t>
        </w:r>
      </w:ins>
      <w:ins w:id="781" w:author="Regular, Paul" w:date="2018-04-25T10:06:00Z">
        <w:r w:rsidR="00AB17FD">
          <w:rPr>
            <w:rFonts w:ascii="Times New Roman" w:hAnsi="Times New Roman"/>
            <w:sz w:val="24"/>
            <w:szCs w:val="24"/>
          </w:rPr>
          <w:t xml:space="preserve">the catchability of capelin </w:t>
        </w:r>
        <w:proofErr w:type="gramStart"/>
        <w:r w:rsidR="00AB17FD">
          <w:rPr>
            <w:rFonts w:ascii="Times New Roman" w:hAnsi="Times New Roman"/>
            <w:sz w:val="24"/>
            <w:szCs w:val="24"/>
          </w:rPr>
          <w:t>was improved</w:t>
        </w:r>
        <w:proofErr w:type="gramEnd"/>
        <w:r w:rsidR="00AB17FD">
          <w:rPr>
            <w:rFonts w:ascii="Times New Roman" w:hAnsi="Times New Roman"/>
            <w:sz w:val="24"/>
            <w:szCs w:val="24"/>
          </w:rPr>
          <w:t xml:space="preserve"> via the use of a</w:t>
        </w:r>
      </w:ins>
      <w:ins w:id="782" w:author="Regular, Paul" w:date="2018-04-25T09:55:00Z">
        <w:r w:rsidR="00C75019">
          <w:rPr>
            <w:rFonts w:ascii="Times New Roman" w:hAnsi="Times New Roman"/>
            <w:sz w:val="24"/>
            <w:szCs w:val="24"/>
          </w:rPr>
          <w:t xml:space="preserve"> </w:t>
        </w:r>
        <w:proofErr w:type="spellStart"/>
        <w:r w:rsidR="00C75019">
          <w:rPr>
            <w:rFonts w:ascii="Times New Roman" w:hAnsi="Times New Roman"/>
            <w:sz w:val="24"/>
            <w:szCs w:val="24"/>
          </w:rPr>
          <w:t>Cam</w:t>
        </w:r>
        <w:r w:rsidR="00184902">
          <w:rPr>
            <w:rFonts w:ascii="Times New Roman" w:hAnsi="Times New Roman"/>
            <w:sz w:val="24"/>
            <w:szCs w:val="24"/>
          </w:rPr>
          <w:t>pelen</w:t>
        </w:r>
        <w:proofErr w:type="spellEnd"/>
        <w:r w:rsidR="00184902">
          <w:rPr>
            <w:rFonts w:ascii="Times New Roman" w:hAnsi="Times New Roman"/>
            <w:sz w:val="24"/>
            <w:szCs w:val="24"/>
          </w:rPr>
          <w:t xml:space="preserve"> traw</w:t>
        </w:r>
      </w:ins>
      <w:ins w:id="783" w:author="Regular, Paul" w:date="2018-04-25T10:06:00Z">
        <w:r w:rsidR="00AB17FD">
          <w:rPr>
            <w:rFonts w:ascii="Times New Roman" w:hAnsi="Times New Roman"/>
            <w:sz w:val="24"/>
            <w:szCs w:val="24"/>
          </w:rPr>
          <w:t>l</w:t>
        </w:r>
      </w:ins>
      <w:ins w:id="784"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capelin have shifted their distribution towards the inshore post-1991 </w:t>
      </w:r>
      <w:del w:id="785" w:author="Regular, Paul" w:date="2018-04-25T12:25:00Z">
        <w:r w:rsidDel="00B42C2B">
          <w:rPr>
            <w:rFonts w:ascii="Times New Roman" w:hAnsi="Times New Roman"/>
            <w:sz w:val="24"/>
            <w:szCs w:val="24"/>
          </w:rPr>
          <w:delText xml:space="preserve">with no </w:delText>
        </w:r>
      </w:del>
      <w:ins w:id="786"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787" w:author="Regular, Paul" w:date="2018-04-25T12:24:00Z">
        <w:r w:rsidR="00B42C2B">
          <w:rPr>
            <w:rFonts w:ascii="Times New Roman" w:hAnsi="Times New Roman"/>
            <w:sz w:val="24"/>
            <w:szCs w:val="24"/>
          </w:rPr>
          <w:t>er</w:t>
        </w:r>
      </w:ins>
      <w:del w:id="788"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789"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790" w:author="Regular, Paul" w:date="2018-04-25T12:43:00Z">
        <w:r w:rsidR="00F01208">
          <w:rPr>
            <w:rFonts w:ascii="Times New Roman" w:hAnsi="Times New Roman"/>
            <w:sz w:val="24"/>
            <w:szCs w:val="24"/>
          </w:rPr>
          <w:t>demonstrates pronounced shifts in the north-south dimension</w:t>
        </w:r>
      </w:ins>
      <w:del w:id="791"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792" w:author="Regular, Paul" w:date="2018-04-25T12:42:00Z">
        <w:r w:rsidDel="00F01208">
          <w:rPr>
            <w:rFonts w:ascii="Times New Roman" w:hAnsi="Times New Roman"/>
            <w:sz w:val="24"/>
            <w:szCs w:val="24"/>
          </w:rPr>
          <w:delText>northward as abundance increases and southwards as abundance decreases</w:delText>
        </w:r>
      </w:del>
      <w:del w:id="793"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Other analyses also indicate that it is unrealistic that 3 to 6 Mt of capelin are residing in the inshore. The </w:t>
      </w:r>
      <w:ins w:id="794" w:author="Regular, Paul" w:date="2018-04-25T10:00:00Z">
        <w:r w:rsidR="00497364">
          <w:rPr>
            <w:rFonts w:ascii="Times New Roman" w:hAnsi="Times New Roman"/>
            <w:sz w:val="24"/>
            <w:szCs w:val="24"/>
          </w:rPr>
          <w:t xml:space="preserve">inshore </w:t>
        </w:r>
      </w:ins>
      <w:del w:id="795" w:author="DFO-MPO" w:date="2018-04-26T15:36:00Z">
        <w:r w:rsidDel="00C31B57">
          <w:rPr>
            <w:rFonts w:ascii="Times New Roman" w:hAnsi="Times New Roman"/>
            <w:sz w:val="24"/>
            <w:szCs w:val="24"/>
          </w:rPr>
          <w:delText>‘blind-spot</w:delText>
        </w:r>
        <w:commentRangeStart w:id="796"/>
        <w:r w:rsidDel="00C31B57">
          <w:rPr>
            <w:rFonts w:ascii="Times New Roman" w:hAnsi="Times New Roman"/>
            <w:sz w:val="24"/>
            <w:szCs w:val="24"/>
          </w:rPr>
          <w:delText>’</w:delText>
        </w:r>
        <w:commentRangeEnd w:id="796"/>
        <w:r w:rsidDel="00C31B57">
          <w:commentReference w:id="796"/>
        </w:r>
      </w:del>
      <w:ins w:id="797" w:author="DFO-MPO" w:date="2018-04-26T15:36:00Z">
        <w:r w:rsidR="00C31B57">
          <w:rPr>
            <w:rFonts w:ascii="Times New Roman" w:hAnsi="Times New Roman"/>
            <w:sz w:val="24"/>
            <w:szCs w:val="24"/>
          </w:rPr>
          <w:t>area</w:t>
        </w:r>
      </w:ins>
      <w:r>
        <w:rPr>
          <w:rFonts w:ascii="Times New Roman" w:hAnsi="Times New Roman"/>
          <w:sz w:val="24"/>
          <w:szCs w:val="24"/>
        </w:rPr>
        <w:t xml:space="preserve"> </w:t>
      </w:r>
      <w:del w:id="798" w:author="Regular, Paul" w:date="2018-04-25T10:00:00Z">
        <w:r w:rsidDel="00497364">
          <w:rPr>
            <w:rFonts w:ascii="Times New Roman" w:hAnsi="Times New Roman"/>
            <w:sz w:val="24"/>
            <w:szCs w:val="24"/>
          </w:rPr>
          <w:delText>of the</w:delText>
        </w:r>
      </w:del>
      <w:ins w:id="799"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800"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801" w:author="Regular, Paul" w:date="2018-04-25T10:00:00Z">
        <w:r w:rsidDel="00497364">
          <w:rPr>
            <w:rFonts w:ascii="Times New Roman" w:hAnsi="Times New Roman"/>
            <w:sz w:val="24"/>
            <w:szCs w:val="24"/>
          </w:rPr>
          <w:delText xml:space="preserve">blind </w:delText>
        </w:r>
      </w:del>
      <w:ins w:id="802"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803"/>
      <w:r>
        <w:rPr>
          <w:rFonts w:ascii="Times New Roman" w:hAnsi="Times New Roman"/>
          <w:sz w:val="24"/>
          <w:szCs w:val="24"/>
        </w:rPr>
        <w:t>Fig. 7</w:t>
      </w:r>
      <w:commentRangeEnd w:id="803"/>
      <w:r w:rsidR="00F01208">
        <w:rPr>
          <w:rStyle w:val="Marquedecommentaire"/>
          <w:rFonts w:ascii="Times New Roman" w:eastAsia="Arial Unicode MS" w:hAnsi="Times New Roman" w:cs="Times New Roman"/>
          <w:color w:val="auto"/>
          <w:lang w:eastAsia="en-US"/>
        </w:rPr>
        <w:commentReference w:id="803"/>
      </w:r>
      <w:r>
        <w:rPr>
          <w:rFonts w:ascii="Times New Roman" w:hAnsi="Times New Roman"/>
          <w:sz w:val="24"/>
          <w:szCs w:val="24"/>
        </w:rPr>
        <w:t xml:space="preserve">). Neither observation can account for the required amount of capelin hypothesized to be </w:t>
      </w:r>
      <w:r>
        <w:rPr>
          <w:rFonts w:ascii="Times New Roman" w:hAnsi="Times New Roman"/>
          <w:sz w:val="24"/>
          <w:szCs w:val="24"/>
        </w:rPr>
        <w:lastRenderedPageBreak/>
        <w:t>residing inshore if there was no collapse of capelin in the NL region. The</w:t>
      </w:r>
      <w:ins w:id="804" w:author="Montevecchi, William" w:date="2018-04-18T15:12:00Z">
        <w:r w:rsidR="007B04FF">
          <w:rPr>
            <w:rFonts w:ascii="Times New Roman" w:hAnsi="Times New Roman"/>
            <w:sz w:val="24"/>
            <w:szCs w:val="24"/>
          </w:rPr>
          <w:t xml:space="preserve"> </w:t>
        </w:r>
      </w:ins>
      <w:del w:id="805" w:author="Montevecchi, William" w:date="2018-04-18T15:12:00Z">
        <w:r w:rsidDel="007B04FF">
          <w:rPr>
            <w:rFonts w:ascii="Times New Roman" w:hAnsi="Times New Roman"/>
            <w:sz w:val="24"/>
            <w:szCs w:val="24"/>
          </w:rPr>
          <w:delText>refore, the</w:delText>
        </w:r>
      </w:del>
      <w:del w:id="806"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807"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Titre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808" w:author="Montevecchi, William" w:date="2018-04-18T15:26:00Z">
        <w:r>
          <w:rPr>
            <w:rFonts w:ascii="Times New Roman" w:hAnsi="Times New Roman"/>
            <w:i/>
            <w:iCs/>
            <w:sz w:val="24"/>
            <w:szCs w:val="24"/>
          </w:rPr>
          <w:t>Contention that c</w:t>
        </w:r>
      </w:ins>
      <w:del w:id="809"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7D5E3CA"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810"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811" w:author="Montevecchi, William" w:date="2018-04-18T15:27:00Z">
        <w:r w:rsidDel="009B7461">
          <w:rPr>
            <w:rFonts w:ascii="Times New Roman" w:hAnsi="Times New Roman"/>
            <w:sz w:val="24"/>
            <w:szCs w:val="24"/>
          </w:rPr>
          <w:delText xml:space="preserve">. </w:delText>
        </w:r>
      </w:del>
      <w:ins w:id="812" w:author="Montevecchi, William" w:date="2018-04-18T15:27:00Z">
        <w:r w:rsidR="009B7461">
          <w:rPr>
            <w:rFonts w:ascii="Times New Roman" w:hAnsi="Times New Roman"/>
            <w:sz w:val="24"/>
            <w:szCs w:val="24"/>
          </w:rPr>
          <w:t xml:space="preserve">.'s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813" w:author="Montevecchi, William" w:date="2018-04-18T15:27:00Z">
        <w:r w:rsidR="009B7461">
          <w:rPr>
            <w:rFonts w:ascii="Times New Roman" w:hAnsi="Times New Roman"/>
            <w:sz w:val="24"/>
            <w:szCs w:val="24"/>
          </w:rPr>
          <w:t xml:space="preserve"> </w:t>
        </w:r>
      </w:ins>
      <w:del w:id="814"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w:t>
      </w:r>
      <w:del w:id="815" w:author="Dominique Robert" w:date="2018-04-30T15:14:00Z">
        <w:r w:rsidDel="0079361E">
          <w:rPr>
            <w:rFonts w:ascii="Times New Roman" w:hAnsi="Times New Roman"/>
            <w:sz w:val="24"/>
            <w:szCs w:val="24"/>
          </w:rPr>
          <w:delText>,</w:delText>
        </w:r>
      </w:del>
      <w:r>
        <w:rPr>
          <w:rFonts w:ascii="Times New Roman" w:hAnsi="Times New Roman"/>
          <w:sz w:val="24"/>
          <w:szCs w:val="24"/>
        </w:rPr>
        <w:t xml:space="preserve"> older capelin in offshore waters compared to inshore waters. We found that there were large shifts in capelin age compositions from 1980-2016. Prior to 1991, ~97% of the spring acoustic survey catches were composed of ages 2, 3</w:t>
      </w:r>
      <w:del w:id="816"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817" w:author="Montevecchi, William" w:date="2018-04-18T15:28:00Z">
        <w:r w:rsidR="009B7461">
          <w:rPr>
            <w:rFonts w:ascii="Times New Roman" w:hAnsi="Times New Roman"/>
            <w:sz w:val="24"/>
            <w:szCs w:val="24"/>
          </w:rPr>
          <w:t xml:space="preserve"> and </w:t>
        </w:r>
      </w:ins>
      <w:del w:id="818"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 xml:space="preserve">3 have remained </w:t>
      </w:r>
      <w:del w:id="819" w:author="Dominique Robert" w:date="2018-04-30T15:17:00Z">
        <w:r w:rsidDel="0079361E">
          <w:rPr>
            <w:rFonts w:ascii="Times New Roman" w:hAnsi="Times New Roman"/>
            <w:sz w:val="24"/>
            <w:szCs w:val="24"/>
          </w:rPr>
          <w:delText xml:space="preserve">consistent </w:delText>
        </w:r>
      </w:del>
      <w:ins w:id="820" w:author="Dominique Robert" w:date="2018-04-30T15:17:00Z">
        <w:r w:rsidR="0079361E">
          <w:rPr>
            <w:rFonts w:ascii="Times New Roman" w:hAnsi="Times New Roman"/>
            <w:sz w:val="24"/>
            <w:szCs w:val="24"/>
          </w:rPr>
          <w:t>cons</w:t>
        </w:r>
        <w:r w:rsidR="0079361E">
          <w:rPr>
            <w:rFonts w:ascii="Times New Roman" w:hAnsi="Times New Roman"/>
            <w:sz w:val="24"/>
            <w:szCs w:val="24"/>
          </w:rPr>
          <w:t>tant</w:t>
        </w:r>
        <w:r w:rsidR="0079361E">
          <w:rPr>
            <w:rFonts w:ascii="Times New Roman" w:hAnsi="Times New Roman"/>
            <w:sz w:val="24"/>
            <w:szCs w:val="24"/>
          </w:rPr>
          <w:t xml:space="preserve"> </w:t>
        </w:r>
      </w:ins>
      <w:r>
        <w:rPr>
          <w:rFonts w:ascii="Times New Roman" w:hAnsi="Times New Roman"/>
          <w:sz w:val="24"/>
          <w:szCs w:val="24"/>
        </w:rPr>
        <w:t xml:space="preserve">at ~60% and ~28% of the catch, respectively, while age-1 capelin has </w:t>
      </w:r>
      <w:ins w:id="821" w:author="Dominique Robert" w:date="2018-04-30T15:17:00Z">
        <w:r w:rsidR="0079361E">
          <w:rPr>
            <w:rFonts w:ascii="Times New Roman" w:hAnsi="Times New Roman"/>
            <w:sz w:val="24"/>
            <w:szCs w:val="24"/>
          </w:rPr>
          <w:t xml:space="preserve">increased </w:t>
        </w:r>
      </w:ins>
      <w:del w:id="822" w:author="Dominique Robert" w:date="2018-04-30T15:17:00Z">
        <w:r w:rsidDel="0079361E">
          <w:rPr>
            <w:rFonts w:ascii="Times New Roman" w:hAnsi="Times New Roman"/>
            <w:sz w:val="24"/>
            <w:szCs w:val="24"/>
          </w:rPr>
          <w:delText xml:space="preserve">gone </w:delText>
        </w:r>
      </w:del>
      <w:r>
        <w:rPr>
          <w:rFonts w:ascii="Times New Roman" w:hAnsi="Times New Roman"/>
          <w:sz w:val="24"/>
          <w:szCs w:val="24"/>
        </w:rPr>
        <w:t xml:space="preserve">from </w:t>
      </w:r>
      <w:del w:id="823" w:author="Dominique Robert" w:date="2018-04-30T15:17:00Z">
        <w:r w:rsidDel="0079361E">
          <w:rPr>
            <w:rFonts w:ascii="Times New Roman" w:hAnsi="Times New Roman"/>
            <w:sz w:val="24"/>
            <w:szCs w:val="24"/>
          </w:rPr>
          <w:delText xml:space="preserve">being </w:delText>
        </w:r>
      </w:del>
      <w:r>
        <w:rPr>
          <w:rFonts w:ascii="Times New Roman" w:hAnsi="Times New Roman"/>
          <w:sz w:val="24"/>
          <w:szCs w:val="24"/>
        </w:rPr>
        <w:t xml:space="preserve">1% </w:t>
      </w:r>
      <w:del w:id="824" w:author="Dominique Robert" w:date="2018-04-30T15:17:00Z">
        <w:r w:rsidDel="0079361E">
          <w:rPr>
            <w:rFonts w:ascii="Times New Roman" w:hAnsi="Times New Roman"/>
            <w:sz w:val="24"/>
            <w:szCs w:val="24"/>
          </w:rPr>
          <w:delText xml:space="preserve">of the catch </w:delText>
        </w:r>
      </w:del>
      <w:r>
        <w:rPr>
          <w:rFonts w:ascii="Times New Roman" w:hAnsi="Times New Roman"/>
          <w:sz w:val="24"/>
          <w:szCs w:val="24"/>
        </w:rPr>
        <w:t>to ~10% of the catch and contributions of ages 4, 5, and 6 have declined (Fig. 2). In the inshore commercial fishery pre-1991, ~96-99% of the catches in NAFO Div. 3KL consisted of ages 3, 4</w:t>
      </w:r>
      <w:ins w:id="825" w:author="Montevecchi, William" w:date="2018-04-18T15:29:00Z">
        <w:r w:rsidR="009B7461">
          <w:rPr>
            <w:rFonts w:ascii="Times New Roman" w:hAnsi="Times New Roman"/>
            <w:sz w:val="24"/>
            <w:szCs w:val="24"/>
          </w:rPr>
          <w:t xml:space="preserve"> and</w:t>
        </w:r>
      </w:ins>
      <w:del w:id="826"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decrease in numbers of older capelin </w:t>
      </w:r>
      <w:del w:id="827"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828"/>
      <w:r>
        <w:rPr>
          <w:rFonts w:ascii="Times New Roman" w:hAnsi="Times New Roman"/>
          <w:sz w:val="24"/>
          <w:szCs w:val="24"/>
        </w:rPr>
        <w:t>supports</w:t>
      </w:r>
      <w:commentRangeEnd w:id="828"/>
      <w:r>
        <w:commentReference w:id="828"/>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w:t>
      </w:r>
      <w:r>
        <w:rPr>
          <w:rFonts w:ascii="Times New Roman" w:hAnsi="Times New Roman"/>
          <w:sz w:val="24"/>
          <w:szCs w:val="24"/>
        </w:rPr>
        <w:lastRenderedPageBreak/>
        <w:t xml:space="preserve">actually decreased both in absolute terms and as a proportion of the overall catch, </w:t>
      </w:r>
      <w:del w:id="829" w:author="Regular, Paul" w:date="2018-04-25T12:56:00Z">
        <w:r w:rsidDel="002900BD">
          <w:rPr>
            <w:rFonts w:ascii="Times New Roman" w:hAnsi="Times New Roman"/>
            <w:sz w:val="24"/>
            <w:szCs w:val="24"/>
          </w:rPr>
          <w:delText>supports the rejection of the</w:delText>
        </w:r>
      </w:del>
      <w:ins w:id="830"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w:t>
      </w:r>
      <w:commentRangeStart w:id="831"/>
      <w:r>
        <w:rPr>
          <w:rFonts w:ascii="Times New Roman" w:hAnsi="Times New Roman"/>
          <w:sz w:val="24"/>
          <w:szCs w:val="24"/>
        </w:rPr>
        <w:t xml:space="preserve">The truncation of the age-structure of capelin in both inshore and offshore waters and a subsequent shift to younger age-classes does support </w:t>
      </w:r>
      <w:commentRangeStart w:id="832"/>
      <w:del w:id="833" w:author="Regular, Paul" w:date="2018-04-25T12:58:00Z">
        <w:r w:rsidDel="002900BD">
          <w:rPr>
            <w:rFonts w:ascii="Times New Roman" w:hAnsi="Times New Roman"/>
            <w:sz w:val="24"/>
            <w:szCs w:val="24"/>
            <w:lang w:val="de-DE"/>
          </w:rPr>
          <w:delText>Fisheries</w:delText>
        </w:r>
        <w:commentRangeEnd w:id="832"/>
        <w:r w:rsidDel="002900BD">
          <w:commentReference w:id="832"/>
        </w:r>
        <w:r w:rsidDel="002900BD">
          <w:rPr>
            <w:rFonts w:ascii="Times New Roman" w:hAnsi="Times New Roman"/>
            <w:sz w:val="24"/>
            <w:szCs w:val="24"/>
          </w:rPr>
          <w:delText xml:space="preserve"> and Oceans Canada findings that the </w:delText>
        </w:r>
      </w:del>
      <w:proofErr w:type="spellStart"/>
      <w:ins w:id="834" w:author="Regular, Paul" w:date="2018-04-25T12:58:00Z">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contention</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at</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ins>
      <w:r>
        <w:rPr>
          <w:rFonts w:ascii="Times New Roman" w:hAnsi="Times New Roman"/>
          <w:sz w:val="24"/>
          <w:szCs w:val="24"/>
        </w:rPr>
        <w:t xml:space="preserve">capelin population in NAFO Div. 2J3KL collapsed </w:t>
      </w:r>
      <w:del w:id="835" w:author="Regular, Paul" w:date="2018-04-25T12:59:00Z">
        <w:r w:rsidDel="002900BD">
          <w:rPr>
            <w:rFonts w:ascii="Times New Roman" w:hAnsi="Times New Roman"/>
            <w:sz w:val="24"/>
            <w:szCs w:val="24"/>
          </w:rPr>
          <w:delText>relative to the 1980s</w:delText>
        </w:r>
      </w:del>
      <w:ins w:id="836"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w:t>
      </w:r>
      <w:commentRangeEnd w:id="831"/>
      <w:r w:rsidR="0079361E">
        <w:rPr>
          <w:rStyle w:val="Marquedecommentaire"/>
          <w:rFonts w:ascii="Times New Roman" w:eastAsia="Arial Unicode MS" w:hAnsi="Times New Roman" w:cs="Times New Roman"/>
          <w:color w:val="auto"/>
          <w:lang w:eastAsia="en-US"/>
        </w:rPr>
        <w:commentReference w:id="831"/>
      </w:r>
      <w:r>
        <w:rPr>
          <w:rFonts w:ascii="Times New Roman" w:hAnsi="Times New Roman"/>
          <w:sz w:val="24"/>
          <w:szCs w:val="24"/>
        </w:rPr>
        <w:t xml:space="preserve">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4875593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w:t>
      </w:r>
      <w:proofErr w:type="spellStart"/>
      <w:r>
        <w:rPr>
          <w:rFonts w:ascii="Times New Roman" w:hAnsi="Times New Roman"/>
          <w:sz w:val="24"/>
          <w:szCs w:val="24"/>
        </w:rPr>
        <w:t>behaviour</w:t>
      </w:r>
      <w:proofErr w:type="spellEnd"/>
      <w:r>
        <w:rPr>
          <w:rFonts w:ascii="Times New Roman" w:hAnsi="Times New Roman"/>
          <w:sz w:val="24"/>
          <w:szCs w:val="24"/>
        </w:rPr>
        <w:t xml:space="preserve"> post-1991 negatively impacted the effectiveness of the inshore catch rate index in providing estimates of capelin spawning biomass. Due to the small sizes of spawning capelin post-1991, management regulations introduced a </w:t>
      </w:r>
      <w:commentRangeStart w:id="837"/>
      <w:r>
        <w:rPr>
          <w:rFonts w:ascii="Times New Roman" w:hAnsi="Times New Roman"/>
          <w:sz w:val="24"/>
          <w:szCs w:val="24"/>
        </w:rPr>
        <w:t xml:space="preserve">size criterion </w:t>
      </w:r>
      <w:commentRangeEnd w:id="837"/>
      <w:r w:rsidR="001B244E">
        <w:rPr>
          <w:rStyle w:val="Marquedecommentaire"/>
          <w:rFonts w:ascii="Times New Roman" w:eastAsia="Arial Unicode MS" w:hAnsi="Times New Roman" w:cs="Times New Roman"/>
          <w:color w:val="auto"/>
          <w:lang w:eastAsia="en-US"/>
        </w:rPr>
        <w:commentReference w:id="837"/>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w:t>
      </w:r>
      <w:del w:id="838" w:author="Dominique Robert" w:date="2018-05-01T10:36:00Z">
        <w:r w:rsidDel="005E5B4F">
          <w:rPr>
            <w:rFonts w:ascii="Times New Roman" w:hAnsi="Times New Roman"/>
            <w:sz w:val="24"/>
            <w:szCs w:val="24"/>
          </w:rPr>
          <w:delText xml:space="preserve">The </w:delText>
        </w:r>
      </w:del>
      <w:ins w:id="839" w:author="Dominique Robert" w:date="2018-05-01T10:36:00Z">
        <w:r w:rsidR="005E5B4F">
          <w:rPr>
            <w:rFonts w:ascii="Times New Roman" w:hAnsi="Times New Roman"/>
            <w:sz w:val="24"/>
            <w:szCs w:val="24"/>
          </w:rPr>
          <w:t>We conclude that t</w:t>
        </w:r>
        <w:r w:rsidR="005E5B4F">
          <w:rPr>
            <w:rFonts w:ascii="Times New Roman" w:hAnsi="Times New Roman"/>
            <w:sz w:val="24"/>
            <w:szCs w:val="24"/>
          </w:rPr>
          <w:t xml:space="preserve">he </w:t>
        </w:r>
      </w:ins>
      <w:r>
        <w:rPr>
          <w:rFonts w:ascii="Times New Roman" w:hAnsi="Times New Roman"/>
          <w:sz w:val="24"/>
          <w:szCs w:val="24"/>
        </w:rPr>
        <w:t xml:space="preserve">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ins w:id="840" w:author="Regular, Paul" w:date="2018-04-25T13:01:00Z">
        <w:r w:rsidR="002900BD">
          <w:rPr>
            <w:rFonts w:ascii="Times New Roman" w:hAnsi="Times New Roman"/>
            <w:sz w:val="24"/>
            <w:szCs w:val="24"/>
          </w:rPr>
          <w:t xml:space="preserve"> </w:t>
        </w:r>
      </w:ins>
      <w:r>
        <w:rPr>
          <w:rFonts w:ascii="Times New Roman" w:hAnsi="Times New Roman"/>
          <w:sz w:val="24"/>
          <w:szCs w:val="24"/>
        </w:rPr>
        <w:t xml:space="preserve"> </w:t>
      </w:r>
    </w:p>
    <w:p w14:paraId="316BF161" w14:textId="77777777" w:rsidR="000134ED" w:rsidRDefault="00E5311E">
      <w:pPr>
        <w:pStyle w:val="Titre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commentRangeStart w:id="841"/>
      <w:r>
        <w:rPr>
          <w:rFonts w:ascii="Times New Roman" w:hAnsi="Times New Roman"/>
          <w:sz w:val="24"/>
          <w:szCs w:val="24"/>
        </w:rPr>
        <w:lastRenderedPageBreak/>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841"/>
      <w:r w:rsidR="00967311">
        <w:rPr>
          <w:rStyle w:val="Marquedecommentaire"/>
          <w:rFonts w:ascii="Times New Roman" w:eastAsia="Arial Unicode MS" w:hAnsi="Times New Roman" w:cs="Times New Roman"/>
          <w:color w:val="auto"/>
          <w:lang w:eastAsia="en-US"/>
        </w:rPr>
        <w:commentReference w:id="841"/>
      </w:r>
      <w:r>
        <w:rPr>
          <w:rFonts w:ascii="Times New Roman" w:hAnsi="Times New Roman"/>
          <w:sz w:val="24"/>
          <w:szCs w:val="24"/>
        </w:rPr>
        <w:t xml:space="preserve">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842"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843"/>
      <w:r>
        <w:rPr>
          <w:rFonts w:ascii="Times New Roman" w:hAnsi="Times New Roman"/>
          <w:sz w:val="24"/>
          <w:szCs w:val="24"/>
        </w:rPr>
        <w:t>.</w:t>
      </w:r>
      <w:commentRangeEnd w:id="843"/>
      <w:r>
        <w:commentReference w:id="843"/>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Protracted spawning from early July to mid-August in 1991-</w:t>
      </w:r>
      <w:del w:id="844" w:author="Dominique Robert" w:date="2018-05-01T10:48:00Z">
        <w:r w:rsidDel="00045E5B">
          <w:rPr>
            <w:rFonts w:ascii="Times New Roman" w:hAnsi="Times New Roman"/>
            <w:sz w:val="24"/>
            <w:szCs w:val="24"/>
          </w:rPr>
          <w:delText xml:space="preserve"> </w:delText>
        </w:r>
      </w:del>
      <w:r>
        <w:rPr>
          <w:rFonts w:ascii="Times New Roman" w:hAnsi="Times New Roman"/>
          <w:sz w:val="24"/>
          <w:szCs w:val="24"/>
        </w:rPr>
        <w:t xml:space="preserve">93 resulted in multimodal capelin spawning peaks that </w:t>
      </w:r>
      <w:proofErr w:type="gramStart"/>
      <w:r>
        <w:rPr>
          <w:rFonts w:ascii="Times New Roman" w:hAnsi="Times New Roman"/>
          <w:sz w:val="24"/>
          <w:szCs w:val="24"/>
        </w:rPr>
        <w:t>were covered</w:t>
      </w:r>
      <w:proofErr w:type="gramEnd"/>
      <w:r>
        <w:rPr>
          <w:rFonts w:ascii="Times New Roman" w:hAnsi="Times New Roman"/>
          <w:sz w:val="24"/>
          <w:szCs w:val="24"/>
        </w:rPr>
        <w:t xml:space="preserve">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845" w:author="Montevecchi, William" w:date="2018-04-18T15:43:00Z">
        <w:r w:rsidR="00670B37">
          <w:rPr>
            <w:rFonts w:ascii="Times New Roman" w:hAnsi="Times New Roman"/>
            <w:sz w:val="24"/>
            <w:szCs w:val="24"/>
          </w:rPr>
          <w:t>b</w:t>
        </w:r>
      </w:ins>
      <w:del w:id="846"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w:t>
      </w:r>
      <w:r>
        <w:rPr>
          <w:rFonts w:ascii="Times New Roman" w:hAnsi="Times New Roman"/>
          <w:sz w:val="24"/>
          <w:szCs w:val="24"/>
        </w:rPr>
        <w:lastRenderedPageBreak/>
        <w:t xml:space="preserve">aerial survey to estimate inshore capelin stock abundance post-1991, this index </w:t>
      </w:r>
      <w:proofErr w:type="gramStart"/>
      <w:r>
        <w:rPr>
          <w:rFonts w:ascii="Times New Roman" w:hAnsi="Times New Roman"/>
          <w:sz w:val="24"/>
          <w:szCs w:val="24"/>
        </w:rPr>
        <w:t>should be used</w:t>
      </w:r>
      <w:proofErr w:type="gramEnd"/>
      <w:r>
        <w:rPr>
          <w:rFonts w:ascii="Times New Roman" w:hAnsi="Times New Roman"/>
          <w:sz w:val="24"/>
          <w:szCs w:val="24"/>
        </w:rPr>
        <w:t xml:space="preserve"> with caution and does not unequivocally support the hypothesis of a non-collapse of capelin</w:t>
      </w:r>
      <w:ins w:id="847" w:author="George Rose" w:date="2018-04-11T13:56:00Z">
        <w:del w:id="848" w:author="Dominique Robert" w:date="2018-05-01T10:50:00Z">
          <w:r w:rsidDel="00045E5B">
            <w:rPr>
              <w:rFonts w:ascii="Times New Roman" w:hAnsi="Times New Roman"/>
              <w:sz w:val="24"/>
              <w:szCs w:val="24"/>
            </w:rPr>
            <w:delText xml:space="preserve"> </w:delText>
          </w:r>
        </w:del>
      </w:ins>
      <w:commentRangeStart w:id="849"/>
      <w:r>
        <w:rPr>
          <w:rFonts w:ascii="Times New Roman" w:hAnsi="Times New Roman"/>
          <w:sz w:val="24"/>
          <w:szCs w:val="24"/>
        </w:rPr>
        <w:t>.</w:t>
      </w:r>
      <w:commentRangeEnd w:id="849"/>
      <w:r>
        <w:commentReference w:id="849"/>
      </w:r>
    </w:p>
    <w:p w14:paraId="152827E7" w14:textId="77777777" w:rsidR="000134ED" w:rsidRDefault="00E5311E">
      <w:pPr>
        <w:pStyle w:val="Titre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2B96F24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w:t>
      </w:r>
      <w:del w:id="850" w:author="DFO-MPO" w:date="2018-04-26T15:42:00Z">
        <w:r w:rsidDel="00B528DB">
          <w:rPr>
            <w:rFonts w:ascii="Times New Roman" w:hAnsi="Times New Roman"/>
            <w:sz w:val="24"/>
            <w:szCs w:val="24"/>
          </w:rPr>
          <w:delText xml:space="preserve">follow </w:delText>
        </w:r>
      </w:del>
      <w:ins w:id="851" w:author="DFO-MPO" w:date="2018-04-26T15:42:00Z">
        <w:r w:rsidR="00B528DB">
          <w:rPr>
            <w:rFonts w:ascii="Times New Roman" w:hAnsi="Times New Roman"/>
            <w:sz w:val="24"/>
            <w:szCs w:val="24"/>
          </w:rPr>
          <w:t xml:space="preserve">show </w:t>
        </w:r>
      </w:ins>
      <w:r>
        <w:rPr>
          <w:rFonts w:ascii="Times New Roman" w:hAnsi="Times New Roman"/>
          <w:sz w:val="24"/>
          <w:szCs w:val="24"/>
        </w:rPr>
        <w:t xml:space="preserve">a </w:t>
      </w:r>
      <w:ins w:id="852" w:author="DFO-MPO" w:date="2018-04-26T15:43:00Z">
        <w:del w:id="853" w:author="Dominique Robert" w:date="2018-05-01T10:55:00Z">
          <w:r w:rsidR="00B528DB" w:rsidDel="00045E5B">
            <w:rPr>
              <w:rFonts w:ascii="Times New Roman" w:hAnsi="Times New Roman"/>
              <w:sz w:val="24"/>
              <w:szCs w:val="24"/>
            </w:rPr>
            <w:delText xml:space="preserve">clear </w:delText>
          </w:r>
        </w:del>
      </w:ins>
      <w:r>
        <w:rPr>
          <w:rFonts w:ascii="Times New Roman" w:hAnsi="Times New Roman"/>
          <w:sz w:val="24"/>
          <w:szCs w:val="24"/>
        </w:rPr>
        <w:t xml:space="preserve">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Carscadden</w:t>
      </w:r>
      <w:proofErr w:type="spellEnd"/>
      <w:r>
        <w:rPr>
          <w:rFonts w:ascii="Times New Roman" w:hAnsi="Times New Roman"/>
          <w:sz w:val="24"/>
          <w:szCs w:val="24"/>
        </w:rPr>
        <w:t xml:space="preserv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854" w:author="Montevecchi, William" w:date="2018-04-18T15:46:00Z">
        <w:r w:rsidR="00815D2E">
          <w:rPr>
            <w:rFonts w:ascii="Times New Roman" w:hAnsi="Times New Roman"/>
            <w:sz w:val="24"/>
            <w:szCs w:val="24"/>
          </w:rPr>
          <w:t>B</w:t>
        </w:r>
      </w:ins>
      <w:del w:id="855"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856" w:author="DFO-MPO" w:date="2018-04-26T10:14:00Z">
            <w:rPr>
              <w:rFonts w:ascii="Times New Roman" w:hAnsi="Times New Roman"/>
              <w:sz w:val="24"/>
              <w:szCs w:val="24"/>
              <w:lang w:val="es-ES_tradnl"/>
            </w:rPr>
          </w:rPrChange>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w:t>
      </w:r>
      <w:r>
        <w:rPr>
          <w:rFonts w:ascii="Times New Roman" w:hAnsi="Times New Roman"/>
          <w:sz w:val="24"/>
          <w:szCs w:val="24"/>
        </w:rPr>
        <w:lastRenderedPageBreak/>
        <w:t xml:space="preserve">conducted in Trinity Bay in the 1980s </w:t>
      </w:r>
      <w:ins w:id="857" w:author="Montevecchi, William" w:date="2018-04-18T15:52:00Z">
        <w:r w:rsidR="00815D2E">
          <w:rPr>
            <w:rFonts w:ascii="Times New Roman" w:hAnsi="Times New Roman"/>
            <w:sz w:val="24"/>
            <w:szCs w:val="24"/>
          </w:rPr>
          <w:t>(</w:t>
        </w:r>
      </w:ins>
      <w:proofErr w:type="spellStart"/>
      <w:del w:id="858"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859"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46002CF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w:t>
      </w:r>
      <w:del w:id="860" w:author="Dominique Robert" w:date="2018-05-01T11:00:00Z">
        <w:r w:rsidDel="003C533E">
          <w:rPr>
            <w:rFonts w:ascii="Times New Roman" w:hAnsi="Times New Roman"/>
            <w:sz w:val="24"/>
            <w:szCs w:val="24"/>
          </w:rPr>
          <w:delText xml:space="preserve">has </w:delText>
        </w:r>
      </w:del>
      <w:ins w:id="861" w:author="Dominique Robert" w:date="2018-05-01T11:00:00Z">
        <w:r w:rsidR="003C533E">
          <w:rPr>
            <w:rFonts w:ascii="Times New Roman" w:hAnsi="Times New Roman"/>
            <w:sz w:val="24"/>
            <w:szCs w:val="24"/>
          </w:rPr>
          <w:t>includes</w:t>
        </w:r>
        <w:r w:rsidR="003C533E">
          <w:rPr>
            <w:rFonts w:ascii="Times New Roman" w:hAnsi="Times New Roman"/>
            <w:sz w:val="24"/>
            <w:szCs w:val="24"/>
          </w:rPr>
          <w:t xml:space="preserve"> </w:t>
        </w:r>
      </w:ins>
      <w:r>
        <w:rPr>
          <w:rFonts w:ascii="Times New Roman" w:hAnsi="Times New Roman"/>
          <w:sz w:val="24"/>
          <w:szCs w:val="24"/>
        </w:rPr>
        <w:t xml:space="preserve">data from </w:t>
      </w:r>
      <w:proofErr w:type="gramStart"/>
      <w:r>
        <w:rPr>
          <w:rFonts w:ascii="Times New Roman" w:hAnsi="Times New Roman"/>
          <w:sz w:val="24"/>
          <w:szCs w:val="24"/>
        </w:rPr>
        <w:t>one year</w:t>
      </w:r>
      <w:proofErr w:type="gramEnd"/>
      <w:r>
        <w:rPr>
          <w:rFonts w:ascii="Times New Roman" w:hAnsi="Times New Roman"/>
          <w:sz w:val="24"/>
          <w:szCs w:val="24"/>
        </w:rPr>
        <w:t xml:space="preserve"> pre-1991 (1990). </w:t>
      </w:r>
      <w:del w:id="862" w:author="Dominique Robert" w:date="2018-05-01T11:18:00Z">
        <w:r w:rsidDel="00714986">
          <w:rPr>
            <w:rFonts w:ascii="Times New Roman" w:hAnsi="Times New Roman"/>
            <w:sz w:val="24"/>
            <w:szCs w:val="24"/>
          </w:rPr>
          <w:delText xml:space="preserve"> </w:delText>
        </w:r>
      </w:del>
      <w:r>
        <w:rPr>
          <w:rFonts w:ascii="Times New Roman" w:hAnsi="Times New Roman"/>
          <w:sz w:val="24"/>
          <w:szCs w:val="24"/>
        </w:rPr>
        <w:t xml:space="preserve">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ins w:id="863" w:author="Montevecchi, William" w:date="2018-04-18T15:56:00Z">
        <w:r w:rsidR="00300535">
          <w:rPr>
            <w:rFonts w:ascii="Times New Roman" w:hAnsi="Times New Roman"/>
            <w:sz w:val="24"/>
            <w:szCs w:val="24"/>
          </w:rPr>
          <w:t xml:space="preserve"> </w:t>
        </w:r>
        <w:del w:id="864" w:author="Dominique Robert" w:date="2018-05-01T11:19:00Z">
          <w:r w:rsidR="00300535" w:rsidDel="00714986">
            <w:rPr>
              <w:rFonts w:ascii="Times New Roman" w:hAnsi="Times New Roman"/>
              <w:sz w:val="24"/>
              <w:szCs w:val="24"/>
            </w:rPr>
            <w:delText xml:space="preserve"> </w:delText>
          </w:r>
        </w:del>
        <w:r w:rsidR="00300535">
          <w:rPr>
            <w:rFonts w:ascii="Times New Roman" w:hAnsi="Times New Roman"/>
            <w:sz w:val="24"/>
            <w:szCs w:val="24"/>
          </w:rPr>
          <w:t xml:space="preserve">(see </w:t>
        </w:r>
      </w:ins>
      <w:ins w:id="865" w:author="Montevecchi, William" w:date="2018-04-18T15:58:00Z">
        <w:r w:rsidR="00300535">
          <w:rPr>
            <w:rFonts w:ascii="Times New Roman" w:hAnsi="Times New Roman"/>
            <w:sz w:val="24"/>
            <w:szCs w:val="24"/>
          </w:rPr>
          <w:t xml:space="preserve">relevant </w:t>
        </w:r>
      </w:ins>
      <w:commentRangeStart w:id="866"/>
      <w:ins w:id="867" w:author="Montevecchi, William" w:date="2018-04-18T15:56:00Z">
        <w:r w:rsidR="00300535">
          <w:rPr>
            <w:rFonts w:ascii="Times New Roman" w:hAnsi="Times New Roman"/>
            <w:sz w:val="24"/>
            <w:szCs w:val="24"/>
          </w:rPr>
          <w:t>Davoren</w:t>
        </w:r>
      </w:ins>
      <w:ins w:id="868" w:author="Montevecchi, William" w:date="2018-04-18T15:58:00Z">
        <w:r w:rsidR="00300535">
          <w:rPr>
            <w:rFonts w:ascii="Times New Roman" w:hAnsi="Times New Roman"/>
            <w:sz w:val="24"/>
            <w:szCs w:val="24"/>
          </w:rPr>
          <w:t xml:space="preserve"> paper</w:t>
        </w:r>
      </w:ins>
      <w:commentRangeEnd w:id="866"/>
      <w:r w:rsidR="00D807EA">
        <w:rPr>
          <w:rStyle w:val="Marquedecommentaire"/>
          <w:rFonts w:ascii="Times New Roman" w:eastAsia="Arial Unicode MS" w:hAnsi="Times New Roman" w:cs="Times New Roman"/>
          <w:color w:val="auto"/>
          <w:lang w:eastAsia="en-US"/>
        </w:rPr>
        <w:commentReference w:id="866"/>
      </w:r>
      <w:ins w:id="869" w:author="Montevecchi, William" w:date="2018-04-18T15:58:00Z">
        <w:r w:rsidR="00300535">
          <w:rPr>
            <w:rFonts w:ascii="Times New Roman" w:hAnsi="Times New Roman"/>
            <w:sz w:val="24"/>
            <w:szCs w:val="24"/>
          </w:rPr>
          <w:t>).</w:t>
        </w:r>
      </w:ins>
      <w:del w:id="870" w:author="Montevecchi, William" w:date="2018-04-18T15:58:00Z">
        <w:r w:rsidDel="00300535">
          <w:rPr>
            <w:rFonts w:ascii="Times New Roman" w:hAnsi="Times New Roman"/>
            <w:sz w:val="24"/>
            <w:szCs w:val="24"/>
          </w:rPr>
          <w:delText xml:space="preserve">. </w:delText>
        </w:r>
      </w:del>
    </w:p>
    <w:p w14:paraId="1486F0C4" w14:textId="12B7F42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w:t>
      </w:r>
      <w:proofErr w:type="spellStart"/>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w:t>
      </w:r>
      <w:r>
        <w:rPr>
          <w:rFonts w:ascii="Times New Roman" w:hAnsi="Times New Roman"/>
          <w:sz w:val="24"/>
          <w:szCs w:val="24"/>
        </w:rPr>
        <w:lastRenderedPageBreak/>
        <w:t xml:space="preserve">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871" w:author="Regular, Paul" w:date="2018-04-25T08:49:00Z">
        <w:r>
          <w:rPr>
            <w:rFonts w:ascii="Times New Roman" w:hAnsi="Times New Roman"/>
            <w:sz w:val="24"/>
            <w:szCs w:val="24"/>
          </w:rPr>
          <w:delText>densities</w:delText>
        </w:r>
      </w:del>
      <w:ins w:id="872" w:author="Regular, Paul" w:date="2018-04-25T08:49:00Z">
        <w:r>
          <w:rPr>
            <w:rFonts w:ascii="Times New Roman" w:hAnsi="Times New Roman"/>
            <w:sz w:val="24"/>
            <w:szCs w:val="24"/>
          </w:rPr>
          <w:t>densit</w:t>
        </w:r>
      </w:ins>
      <w:ins w:id="873" w:author="Gail Davoren" w:date="2018-04-24T12:56:00Z">
        <w:r w:rsidR="00610EC9">
          <w:rPr>
            <w:rFonts w:ascii="Times New Roman" w:hAnsi="Times New Roman"/>
            <w:sz w:val="24"/>
            <w:szCs w:val="24"/>
          </w:rPr>
          <w:t>y</w:t>
        </w:r>
      </w:ins>
      <w:del w:id="874"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w:t>
      </w:r>
      <w:ins w:id="875" w:author="Dominique Robert" w:date="2018-05-01T11:20:00Z">
        <w:r w:rsidR="00714986">
          <w:rPr>
            <w:rFonts w:ascii="Times New Roman" w:hAnsi="Times New Roman"/>
            <w:sz w:val="24"/>
            <w:szCs w:val="24"/>
          </w:rPr>
          <w:t xml:space="preserve">individuals </w:t>
        </w:r>
      </w:ins>
      <w:r>
        <w:rPr>
          <w:rFonts w:ascii="Times New Roman" w:hAnsi="Times New Roman"/>
          <w:sz w:val="24"/>
          <w:szCs w:val="24"/>
        </w:rPr>
        <w:t>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497CA298" w:rsidR="000134ED" w:rsidRDefault="008443D0">
      <w:pPr>
        <w:pStyle w:val="Body"/>
        <w:spacing w:after="0" w:line="480" w:lineRule="auto"/>
        <w:ind w:firstLine="720"/>
        <w:rPr>
          <w:rFonts w:ascii="Times New Roman" w:eastAsia="Times New Roman" w:hAnsi="Times New Roman" w:cs="Times New Roman"/>
          <w:sz w:val="24"/>
          <w:szCs w:val="24"/>
        </w:rPr>
      </w:pPr>
      <w:ins w:id="876" w:author="DFO-MPO" w:date="2018-04-26T15:48:00Z">
        <w:r>
          <w:rPr>
            <w:rFonts w:ascii="Times New Roman" w:hAnsi="Times New Roman"/>
            <w:sz w:val="24"/>
            <w:szCs w:val="24"/>
          </w:rPr>
          <w:t xml:space="preserve">However, this </w:t>
        </w:r>
      </w:ins>
      <w:del w:id="877" w:author="DFO-MPO" w:date="2018-04-26T15:48:00Z">
        <w:r w:rsidR="00E5311E" w:rsidDel="008443D0">
          <w:rPr>
            <w:rFonts w:ascii="Times New Roman" w:hAnsi="Times New Roman"/>
            <w:sz w:val="24"/>
            <w:szCs w:val="24"/>
          </w:rPr>
          <w:delText xml:space="preserve">The </w:delText>
        </w:r>
      </w:del>
      <w:r w:rsidR="00E5311E">
        <w:rPr>
          <w:rFonts w:ascii="Times New Roman" w:hAnsi="Times New Roman"/>
          <w:sz w:val="24"/>
          <w:szCs w:val="24"/>
        </w:rPr>
        <w:t xml:space="preserve">decrease in capelin late-stage larval productivity post-1991 does not </w:t>
      </w:r>
      <w:ins w:id="878" w:author="DFO-MPO" w:date="2018-04-26T15:48:00Z">
        <w:r>
          <w:rPr>
            <w:rFonts w:ascii="Times New Roman" w:hAnsi="Times New Roman"/>
            <w:sz w:val="24"/>
            <w:szCs w:val="24"/>
          </w:rPr>
          <w:t xml:space="preserve">immediately </w:t>
        </w:r>
      </w:ins>
      <w:r w:rsidR="00E5311E">
        <w:rPr>
          <w:rFonts w:ascii="Times New Roman" w:hAnsi="Times New Roman"/>
          <w:sz w:val="24"/>
          <w:szCs w:val="24"/>
        </w:rPr>
        <w:t>support the hypothesis of a collapse of capelin biomass</w:t>
      </w:r>
      <w:ins w:id="879" w:author="DFO-MPO" w:date="2018-04-26T15:49:00Z">
        <w:r>
          <w:rPr>
            <w:rFonts w:ascii="Times New Roman" w:hAnsi="Times New Roman"/>
            <w:sz w:val="24"/>
            <w:szCs w:val="24"/>
          </w:rPr>
          <w:t xml:space="preserve"> simply because </w:t>
        </w:r>
      </w:ins>
      <w:commentRangeStart w:id="880"/>
      <w:del w:id="881" w:author="DFO-MPO" w:date="2018-04-26T15:49:00Z">
        <w:r w:rsidR="00E5311E" w:rsidDel="008443D0">
          <w:rPr>
            <w:rFonts w:ascii="Times New Roman" w:hAnsi="Times New Roman"/>
            <w:sz w:val="24"/>
            <w:szCs w:val="24"/>
          </w:rPr>
          <w:delText>,</w:delText>
        </w:r>
        <w:commentRangeEnd w:id="880"/>
        <w:r w:rsidR="00E5311E" w:rsidDel="008443D0">
          <w:commentReference w:id="880"/>
        </w:r>
        <w:r w:rsidR="00E5311E" w:rsidDel="008443D0">
          <w:rPr>
            <w:rFonts w:ascii="Times New Roman" w:hAnsi="Times New Roman"/>
            <w:sz w:val="24"/>
            <w:szCs w:val="24"/>
          </w:rPr>
          <w:delText xml:space="preserve"> as </w:delText>
        </w:r>
      </w:del>
      <w:r w:rsidR="00E5311E">
        <w:rPr>
          <w:rFonts w:ascii="Times New Roman" w:hAnsi="Times New Roman"/>
          <w:sz w:val="24"/>
          <w:szCs w:val="24"/>
        </w:rPr>
        <w:t xml:space="preserve">there is no relationship between the late-stage larval and age-2 abundance indices post-1991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roofErr w:type="gramStart"/>
      <w:r w:rsidR="00E5311E">
        <w:rPr>
          <w:rFonts w:ascii="Times New Roman" w:hAnsi="Times New Roman"/>
          <w:sz w:val="24"/>
          <w:szCs w:val="24"/>
        </w:rPr>
        <w:t>In the 1980s</w:t>
      </w:r>
      <w:del w:id="882" w:author="DFO-MPO" w:date="2018-04-26T15:51:00Z">
        <w:r w:rsidR="00E5311E" w:rsidDel="008443D0">
          <w:rPr>
            <w:rFonts w:ascii="Times New Roman" w:hAnsi="Times New Roman"/>
            <w:sz w:val="24"/>
            <w:szCs w:val="24"/>
          </w:rPr>
          <w:delText>,</w:delText>
        </w:r>
      </w:del>
      <w:r w:rsidR="00E5311E">
        <w:rPr>
          <w:rFonts w:ascii="Times New Roman" w:hAnsi="Times New Roman"/>
          <w:sz w:val="24"/>
          <w:szCs w:val="24"/>
        </w:rPr>
        <w:t xml:space="preserve"> th</w:t>
      </w:r>
      <w:ins w:id="883" w:author="DFO-MPO" w:date="2018-04-26T15:50:00Z">
        <w:r>
          <w:rPr>
            <w:rFonts w:ascii="Times New Roman" w:hAnsi="Times New Roman"/>
            <w:sz w:val="24"/>
            <w:szCs w:val="24"/>
          </w:rPr>
          <w:t>is</w:t>
        </w:r>
      </w:ins>
      <w:del w:id="884" w:author="DFO-MPO" w:date="2018-04-26T15:50:00Z">
        <w:r w:rsidR="00E5311E" w:rsidDel="008443D0">
          <w:rPr>
            <w:rFonts w:ascii="Times New Roman" w:hAnsi="Times New Roman"/>
            <w:sz w:val="24"/>
            <w:szCs w:val="24"/>
          </w:rPr>
          <w:delText>e</w:delText>
        </w:r>
      </w:del>
      <w:r w:rsidR="00E5311E">
        <w:rPr>
          <w:rFonts w:ascii="Times New Roman" w:hAnsi="Times New Roman"/>
          <w:sz w:val="24"/>
          <w:szCs w:val="24"/>
        </w:rPr>
        <w:t xml:space="preserve"> relationship </w:t>
      </w:r>
      <w:del w:id="885" w:author="DFO-MPO" w:date="2018-04-26T15:50:00Z">
        <w:r w:rsidR="00E5311E" w:rsidDel="008443D0">
          <w:rPr>
            <w:rFonts w:ascii="Times New Roman" w:hAnsi="Times New Roman"/>
            <w:sz w:val="24"/>
            <w:szCs w:val="24"/>
          </w:rPr>
          <w:delText xml:space="preserve">between the late-stage larval abundance index, </w:delText>
        </w:r>
        <w:commentRangeStart w:id="886"/>
        <w:r w:rsidR="00E5311E" w:rsidDel="008443D0">
          <w:rPr>
            <w:rFonts w:ascii="Times New Roman" w:hAnsi="Times New Roman"/>
            <w:sz w:val="24"/>
            <w:szCs w:val="24"/>
          </w:rPr>
          <w:delText xml:space="preserve">which was based on sampling at 52 stations in July and August in Trinity Bay, </w:delText>
        </w:r>
        <w:commentRangeEnd w:id="886"/>
        <w:r w:rsidR="00196B08" w:rsidDel="008443D0">
          <w:rPr>
            <w:rStyle w:val="Marquedecommentaire"/>
            <w:rFonts w:ascii="Times New Roman" w:eastAsia="Arial Unicode MS" w:hAnsi="Times New Roman" w:cs="Times New Roman"/>
            <w:color w:val="auto"/>
            <w:lang w:eastAsia="en-US"/>
          </w:rPr>
          <w:commentReference w:id="886"/>
        </w:r>
      </w:del>
      <w:r w:rsidR="00E5311E">
        <w:rPr>
          <w:rFonts w:ascii="Times New Roman" w:hAnsi="Times New Roman"/>
          <w:sz w:val="24"/>
          <w:szCs w:val="24"/>
        </w:rPr>
        <w:t xml:space="preserve">explained 82% of the variation in year class strength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E5311E">
        <w:rPr>
          <w:rFonts w:ascii="Times New Roman" w:eastAsia="Times New Roman" w:hAnsi="Times New Roman" w:cs="Times New Roman"/>
          <w:sz w:val="24"/>
          <w:szCs w:val="24"/>
        </w:rPr>
        <w:fldChar w:fldCharType="separate"/>
      </w:r>
      <w:r w:rsidR="00E5311E" w:rsidRPr="00BD7860">
        <w:rPr>
          <w:rFonts w:ascii="Times New Roman" w:hAnsi="Times New Roman"/>
          <w:sz w:val="24"/>
          <w:szCs w:val="24"/>
          <w:lang w:val="en-CA"/>
        </w:rPr>
        <w:t>(Dalley et al. 2002)</w:t>
      </w:r>
      <w:r w:rsidR="00E5311E">
        <w:rPr>
          <w:rFonts w:ascii="Times New Roman" w:eastAsia="Times New Roman" w:hAnsi="Times New Roman" w:cs="Times New Roman"/>
          <w:sz w:val="24"/>
          <w:szCs w:val="24"/>
        </w:rPr>
        <w:fldChar w:fldCharType="end"/>
      </w:r>
      <w:ins w:id="887" w:author="DFO-MPO" w:date="2018-04-26T15:52:00Z">
        <w:r>
          <w:rPr>
            <w:rFonts w:ascii="Times New Roman" w:hAnsi="Times New Roman"/>
            <w:sz w:val="24"/>
            <w:szCs w:val="24"/>
          </w:rPr>
          <w:t>,</w:t>
        </w:r>
      </w:ins>
      <w:ins w:id="888" w:author="Dominique Robert" w:date="2018-05-01T11:25:00Z">
        <w:r w:rsidR="00714986">
          <w:rPr>
            <w:rFonts w:ascii="Times New Roman" w:hAnsi="Times New Roman"/>
            <w:sz w:val="24"/>
            <w:szCs w:val="24"/>
          </w:rPr>
          <w:t xml:space="preserve"> </w:t>
        </w:r>
      </w:ins>
      <w:ins w:id="889" w:author="DFO-MPO" w:date="2018-04-26T15:50:00Z">
        <w:r>
          <w:rPr>
            <w:rFonts w:ascii="Times New Roman" w:hAnsi="Times New Roman"/>
            <w:sz w:val="24"/>
            <w:szCs w:val="24"/>
          </w:rPr>
          <w:t xml:space="preserve">but </w:t>
        </w:r>
      </w:ins>
      <w:del w:id="890" w:author="DFO-MPO" w:date="2018-04-26T15:50:00Z">
        <w:r w:rsidR="00E5311E" w:rsidDel="008443D0">
          <w:rPr>
            <w:rFonts w:ascii="Times New Roman" w:hAnsi="Times New Roman"/>
            <w:sz w:val="24"/>
            <w:szCs w:val="24"/>
          </w:rPr>
          <w:delText>. P</w:delText>
        </w:r>
      </w:del>
      <w:ins w:id="891" w:author="DFO-MPO" w:date="2018-04-26T15:50:00Z">
        <w:r>
          <w:rPr>
            <w:rFonts w:ascii="Times New Roman" w:hAnsi="Times New Roman"/>
            <w:sz w:val="24"/>
            <w:szCs w:val="24"/>
          </w:rPr>
          <w:t>p</w:t>
        </w:r>
      </w:ins>
      <w:r w:rsidR="00E5311E">
        <w:rPr>
          <w:rFonts w:ascii="Times New Roman" w:hAnsi="Times New Roman"/>
          <w:sz w:val="24"/>
          <w:szCs w:val="24"/>
        </w:rPr>
        <w:t>ost-1991</w:t>
      </w:r>
      <w:del w:id="892" w:author="DFO-MPO" w:date="2018-04-26T15:52:00Z">
        <w:r w:rsidR="00E5311E" w:rsidDel="008443D0">
          <w:rPr>
            <w:rFonts w:ascii="Times New Roman" w:hAnsi="Times New Roman"/>
            <w:sz w:val="24"/>
            <w:szCs w:val="24"/>
          </w:rPr>
          <w:delText>,</w:delText>
        </w:r>
      </w:del>
      <w:r w:rsidR="00E5311E">
        <w:rPr>
          <w:rFonts w:ascii="Times New Roman" w:hAnsi="Times New Roman"/>
          <w:sz w:val="24"/>
          <w:szCs w:val="24"/>
        </w:rPr>
        <w:t xml:space="preserve"> the late-stage larval index </w:t>
      </w:r>
      <w:ins w:id="893" w:author="DFO-MPO" w:date="2018-04-26T15:50:00Z">
        <w:r>
          <w:rPr>
            <w:rFonts w:ascii="Times New Roman" w:hAnsi="Times New Roman"/>
            <w:sz w:val="24"/>
            <w:szCs w:val="24"/>
          </w:rPr>
          <w:t xml:space="preserve">no longer </w:t>
        </w:r>
      </w:ins>
      <w:del w:id="894" w:author="DFO-MPO" w:date="2018-04-26T15:51:00Z">
        <w:r w:rsidR="00E5311E" w:rsidDel="008443D0">
          <w:rPr>
            <w:rFonts w:ascii="Times New Roman" w:hAnsi="Times New Roman"/>
            <w:sz w:val="24"/>
            <w:szCs w:val="24"/>
          </w:rPr>
          <w:delText>is not providing</w:delText>
        </w:r>
      </w:del>
      <w:ins w:id="895" w:author="DFO-MPO" w:date="2018-04-26T15:51:00Z">
        <w:r>
          <w:rPr>
            <w:rFonts w:ascii="Times New Roman" w:hAnsi="Times New Roman"/>
            <w:sz w:val="24"/>
            <w:szCs w:val="24"/>
          </w:rPr>
          <w:t>provides</w:t>
        </w:r>
      </w:ins>
      <w:r w:rsidR="00E5311E">
        <w:rPr>
          <w:rFonts w:ascii="Times New Roman" w:hAnsi="Times New Roman"/>
          <w:sz w:val="24"/>
          <w:szCs w:val="24"/>
        </w:rPr>
        <w:t xml:space="preserve"> a </w:t>
      </w:r>
      <w:ins w:id="896" w:author="DFO-MPO" w:date="2018-04-26T15:51:00Z">
        <w:r>
          <w:rPr>
            <w:rFonts w:ascii="Times New Roman" w:hAnsi="Times New Roman"/>
            <w:sz w:val="24"/>
            <w:szCs w:val="24"/>
          </w:rPr>
          <w:t xml:space="preserve">reliable </w:t>
        </w:r>
      </w:ins>
      <w:r w:rsidR="00E5311E">
        <w:rPr>
          <w:rFonts w:ascii="Times New Roman" w:hAnsi="Times New Roman"/>
          <w:sz w:val="24"/>
          <w:szCs w:val="24"/>
        </w:rPr>
        <w:t>quantitative index of capelin larval abundance in Trinity Bay likely due to the spatial and temporal contraction of the sampling protocol since 2003 (</w:t>
      </w:r>
      <w:commentRangeStart w:id="897"/>
      <w:r w:rsidR="00E5311E">
        <w:rPr>
          <w:rFonts w:ascii="Times New Roman" w:hAnsi="Times New Roman"/>
          <w:sz w:val="24"/>
          <w:szCs w:val="24"/>
        </w:rPr>
        <w:t>19 of the original 52 stations sampled in 1 week in September from 2003-07 and 1 week in both August and September from 2008-15</w:t>
      </w:r>
      <w:commentRangeEnd w:id="897"/>
      <w:r>
        <w:rPr>
          <w:rStyle w:val="Marquedecommentaire"/>
          <w:rFonts w:ascii="Times New Roman" w:eastAsia="Arial Unicode MS" w:hAnsi="Times New Roman" w:cs="Times New Roman"/>
          <w:color w:val="auto"/>
          <w:lang w:eastAsia="en-US"/>
        </w:rPr>
        <w:commentReference w:id="897"/>
      </w:r>
      <w:r w:rsidR="00E5311E">
        <w:rPr>
          <w:rFonts w:ascii="Times New Roman" w:hAnsi="Times New Roman"/>
          <w:sz w:val="24"/>
          <w:szCs w:val="24"/>
        </w:rPr>
        <w:t>).</w:t>
      </w:r>
      <w:proofErr w:type="gramEnd"/>
      <w:r w:rsidR="00E5311E">
        <w:rPr>
          <w:rFonts w:ascii="Times New Roman" w:hAnsi="Times New Roman"/>
          <w:sz w:val="24"/>
          <w:szCs w:val="24"/>
        </w:rPr>
        <w:t xml:space="preserve"> Instead the surface tow index explains ~40% of variance in the age-2 recruitment index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commentRangeStart w:id="898"/>
      <w:r w:rsidR="00E5311E">
        <w:rPr>
          <w:rFonts w:ascii="Times New Roman" w:hAnsi="Times New Roman"/>
          <w:sz w:val="24"/>
          <w:szCs w:val="24"/>
        </w:rPr>
        <w:t xml:space="preserve">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899" w:author="Montevecchi, William" w:date="2018-04-18T16:04:00Z">
        <w:r w:rsidR="00300535">
          <w:rPr>
            <w:rFonts w:ascii="Times New Roman" w:hAnsi="Times New Roman"/>
            <w:sz w:val="24"/>
            <w:szCs w:val="24"/>
          </w:rPr>
          <w:t>B</w:t>
        </w:r>
      </w:ins>
      <w:del w:id="900" w:author="Montevecchi, William" w:date="2018-04-18T16:04:00Z">
        <w:r w:rsidR="00E5311E" w:rsidDel="00300535">
          <w:rPr>
            <w:rFonts w:ascii="Times New Roman" w:hAnsi="Times New Roman"/>
            <w:sz w:val="24"/>
            <w:szCs w:val="24"/>
          </w:rPr>
          <w:delText>b</w:delText>
        </w:r>
      </w:del>
      <w:r w:rsidR="00E5311E">
        <w:rPr>
          <w:rFonts w:ascii="Times New Roman" w:hAnsi="Times New Roman"/>
          <w:sz w:val="24"/>
          <w:szCs w:val="24"/>
        </w:rPr>
        <w:t xml:space="preserve">each inshore area as a </w:t>
      </w:r>
      <w:commentRangeStart w:id="901"/>
      <w:ins w:id="902" w:author="Alejandro Buren" w:date="2018-04-25T14:27:00Z">
        <w:r w:rsidR="000025CB">
          <w:rPr>
            <w:rFonts w:ascii="Times New Roman" w:hAnsi="Times New Roman"/>
            <w:sz w:val="24"/>
            <w:szCs w:val="24"/>
          </w:rPr>
          <w:t xml:space="preserve">proxy </w:t>
        </w:r>
        <w:commentRangeEnd w:id="901"/>
        <w:r w:rsidR="000025CB">
          <w:rPr>
            <w:rStyle w:val="Marquedecommentaire"/>
            <w:rFonts w:ascii="Times New Roman" w:eastAsia="Arial Unicode MS" w:hAnsi="Times New Roman" w:cs="Times New Roman"/>
            <w:color w:val="auto"/>
            <w:lang w:eastAsia="en-US"/>
          </w:rPr>
          <w:commentReference w:id="901"/>
        </w:r>
      </w:ins>
      <w:del w:id="903" w:author="Alejandro Buren" w:date="2018-04-25T14:27:00Z">
        <w:r w:rsidR="00E5311E" w:rsidDel="000025CB">
          <w:rPr>
            <w:rFonts w:ascii="Times New Roman" w:hAnsi="Times New Roman"/>
            <w:sz w:val="24"/>
            <w:szCs w:val="24"/>
          </w:rPr>
          <w:delText xml:space="preserve">proxy </w:delText>
        </w:r>
      </w:del>
      <w:r w:rsidR="00E5311E">
        <w:rPr>
          <w:rFonts w:ascii="Times New Roman" w:hAnsi="Times New Roman"/>
          <w:sz w:val="24"/>
          <w:szCs w:val="24"/>
        </w:rPr>
        <w:t xml:space="preserve">for larval emergence in NAFO Div. 3L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Frank &amp; Leggett 1981, Nakashima 199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commentRangeEnd w:id="898"/>
      <w:r>
        <w:rPr>
          <w:rStyle w:val="Marquedecommentaire"/>
          <w:rFonts w:ascii="Times New Roman" w:eastAsia="Arial Unicode MS" w:hAnsi="Times New Roman" w:cs="Times New Roman"/>
          <w:color w:val="auto"/>
          <w:lang w:eastAsia="en-US"/>
        </w:rPr>
        <w:commentReference w:id="898"/>
      </w:r>
      <w:r w:rsidR="00E5311E">
        <w:rPr>
          <w:rFonts w:ascii="Times New Roman" w:hAnsi="Times New Roman"/>
          <w:sz w:val="24"/>
          <w:szCs w:val="24"/>
        </w:rPr>
        <w:t xml:space="preserve">Furthermore, the high </w:t>
      </w:r>
      <w:del w:id="904" w:author="Dominique Robert" w:date="2018-05-01T12:02:00Z">
        <w:r w:rsidR="00E5311E" w:rsidDel="00963B07">
          <w:rPr>
            <w:rFonts w:ascii="Times New Roman" w:hAnsi="Times New Roman"/>
            <w:sz w:val="24"/>
            <w:szCs w:val="24"/>
          </w:rPr>
          <w:delText xml:space="preserve">intensity </w:delText>
        </w:r>
      </w:del>
      <w:r w:rsidR="00E5311E">
        <w:rPr>
          <w:rFonts w:ascii="Times New Roman" w:hAnsi="Times New Roman"/>
          <w:sz w:val="24"/>
          <w:szCs w:val="24"/>
        </w:rPr>
        <w:t xml:space="preserve">temporal sampling </w:t>
      </w:r>
      <w:ins w:id="905" w:author="Dominique Robert" w:date="2018-05-01T12:02:00Z">
        <w:r w:rsidR="00963B07">
          <w:rPr>
            <w:rFonts w:ascii="Times New Roman" w:hAnsi="Times New Roman"/>
            <w:sz w:val="24"/>
            <w:szCs w:val="24"/>
          </w:rPr>
          <w:t xml:space="preserve">intensity </w:t>
        </w:r>
      </w:ins>
      <w:r w:rsidR="00E5311E">
        <w:rPr>
          <w:rFonts w:ascii="Times New Roman" w:hAnsi="Times New Roman"/>
          <w:sz w:val="24"/>
          <w:szCs w:val="24"/>
        </w:rPr>
        <w:t xml:space="preserve">of surface tows (every 1-2 </w:t>
      </w:r>
      <w:r w:rsidR="00E5311E">
        <w:rPr>
          <w:rFonts w:ascii="Times New Roman" w:hAnsi="Times New Roman"/>
          <w:sz w:val="24"/>
          <w:szCs w:val="24"/>
        </w:rPr>
        <w:lastRenderedPageBreak/>
        <w:t xml:space="preserve">d for 4-6 weeks) produces a robust quantitative larval index. </w:t>
      </w:r>
      <w:commentRangeStart w:id="906"/>
      <w:commentRangeStart w:id="907"/>
      <w:commentRangeStart w:id="908"/>
      <w:r w:rsidR="00E5311E">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w:t>
      </w:r>
      <w:commentRangeStart w:id="909"/>
      <w:r w:rsidR="00E5311E">
        <w:rPr>
          <w:rFonts w:ascii="Times New Roman" w:hAnsi="Times New Roman"/>
          <w:sz w:val="24"/>
          <w:szCs w:val="24"/>
        </w:rPr>
        <w:t xml:space="preserve">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commentRangeStart w:id="910"/>
      <w:r w:rsidR="00E5311E">
        <w:rPr>
          <w:rFonts w:ascii="Times New Roman" w:hAnsi="Times New Roman"/>
          <w:sz w:val="24"/>
          <w:szCs w:val="24"/>
        </w:rPr>
        <w:t>.</w:t>
      </w:r>
      <w:commentRangeEnd w:id="906"/>
      <w:r w:rsidR="00080404">
        <w:rPr>
          <w:rStyle w:val="Marquedecommentaire"/>
          <w:rFonts w:ascii="Times New Roman" w:eastAsia="Arial Unicode MS" w:hAnsi="Times New Roman" w:cs="Times New Roman"/>
          <w:color w:val="auto"/>
          <w:lang w:eastAsia="en-US"/>
        </w:rPr>
        <w:commentReference w:id="906"/>
      </w:r>
      <w:commentRangeEnd w:id="908"/>
      <w:commentRangeEnd w:id="910"/>
      <w:r w:rsidR="00963B07">
        <w:rPr>
          <w:rStyle w:val="Marquedecommentaire"/>
          <w:rFonts w:ascii="Times New Roman" w:eastAsia="Arial Unicode MS" w:hAnsi="Times New Roman" w:cs="Times New Roman"/>
          <w:color w:val="auto"/>
          <w:lang w:eastAsia="en-US"/>
        </w:rPr>
        <w:commentReference w:id="908"/>
      </w:r>
      <w:commentRangeEnd w:id="909"/>
      <w:r w:rsidR="00963B07">
        <w:rPr>
          <w:rStyle w:val="Marquedecommentaire"/>
          <w:rFonts w:ascii="Times New Roman" w:eastAsia="Arial Unicode MS" w:hAnsi="Times New Roman" w:cs="Times New Roman"/>
          <w:color w:val="auto"/>
          <w:lang w:eastAsia="en-US"/>
        </w:rPr>
        <w:commentReference w:id="909"/>
      </w:r>
      <w:r w:rsidR="004540E9">
        <w:rPr>
          <w:rStyle w:val="Marquedecommentaire"/>
          <w:rFonts w:ascii="Times New Roman" w:eastAsia="Arial Unicode MS" w:hAnsi="Times New Roman" w:cs="Times New Roman"/>
          <w:color w:val="auto"/>
          <w:lang w:eastAsia="en-US"/>
        </w:rPr>
        <w:commentReference w:id="910"/>
      </w:r>
      <w:commentRangeEnd w:id="907"/>
      <w:r w:rsidR="009910DC">
        <w:rPr>
          <w:rStyle w:val="Marquedecommentaire"/>
          <w:rFonts w:ascii="Times New Roman" w:eastAsia="Arial Unicode MS" w:hAnsi="Times New Roman" w:cs="Times New Roman"/>
          <w:color w:val="auto"/>
          <w:lang w:eastAsia="en-US"/>
        </w:rPr>
        <w:commentReference w:id="907"/>
      </w:r>
    </w:p>
    <w:p w14:paraId="090C530C" w14:textId="77777777" w:rsidR="000134ED" w:rsidRDefault="00E5311E">
      <w:pPr>
        <w:pStyle w:val="Titre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Titre3"/>
        <w:spacing w:before="0" w:line="480" w:lineRule="auto"/>
        <w:rPr>
          <w:rFonts w:ascii="Times New Roman" w:hAnsi="Times New Roman" w:cs="Times New Roman"/>
          <w:color w:val="000000"/>
          <w:sz w:val="24"/>
          <w:szCs w:val="24"/>
          <w:u w:color="000000"/>
          <w:rPrChange w:id="911"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912"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913"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commentRangeStart w:id="914"/>
      <w:ins w:id="915" w:author="Montevecchi, William" w:date="2018-04-18T16:07:00Z">
        <w:r w:rsidR="003B52D4">
          <w:rPr>
            <w:rFonts w:ascii="Times New Roman" w:hAnsi="Times New Roman"/>
            <w:color w:val="151518"/>
            <w:sz w:val="24"/>
            <w:szCs w:val="24"/>
            <w:u w:color="151518"/>
          </w:rPr>
          <w:t>Historically, c</w:t>
        </w:r>
      </w:ins>
      <w:ins w:id="916" w:author="George Rose" w:date="2018-04-12T09:16:00Z">
        <w:del w:id="917" w:author="Montevecchi, William" w:date="2018-04-18T16:07:00Z">
          <w:r w:rsidDel="003B52D4">
            <w:rPr>
              <w:rFonts w:ascii="Times New Roman" w:hAnsi="Times New Roman"/>
              <w:color w:val="151518"/>
              <w:sz w:val="24"/>
              <w:szCs w:val="24"/>
              <w:u w:color="151518"/>
            </w:rPr>
            <w:delText>C</w:delText>
          </w:r>
        </w:del>
        <w:proofErr w:type="gramStart"/>
        <w:r>
          <w:rPr>
            <w:rFonts w:ascii="Times New Roman" w:hAnsi="Times New Roman"/>
            <w:color w:val="151518"/>
            <w:sz w:val="24"/>
            <w:szCs w:val="24"/>
            <w:u w:color="151518"/>
          </w:rPr>
          <w:t>od</w:t>
        </w:r>
        <w:proofErr w:type="gramEnd"/>
        <w:r>
          <w:rPr>
            <w:rFonts w:ascii="Times New Roman" w:hAnsi="Times New Roman"/>
            <w:color w:val="151518"/>
            <w:sz w:val="24"/>
            <w:szCs w:val="24"/>
            <w:u w:color="151518"/>
          </w:rPr>
          <w:t xml:space="preserve"> were </w:t>
        </w:r>
        <w:del w:id="918" w:author="Montevecchi, William" w:date="2018-04-18T16:07:00Z">
          <w:r w:rsidDel="003B52D4">
            <w:rPr>
              <w:rFonts w:ascii="Times New Roman" w:hAnsi="Times New Roman"/>
              <w:color w:val="151518"/>
              <w:sz w:val="24"/>
              <w:szCs w:val="24"/>
              <w:u w:color="151518"/>
            </w:rPr>
            <w:delText xml:space="preserve">historically </w:delText>
          </w:r>
        </w:del>
      </w:ins>
      <w:ins w:id="919" w:author="DFO-MPO" w:date="2018-04-13T14:13:00Z">
        <w:del w:id="920" w:author="Montevecchi, William" w:date="2018-04-18T16:07:00Z">
          <w:r w:rsidR="007D7F93" w:rsidDel="003B52D4">
            <w:rPr>
              <w:rFonts w:ascii="Times New Roman" w:hAnsi="Times New Roman"/>
              <w:color w:val="151518"/>
              <w:sz w:val="24"/>
              <w:szCs w:val="24"/>
              <w:u w:color="151518"/>
            </w:rPr>
            <w:delText xml:space="preserve">one of </w:delText>
          </w:r>
        </w:del>
      </w:ins>
      <w:ins w:id="921" w:author="George Rose" w:date="2018-04-12T09:16:00Z">
        <w:r>
          <w:rPr>
            <w:rFonts w:ascii="Times New Roman" w:hAnsi="Times New Roman"/>
            <w:color w:val="151518"/>
            <w:sz w:val="24"/>
            <w:szCs w:val="24"/>
            <w:u w:color="151518"/>
          </w:rPr>
          <w:t xml:space="preserve">the </w:t>
        </w:r>
        <w:del w:id="922" w:author="Montevecchi, William" w:date="2018-04-18T16:07:00Z">
          <w:r w:rsidDel="003B52D4">
            <w:rPr>
              <w:rFonts w:ascii="Times New Roman" w:hAnsi="Times New Roman"/>
              <w:color w:val="151518"/>
              <w:sz w:val="24"/>
              <w:szCs w:val="24"/>
              <w:u w:color="151518"/>
            </w:rPr>
            <w:delText>major</w:delText>
          </w:r>
        </w:del>
      </w:ins>
      <w:ins w:id="923" w:author="Montevecchi, William" w:date="2018-04-18T16:07:00Z">
        <w:r w:rsidR="003B52D4">
          <w:rPr>
            <w:rFonts w:ascii="Times New Roman" w:hAnsi="Times New Roman"/>
            <w:color w:val="151518"/>
            <w:sz w:val="24"/>
            <w:szCs w:val="24"/>
            <w:u w:color="151518"/>
          </w:rPr>
          <w:t>primary</w:t>
        </w:r>
      </w:ins>
      <w:ins w:id="924" w:author="George Rose" w:date="2018-04-12T09:16:00Z">
        <w:r>
          <w:rPr>
            <w:rFonts w:ascii="Times New Roman" w:hAnsi="Times New Roman"/>
            <w:color w:val="151518"/>
            <w:sz w:val="24"/>
            <w:szCs w:val="24"/>
            <w:u w:color="151518"/>
          </w:rPr>
          <w:t xml:space="preserve"> predator</w:t>
        </w:r>
      </w:ins>
      <w:ins w:id="925" w:author="DFO-MPO" w:date="2018-04-13T14:14:00Z">
        <w:del w:id="926" w:author="Montevecchi, William" w:date="2018-04-18T16:07:00Z">
          <w:r w:rsidR="007D7F93" w:rsidDel="003B52D4">
            <w:rPr>
              <w:rFonts w:ascii="Times New Roman" w:hAnsi="Times New Roman"/>
              <w:color w:val="151518"/>
              <w:sz w:val="24"/>
              <w:szCs w:val="24"/>
              <w:u w:color="151518"/>
            </w:rPr>
            <w:delText>s</w:delText>
          </w:r>
        </w:del>
      </w:ins>
      <w:ins w:id="927" w:author="George Rose" w:date="2018-04-12T09:16:00Z">
        <w:r>
          <w:rPr>
            <w:rFonts w:ascii="Times New Roman" w:hAnsi="Times New Roman"/>
            <w:color w:val="151518"/>
            <w:sz w:val="24"/>
            <w:szCs w:val="24"/>
            <w:u w:color="151518"/>
          </w:rPr>
          <w:t xml:space="preserve"> of capelin in </w:t>
        </w:r>
        <w:del w:id="928" w:author="Montevecchi, William" w:date="2018-04-18T16:07:00Z">
          <w:r w:rsidDel="003B52D4">
            <w:rPr>
              <w:rFonts w:ascii="Times New Roman" w:hAnsi="Times New Roman"/>
              <w:color w:val="151518"/>
              <w:sz w:val="24"/>
              <w:szCs w:val="24"/>
              <w:u w:color="151518"/>
            </w:rPr>
            <w:delText>NL waters</w:delText>
          </w:r>
        </w:del>
      </w:ins>
      <w:ins w:id="929" w:author="Montevecchi, William" w:date="2018-04-18T16:07:00Z">
        <w:r w:rsidR="003B52D4">
          <w:rPr>
            <w:rFonts w:ascii="Times New Roman" w:hAnsi="Times New Roman"/>
            <w:color w:val="151518"/>
            <w:sz w:val="24"/>
            <w:szCs w:val="24"/>
            <w:u w:color="151518"/>
          </w:rPr>
          <w:t xml:space="preserve">the NW Atlantic </w:t>
        </w:r>
      </w:ins>
      <w:ins w:id="930" w:author="George Rose" w:date="2018-04-12T09:16:00Z">
        <w:del w:id="931"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932" w:author="Montevecchi, William" w:date="2018-04-18T16:08:00Z">
        <w:r w:rsidR="003B52D4">
          <w:rPr>
            <w:rFonts w:ascii="Times New Roman" w:hAnsi="Times New Roman"/>
            <w:color w:val="151518"/>
            <w:sz w:val="24"/>
            <w:szCs w:val="24"/>
            <w:u w:color="151518"/>
          </w:rPr>
          <w:t xml:space="preserve">Bundy et al.    ; </w:t>
        </w:r>
      </w:ins>
      <w:ins w:id="933" w:author="George Rose" w:date="2018-04-12T09:16:00Z">
        <w:r>
          <w:rPr>
            <w:rFonts w:ascii="Times New Roman" w:hAnsi="Times New Roman"/>
            <w:color w:val="151518"/>
            <w:sz w:val="24"/>
            <w:szCs w:val="24"/>
            <w:u w:color="151518"/>
          </w:rPr>
          <w:t>Lilly ref</w:t>
        </w:r>
        <w:proofErr w:type="gramStart"/>
        <w:r>
          <w:rPr>
            <w:rFonts w:ascii="Times New Roman" w:hAnsi="Times New Roman"/>
            <w:color w:val="151518"/>
            <w:sz w:val="24"/>
            <w:szCs w:val="24"/>
            <w:u w:color="151518"/>
          </w:rPr>
          <w:t>??)</w:t>
        </w:r>
        <w:proofErr w:type="gramEnd"/>
        <w:r>
          <w:rPr>
            <w:rFonts w:ascii="Times New Roman" w:hAnsi="Times New Roman"/>
            <w:color w:val="151518"/>
            <w:sz w:val="24"/>
            <w:szCs w:val="24"/>
            <w:u w:color="151518"/>
          </w:rPr>
          <w:t xml:space="preserve">. </w:t>
        </w:r>
      </w:ins>
      <w:commentRangeEnd w:id="914"/>
      <w:r w:rsidR="009910DC">
        <w:rPr>
          <w:rStyle w:val="Marquedecommentaire"/>
          <w:rFonts w:ascii="Times New Roman" w:eastAsia="Arial Unicode MS" w:hAnsi="Times New Roman" w:cs="Times New Roman"/>
          <w:color w:val="auto"/>
          <w:lang w:eastAsia="en-US"/>
        </w:rPr>
        <w:commentReference w:id="914"/>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934" w:author="George Rose" w:date="2018-04-12T09:17:00Z">
        <w:del w:id="935" w:author="Montevecchi, William" w:date="2018-04-18T16:08:00Z">
          <w:r w:rsidDel="003B52D4">
            <w:rPr>
              <w:rFonts w:ascii="Times New Roman" w:hAnsi="Times New Roman"/>
              <w:color w:val="151518"/>
              <w:sz w:val="24"/>
              <w:szCs w:val="24"/>
              <w:u w:color="151518"/>
            </w:rPr>
            <w:delText>N</w:delText>
          </w:r>
        </w:del>
      </w:ins>
      <w:ins w:id="936" w:author="Montevecchi, William" w:date="2018-04-18T16:08:00Z">
        <w:r w:rsidR="003B52D4">
          <w:rPr>
            <w:rFonts w:ascii="Times New Roman" w:hAnsi="Times New Roman"/>
            <w:color w:val="151518"/>
            <w:sz w:val="24"/>
            <w:szCs w:val="24"/>
            <w:u w:color="151518"/>
          </w:rPr>
          <w:t>n</w:t>
        </w:r>
      </w:ins>
      <w:del w:id="937"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938" w:author="George Rose" w:date="2018-04-11T14:03:00Z">
        <w:r>
          <w:rPr>
            <w:rFonts w:ascii="Times New Roman" w:hAnsi="Times New Roman"/>
            <w:color w:val="151518"/>
            <w:sz w:val="24"/>
            <w:szCs w:val="24"/>
            <w:u w:color="151518"/>
          </w:rPr>
          <w:t>e</w:t>
        </w:r>
      </w:ins>
      <w:del w:id="939"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940" w:author="Montevecchi, William" w:date="2018-04-18T16:09:00Z">
        <w:r w:rsidR="003B52D4">
          <w:rPr>
            <w:rFonts w:ascii="Times New Roman" w:hAnsi="Times New Roman"/>
            <w:color w:val="151518"/>
            <w:sz w:val="24"/>
            <w:szCs w:val="24"/>
            <w:u w:color="151518"/>
          </w:rPr>
          <w:t>n</w:t>
        </w:r>
      </w:ins>
      <w:ins w:id="941" w:author="George Rose" w:date="2018-04-11T14:11:00Z">
        <w:del w:id="942" w:author="Montevecchi, William" w:date="2018-04-18T16:09:00Z">
          <w:r w:rsidDel="003B52D4">
            <w:rPr>
              <w:rFonts w:ascii="Times New Roman" w:hAnsi="Times New Roman"/>
              <w:color w:val="151518"/>
              <w:sz w:val="24"/>
              <w:szCs w:val="24"/>
              <w:u w:color="151518"/>
            </w:rPr>
            <w:delText>N</w:delText>
          </w:r>
        </w:del>
      </w:ins>
      <w:del w:id="943"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944" w:author="George Rose" w:date="2018-04-11T14:11:00Z">
        <w:r>
          <w:rPr>
            <w:rFonts w:ascii="Times New Roman" w:hAnsi="Times New Roman"/>
            <w:color w:val="151518"/>
            <w:sz w:val="24"/>
            <w:szCs w:val="24"/>
            <w:u w:color="151518"/>
          </w:rPr>
          <w:delText xml:space="preserve">not surprising, given that the term </w:delText>
        </w:r>
      </w:del>
      <w:ins w:id="945" w:author="George Rose" w:date="2018-04-11T14:28:00Z">
        <w:r>
          <w:rPr>
            <w:rFonts w:ascii="Times New Roman" w:hAnsi="Times New Roman"/>
            <w:color w:val="151518"/>
            <w:sz w:val="24"/>
            <w:szCs w:val="24"/>
            <w:u w:color="151518"/>
          </w:rPr>
          <w:t>well known</w:t>
        </w:r>
        <w:del w:id="946"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947" w:author="George Rose" w:date="2018-04-11T14:12:00Z">
        <w:r>
          <w:rPr>
            <w:rFonts w:ascii="Times New Roman" w:hAnsi="Times New Roman"/>
            <w:color w:val="151518"/>
            <w:sz w:val="24"/>
            <w:szCs w:val="24"/>
            <w:u w:color="151518"/>
          </w:rPr>
          <w:delText xml:space="preserve">northern </w:delText>
        </w:r>
        <w:commentRangeStart w:id="948"/>
        <w:r>
          <w:rPr>
            <w:rFonts w:ascii="Times New Roman" w:hAnsi="Times New Roman"/>
            <w:color w:val="151518"/>
            <w:sz w:val="24"/>
            <w:szCs w:val="24"/>
            <w:u w:color="151518"/>
            <w:lang w:val="it-IT"/>
          </w:rPr>
          <w:delText>cod</w:delText>
        </w:r>
      </w:del>
      <w:commentRangeEnd w:id="948"/>
      <w:r>
        <w:commentReference w:id="948"/>
      </w:r>
      <w:del w:id="949" w:author="George Rose" w:date="2018-04-11T14:12:00Z">
        <w:r>
          <w:rPr>
            <w:rFonts w:ascii="Times New Roman" w:hAnsi="Times New Roman"/>
            <w:color w:val="151518"/>
            <w:sz w:val="24"/>
            <w:szCs w:val="24"/>
            <w:u w:color="151518"/>
          </w:rPr>
          <w:delText xml:space="preserve"> refers to a </w:delText>
        </w:r>
      </w:del>
      <w:del w:id="950" w:author="George Rose" w:date="2018-04-11T14:09:00Z">
        <w:r>
          <w:rPr>
            <w:rFonts w:ascii="Times New Roman" w:hAnsi="Times New Roman"/>
            <w:color w:val="151518"/>
            <w:sz w:val="24"/>
            <w:szCs w:val="24"/>
            <w:u w:color="151518"/>
          </w:rPr>
          <w:delText xml:space="preserve">complex of cod </w:delText>
        </w:r>
        <w:commentRangeStart w:id="951"/>
        <w:r w:rsidRPr="00BD7860">
          <w:rPr>
            <w:rFonts w:ascii="Times New Roman" w:hAnsi="Times New Roman"/>
            <w:color w:val="151518"/>
            <w:sz w:val="24"/>
            <w:szCs w:val="24"/>
            <w:u w:color="151518"/>
            <w:lang w:val="en-CA"/>
          </w:rPr>
          <w:delText>populations</w:delText>
        </w:r>
      </w:del>
      <w:commentRangeEnd w:id="951"/>
      <w:r>
        <w:commentReference w:id="951"/>
      </w:r>
      <w:del w:id="952" w:author="George Rose" w:date="2018-04-11T14:09:00Z">
        <w:r>
          <w:rPr>
            <w:rFonts w:ascii="Times New Roman" w:hAnsi="Times New Roman"/>
            <w:color w:val="151518"/>
            <w:sz w:val="24"/>
            <w:szCs w:val="24"/>
            <w:u w:color="151518"/>
          </w:rPr>
          <w:delText xml:space="preserve">. </w:delText>
        </w:r>
        <w:commentRangeStart w:id="953"/>
        <w:r>
          <w:rPr>
            <w:rFonts w:ascii="Times New Roman" w:hAnsi="Times New Roman"/>
            <w:color w:val="151518"/>
            <w:sz w:val="24"/>
            <w:szCs w:val="24"/>
            <w:u w:color="151518"/>
          </w:rPr>
          <w:delText>There</w:delText>
        </w:r>
      </w:del>
      <w:commentRangeEnd w:id="953"/>
      <w:r>
        <w:commentReference w:id="953"/>
      </w:r>
      <w:ins w:id="954"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955"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956"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957"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958"/>
      <w:r>
        <w:rPr>
          <w:rFonts w:ascii="Times New Roman" w:hAnsi="Times New Roman"/>
          <w:color w:val="151518"/>
          <w:sz w:val="24"/>
          <w:szCs w:val="24"/>
          <w:u w:color="151518"/>
          <w:lang w:val="pt-PT"/>
        </w:rPr>
        <w:t>Inconsistent</w:t>
      </w:r>
      <w:commentRangeEnd w:id="958"/>
      <w:r>
        <w:commentReference w:id="958"/>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Pr="00FF5437">
        <w:rPr>
          <w:rFonts w:ascii="Times New Roman" w:hAnsi="Times New Roman"/>
          <w:color w:val="151518"/>
          <w:sz w:val="24"/>
          <w:szCs w:val="24"/>
          <w:u w:color="151518"/>
          <w:rPrChange w:id="959" w:author="DFO-MPO" w:date="2018-04-26T10:14:00Z">
            <w:rPr>
              <w:rFonts w:ascii="Times New Roman" w:hAnsi="Times New Roman"/>
              <w:color w:val="151518"/>
              <w:sz w:val="24"/>
              <w:szCs w:val="24"/>
              <w:u w:color="151518"/>
              <w:lang w:val="es-ES_tradnl"/>
            </w:rPr>
          </w:rPrChange>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w:t>
      </w:r>
      <w:r>
        <w:rPr>
          <w:rFonts w:ascii="Times New Roman" w:hAnsi="Times New Roman"/>
          <w:color w:val="151518"/>
          <w:sz w:val="24"/>
          <w:szCs w:val="24"/>
          <w:u w:color="151518"/>
        </w:rPr>
        <w:lastRenderedPageBreak/>
        <w:t xml:space="preserve">productivity, major marine communities, and food web systems </w:t>
      </w:r>
      <w:commentRangeStart w:id="960"/>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961"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962"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commentRangeEnd w:id="960"/>
      <w:r w:rsidR="009910DC">
        <w:rPr>
          <w:rStyle w:val="Marquedecommentaire"/>
          <w:rFonts w:ascii="Times New Roman" w:eastAsia="Arial Unicode MS" w:hAnsi="Times New Roman" w:cs="Times New Roman"/>
          <w:color w:val="auto"/>
          <w:lang w:eastAsia="en-US"/>
        </w:rPr>
        <w:commentReference w:id="960"/>
      </w:r>
      <w:r>
        <w:rPr>
          <w:rFonts w:ascii="Times New Roman" w:hAnsi="Times New Roman"/>
          <w:color w:val="151518"/>
          <w:sz w:val="24"/>
          <w:szCs w:val="24"/>
          <w:u w:color="151518"/>
        </w:rPr>
        <w:t xml:space="preserve">. </w:t>
      </w:r>
      <w:ins w:id="963"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964" w:author="Gail Davoren" w:date="2018-04-24T13:08:00Z">
          <w:r w:rsidDel="00347857">
            <w:rPr>
              <w:rFonts w:ascii="Times New Roman" w:hAnsi="Times New Roman"/>
              <w:color w:val="151518"/>
              <w:sz w:val="24"/>
              <w:szCs w:val="24"/>
              <w:u w:color="151518"/>
            </w:rPr>
            <w:delText>is</w:delText>
          </w:r>
        </w:del>
      </w:ins>
      <w:ins w:id="965" w:author="Gail Davoren" w:date="2018-04-24T13:08:00Z">
        <w:r w:rsidR="00347857">
          <w:rPr>
            <w:rFonts w:ascii="Times New Roman" w:hAnsi="Times New Roman"/>
            <w:color w:val="151518"/>
            <w:sz w:val="24"/>
            <w:szCs w:val="24"/>
            <w:u w:color="151518"/>
          </w:rPr>
          <w:t>are</w:t>
        </w:r>
      </w:ins>
      <w:ins w:id="966" w:author="George Rose" w:date="2018-04-12T09:02:00Z">
        <w:r>
          <w:rPr>
            <w:rFonts w:ascii="Times New Roman" w:hAnsi="Times New Roman"/>
            <w:color w:val="151518"/>
            <w:sz w:val="24"/>
            <w:szCs w:val="24"/>
            <w:u w:color="151518"/>
          </w:rPr>
          <w:t xml:space="preserve"> to be expected and not relevant to a collapse hypothesis. </w:t>
        </w:r>
        <w:commentRangeStart w:id="967"/>
        <w:r>
          <w:rPr>
            <w:rFonts w:ascii="Times New Roman" w:hAnsi="Times New Roman"/>
            <w:color w:val="151518"/>
            <w:sz w:val="24"/>
            <w:szCs w:val="24"/>
            <w:u w:color="151518"/>
          </w:rPr>
          <w:t>We</w:t>
        </w:r>
      </w:ins>
      <w:commentRangeEnd w:id="967"/>
      <w:r>
        <w:commentReference w:id="967"/>
      </w:r>
      <w:ins w:id="968" w:author="George Rose" w:date="2018-04-12T09:02:00Z">
        <w:r>
          <w:rPr>
            <w:rFonts w:ascii="Times New Roman" w:hAnsi="Times New Roman"/>
            <w:color w:val="151518"/>
            <w:sz w:val="24"/>
            <w:szCs w:val="24"/>
            <w:u w:color="151518"/>
          </w:rPr>
          <w:t xml:space="preserve"> note that evidence of redistribution of the spawning groups of </w:t>
        </w:r>
        <w:del w:id="969" w:author="Montevecchi, William" w:date="2018-04-18T16:12:00Z">
          <w:r w:rsidDel="003B52D4">
            <w:rPr>
              <w:rFonts w:ascii="Times New Roman" w:hAnsi="Times New Roman"/>
              <w:color w:val="151518"/>
              <w:sz w:val="24"/>
              <w:szCs w:val="24"/>
              <w:u w:color="151518"/>
            </w:rPr>
            <w:delText>N</w:delText>
          </w:r>
        </w:del>
      </w:ins>
      <w:ins w:id="970" w:author="Montevecchi, William" w:date="2018-04-18T16:12:00Z">
        <w:r w:rsidR="003B52D4">
          <w:rPr>
            <w:rFonts w:ascii="Times New Roman" w:hAnsi="Times New Roman"/>
            <w:color w:val="151518"/>
            <w:sz w:val="24"/>
            <w:szCs w:val="24"/>
            <w:u w:color="151518"/>
          </w:rPr>
          <w:t>n</w:t>
        </w:r>
      </w:ins>
      <w:ins w:id="971" w:author="George Rose" w:date="2018-04-12T09:02:00Z">
        <w:r>
          <w:rPr>
            <w:rFonts w:ascii="Times New Roman" w:hAnsi="Times New Roman"/>
            <w:color w:val="151518"/>
            <w:sz w:val="24"/>
            <w:szCs w:val="24"/>
            <w:u w:color="151518"/>
          </w:rPr>
          <w:t>orthern cod to the north (2J) in the spring of 2015 indicated that historic</w:t>
        </w:r>
      </w:ins>
      <w:ins w:id="972" w:author="Montevecchi, William" w:date="2018-04-18T16:12:00Z">
        <w:r w:rsidR="003B52D4">
          <w:rPr>
            <w:rFonts w:ascii="Times New Roman" w:hAnsi="Times New Roman"/>
            <w:color w:val="151518"/>
            <w:sz w:val="24"/>
            <w:szCs w:val="24"/>
            <w:u w:color="151518"/>
          </w:rPr>
          <w:t>al</w:t>
        </w:r>
      </w:ins>
      <w:ins w:id="973"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21D75220" w:rsidR="000134ED" w:rsidRDefault="00E5311E">
      <w:pPr>
        <w:pStyle w:val="Body"/>
        <w:spacing w:after="0" w:line="480" w:lineRule="auto"/>
        <w:ind w:firstLine="720"/>
        <w:rPr>
          <w:ins w:id="974" w:author="George Rose" w:date="2018-04-12T08:55:00Z"/>
          <w:rFonts w:ascii="Times New Roman" w:eastAsia="Times New Roman" w:hAnsi="Times New Roman" w:cs="Times New Roman"/>
          <w:color w:val="151518"/>
          <w:sz w:val="24"/>
          <w:szCs w:val="24"/>
          <w:u w:color="151518"/>
        </w:rPr>
      </w:pPr>
      <w:ins w:id="975" w:author="George Rose" w:date="2018-04-11T14:41:00Z">
        <w:r>
          <w:rPr>
            <w:rFonts w:ascii="Times New Roman" w:hAnsi="Times New Roman"/>
            <w:color w:val="151518"/>
            <w:sz w:val="24"/>
            <w:szCs w:val="24"/>
            <w:u w:color="151518"/>
          </w:rPr>
          <w:t>Further to the changes in cod traits, d</w:t>
        </w:r>
      </w:ins>
      <w:del w:id="976"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977"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w:t>
      </w:r>
      <w:ins w:id="978" w:author="George Rose" w:date="2018-04-12T09:20:00Z">
        <w:r>
          <w:rPr>
            <w:rFonts w:ascii="Times New Roman" w:hAnsi="Times New Roman"/>
            <w:color w:val="151518"/>
            <w:sz w:val="24"/>
            <w:szCs w:val="24"/>
            <w:u w:color="151518"/>
          </w:rPr>
          <w:t>C</w:t>
        </w:r>
      </w:ins>
      <w:del w:id="979"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980" w:author="George Rose" w:date="2018-04-12T09:20:00Z">
        <w:r>
          <w:rPr>
            <w:rFonts w:ascii="Times New Roman" w:hAnsi="Times New Roman"/>
            <w:color w:val="151518"/>
            <w:sz w:val="24"/>
            <w:szCs w:val="24"/>
            <w:u w:color="151518"/>
          </w:rPr>
          <w:t>(Rose 1993</w:t>
        </w:r>
      </w:ins>
      <w:ins w:id="981" w:author="Montevecchi, William" w:date="2018-04-18T16:13:00Z">
        <w:r w:rsidR="003B52D4">
          <w:rPr>
            <w:rFonts w:ascii="Times New Roman" w:hAnsi="Times New Roman"/>
            <w:color w:val="151518"/>
            <w:sz w:val="24"/>
            <w:szCs w:val="24"/>
            <w:u w:color="151518"/>
          </w:rPr>
          <w:t>,</w:t>
        </w:r>
      </w:ins>
      <w:ins w:id="982" w:author="George Rose" w:date="2018-04-12T09:20:00Z">
        <w:del w:id="983"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984"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985" w:author="Montevecchi, William" w:date="2018-04-18T16:14:00Z">
        <w:r w:rsidDel="003B52D4">
          <w:rPr>
            <w:rFonts w:ascii="Times New Roman" w:hAnsi="Times New Roman"/>
            <w:color w:val="151518"/>
            <w:sz w:val="24"/>
            <w:szCs w:val="24"/>
            <w:u w:color="151518"/>
          </w:rPr>
          <w:delText xml:space="preserve">the </w:delText>
        </w:r>
      </w:del>
      <w:ins w:id="986"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987"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is that they did so in response to the distribution of capelin. Therefore, weight at age and liver condition of cod worsened in northerly areas where there was no spatial overlap between cod and capelin</w:t>
      </w:r>
      <w:ins w:id="988"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ins w:id="989" w:author="George Rose" w:date="2018-04-12T08:55:00Z">
        <w:r>
          <w:t xml:space="preserve"> </w:t>
        </w:r>
      </w:ins>
    </w:p>
    <w:p w14:paraId="2E1E5F9A" w14:textId="77777777" w:rsidR="000134ED" w:rsidRDefault="000134ED">
      <w:pPr>
        <w:pStyle w:val="Body"/>
        <w:spacing w:after="0" w:line="480" w:lineRule="auto"/>
        <w:ind w:firstLine="720"/>
        <w:rPr>
          <w:ins w:id="990"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991"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Titre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87FD26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992" w:author="Montevecchi, William" w:date="2018-04-18T16:16:00Z">
        <w:r w:rsidDel="00EC3DEE">
          <w:rPr>
            <w:rFonts w:ascii="Times New Roman" w:hAnsi="Times New Roman"/>
            <w:color w:val="151518"/>
            <w:sz w:val="24"/>
            <w:szCs w:val="24"/>
            <w:u w:color="151518"/>
          </w:rPr>
          <w:delText xml:space="preserve">northwest </w:delText>
        </w:r>
      </w:del>
      <w:ins w:id="993"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proofErr w:type="spellStart"/>
      <w:r>
        <w:rPr>
          <w:rFonts w:ascii="Times New Roman" w:hAnsi="Times New Roman"/>
          <w:i/>
          <w:iCs/>
          <w:color w:val="151518"/>
          <w:sz w:val="24"/>
          <w:szCs w:val="24"/>
          <w:u w:color="151518"/>
          <w:lang w:val="nl-NL"/>
        </w:rPr>
        <w:t>Pagophilus</w:t>
      </w:r>
      <w:proofErr w:type="spellEnd"/>
      <w:r>
        <w:rPr>
          <w:rFonts w:ascii="Times New Roman" w:hAnsi="Times New Roman"/>
          <w:i/>
          <w:iCs/>
          <w:color w:val="151518"/>
          <w:sz w:val="24"/>
          <w:szCs w:val="24"/>
          <w:u w:color="151518"/>
          <w:lang w:val="nl-NL"/>
        </w:rPr>
        <w:t xml:space="preserve"> </w:t>
      </w:r>
      <w:proofErr w:type="spellStart"/>
      <w:r>
        <w:rPr>
          <w:rFonts w:ascii="Times New Roman" w:hAnsi="Times New Roman"/>
          <w:i/>
          <w:iCs/>
          <w:color w:val="151518"/>
          <w:sz w:val="24"/>
          <w:szCs w:val="24"/>
          <w:u w:color="151518"/>
          <w:lang w:val="nl-NL"/>
        </w:rPr>
        <w:t>groenlandicus</w:t>
      </w:r>
      <w:proofErr w:type="spellEnd"/>
      <w:del w:id="994" w:author="Regular, Paul" w:date="2018-04-25T08:49:00Z">
        <w:r>
          <w:rPr>
            <w:rFonts w:ascii="Times New Roman" w:hAnsi="Times New Roman"/>
            <w:color w:val="151518"/>
            <w:sz w:val="24"/>
            <w:szCs w:val="24"/>
            <w:u w:color="151518"/>
          </w:rPr>
          <w:delText>) supports their contention that the capelin stocks off NL did not collapse.</w:delText>
        </w:r>
      </w:del>
      <w:ins w:id="995" w:author="Regular, Paul" w:date="2018-04-25T08:49:00Z">
        <w:r>
          <w:rPr>
            <w:rFonts w:ascii="Times New Roman" w:hAnsi="Times New Roman"/>
            <w:color w:val="151518"/>
            <w:sz w:val="24"/>
            <w:szCs w:val="24"/>
            <w:u w:color="151518"/>
          </w:rPr>
          <w:t>)</w:t>
        </w:r>
      </w:ins>
      <w:ins w:id="996" w:author="Gail Davoren" w:date="2018-04-24T13:11:00Z">
        <w:r w:rsidR="00E31C27">
          <w:rPr>
            <w:rFonts w:ascii="Times New Roman" w:hAnsi="Times New Roman"/>
            <w:color w:val="151518"/>
            <w:sz w:val="24"/>
            <w:szCs w:val="24"/>
            <w:u w:color="151518"/>
          </w:rPr>
          <w:t>, specifically</w:t>
        </w:r>
      </w:ins>
      <w:ins w:id="997" w:author="Regular, Paul" w:date="2018-04-25T08:49:00Z">
        <w:r>
          <w:rPr>
            <w:rFonts w:ascii="Times New Roman" w:hAnsi="Times New Roman"/>
            <w:color w:val="151518"/>
            <w:sz w:val="24"/>
            <w:szCs w:val="24"/>
            <w:u w:color="151518"/>
          </w:rPr>
          <w:t xml:space="preserve"> </w:t>
        </w:r>
      </w:ins>
      <w:ins w:id="998"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ins w:id="999" w:author="Regular, Paul" w:date="2018-04-25T08:49:00Z">
        <w:r>
          <w:rPr>
            <w:rFonts w:ascii="Times New Roman" w:hAnsi="Times New Roman"/>
            <w:color w:val="151518"/>
            <w:sz w:val="24"/>
            <w:szCs w:val="24"/>
            <w:u w:color="151518"/>
          </w:rPr>
          <w:t>supports their contention that the capelin stocks off NL did not collapse.</w:t>
        </w:r>
      </w:ins>
      <w:r>
        <w:rPr>
          <w:rFonts w:ascii="Times New Roman" w:hAnsi="Times New Roman"/>
          <w:color w:val="151518"/>
          <w:sz w:val="24"/>
          <w:szCs w:val="24"/>
          <w:u w:color="151518"/>
        </w:rPr>
        <w:t xml:space="preserve"> </w:t>
      </w:r>
      <w:del w:id="1000"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1001" w:author="Gail Davoren" w:date="2018-04-24T13:11:00Z">
        <w:r w:rsidDel="00E31C27">
          <w:rPr>
            <w:rFonts w:ascii="Times New Roman" w:hAnsi="Times New Roman"/>
            <w:color w:val="151518"/>
            <w:sz w:val="24"/>
            <w:szCs w:val="24"/>
            <w:u w:color="151518"/>
          </w:rPr>
          <w:delText>situations</w:delText>
        </w:r>
      </w:del>
      <w:ins w:id="1002"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1003" w:author="Montevecchi, William" w:date="2018-04-18T16:17:00Z">
        <w:r w:rsidR="00EC3DEE">
          <w:rPr>
            <w:rFonts w:ascii="Times New Roman" w:hAnsi="Times New Roman"/>
            <w:color w:val="151518"/>
            <w:sz w:val="24"/>
            <w:szCs w:val="24"/>
            <w:u w:color="151518"/>
          </w:rPr>
          <w:t>occurr</w:t>
        </w:r>
      </w:ins>
      <w:del w:id="1004"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1005"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 xml:space="preserve">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w:t>
      </w:r>
      <w:del w:id="1006" w:author="Montevecchi, William" w:date="2018-04-18T16:17:00Z">
        <w:r w:rsidDel="00EC3DEE">
          <w:rPr>
            <w:rFonts w:ascii="Times New Roman" w:hAnsi="Times New Roman"/>
            <w:color w:val="151518"/>
            <w:sz w:val="24"/>
            <w:szCs w:val="24"/>
            <w:u w:color="151518"/>
          </w:rPr>
          <w:delText xml:space="preserve">see </w:delText>
        </w:r>
      </w:del>
      <w:ins w:id="1007"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del w:id="1008"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1009" w:author="George Rose" w:date="2018-04-12T09:13:00Z">
        <w:r>
          <w:rPr>
            <w:rFonts w:ascii="Times New Roman" w:hAnsi="Times New Roman"/>
            <w:color w:val="151518"/>
            <w:sz w:val="24"/>
            <w:szCs w:val="24"/>
            <w:u w:color="151518"/>
          </w:rPr>
          <w:t>ive</w:t>
        </w:r>
      </w:ins>
      <w:del w:id="1010"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proofErr w:type="spellStart"/>
      <w:r>
        <w:rPr>
          <w:rFonts w:ascii="Times New Roman" w:hAnsi="Times New Roman"/>
          <w:i/>
          <w:iCs/>
          <w:color w:val="151518"/>
          <w:sz w:val="24"/>
          <w:szCs w:val="24"/>
          <w:u w:color="151518"/>
        </w:rPr>
        <w:t>Boreogadus</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saida</w:t>
      </w:r>
      <w:proofErr w:type="spellEnd"/>
      <w:ins w:id="1011" w:author="Montevecchi, William" w:date="2018-04-18T16:18:00Z">
        <w:r w:rsidR="00EC3DEE">
          <w:rPr>
            <w:rFonts w:ascii="Times New Roman" w:hAnsi="Times New Roman"/>
            <w:color w:val="151518"/>
            <w:sz w:val="24"/>
            <w:szCs w:val="24"/>
            <w:u w:color="151518"/>
          </w:rPr>
          <w:t>;</w:t>
        </w:r>
      </w:ins>
      <w:del w:id="1012"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1013" w:author="Montevecchi, William" w:date="2018-04-18T16:18:00Z">
        <w:r w:rsidDel="00EC3DEE">
          <w:rPr>
            <w:rFonts w:ascii="Times New Roman" w:hAnsi="Times New Roman"/>
            <w:color w:val="151518"/>
            <w:sz w:val="24"/>
            <w:szCs w:val="24"/>
            <w:u w:color="151518"/>
          </w:rPr>
          <w:delText>(</w:delText>
        </w:r>
      </w:del>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 xml:space="preserve">B. </w:t>
      </w:r>
      <w:proofErr w:type="spellStart"/>
      <w:r>
        <w:rPr>
          <w:rFonts w:ascii="Times New Roman" w:hAnsi="Times New Roman"/>
          <w:i/>
          <w:iCs/>
          <w:color w:val="151518"/>
          <w:sz w:val="24"/>
          <w:szCs w:val="24"/>
          <w:u w:color="151518"/>
        </w:rPr>
        <w:t>saida</w:t>
      </w:r>
      <w:proofErr w:type="spellEnd"/>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w:t>
      </w:r>
      <w:commentRangeStart w:id="1014"/>
      <w:r>
        <w:rPr>
          <w:rFonts w:ascii="Times New Roman" w:hAnsi="Times New Roman"/>
          <w:color w:val="151518"/>
          <w:sz w:val="24"/>
          <w:szCs w:val="24"/>
          <w:u w:color="151518"/>
        </w:rPr>
        <w:t xml:space="preserve">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commentRangeEnd w:id="1014"/>
      <w:r w:rsidR="009A4EC3">
        <w:rPr>
          <w:rStyle w:val="Marquedecommentaire"/>
          <w:rFonts w:ascii="Times New Roman" w:eastAsia="Arial Unicode MS" w:hAnsi="Times New Roman" w:cs="Times New Roman"/>
          <w:color w:val="auto"/>
          <w:lang w:eastAsia="en-US"/>
        </w:rPr>
        <w:commentReference w:id="1014"/>
      </w:r>
      <w:r>
        <w:rPr>
          <w:rFonts w:ascii="Times New Roman" w:hAnsi="Times New Roman"/>
          <w:color w:val="151518"/>
          <w:sz w:val="24"/>
          <w:szCs w:val="24"/>
          <w:u w:color="151518"/>
        </w:rPr>
        <w:t xml:space="preserve">. </w:t>
      </w:r>
      <w:commentRangeStart w:id="1015"/>
      <w:commentRangeStart w:id="1016"/>
      <w:commentRangeStart w:id="1017"/>
      <w:r>
        <w:rPr>
          <w:rFonts w:ascii="Times New Roman" w:hAnsi="Times New Roman"/>
          <w:color w:val="151518"/>
          <w:sz w:val="24"/>
          <w:szCs w:val="24"/>
          <w:u w:color="151518"/>
        </w:rPr>
        <w:t xml:space="preserve">Therefore, </w:t>
      </w:r>
      <w:proofErr w:type="gramStart"/>
      <w:r>
        <w:rPr>
          <w:rFonts w:ascii="Times New Roman" w:hAnsi="Times New Roman"/>
          <w:color w:val="151518"/>
          <w:sz w:val="24"/>
          <w:szCs w:val="24"/>
          <w:u w:color="151518"/>
        </w:rPr>
        <w:t>it is possible that this may</w:t>
      </w:r>
      <w:proofErr w:type="gramEnd"/>
      <w:r>
        <w:rPr>
          <w:rFonts w:ascii="Times New Roman" w:hAnsi="Times New Roman"/>
          <w:color w:val="151518"/>
          <w:sz w:val="24"/>
          <w:szCs w:val="24"/>
          <w:u w:color="151518"/>
        </w:rPr>
        <w:t xml:space="preserve"> have caused an increase in relative abundance of capelin available to harp seals</w:t>
      </w:r>
      <w:commentRangeEnd w:id="1015"/>
      <w:r w:rsidR="00EC3DEE">
        <w:rPr>
          <w:rStyle w:val="Marquedecommentaire"/>
          <w:rFonts w:ascii="Times New Roman" w:eastAsia="Arial Unicode MS" w:hAnsi="Times New Roman" w:cs="Times New Roman"/>
          <w:color w:val="auto"/>
          <w:lang w:eastAsia="en-US"/>
        </w:rPr>
        <w:commentReference w:id="1015"/>
      </w:r>
      <w:commentRangeEnd w:id="1016"/>
      <w:r w:rsidR="009A4EC3">
        <w:rPr>
          <w:rStyle w:val="Marquedecommentaire"/>
          <w:rFonts w:ascii="Times New Roman" w:eastAsia="Arial Unicode MS" w:hAnsi="Times New Roman" w:cs="Times New Roman"/>
          <w:color w:val="auto"/>
          <w:lang w:eastAsia="en-US"/>
        </w:rPr>
        <w:commentReference w:id="1016"/>
      </w:r>
      <w:commentRangeEnd w:id="1017"/>
      <w:r w:rsidR="00937C3D">
        <w:rPr>
          <w:rStyle w:val="Marquedecommentaire"/>
          <w:rFonts w:ascii="Times New Roman" w:eastAsia="Arial Unicode MS" w:hAnsi="Times New Roman" w:cs="Times New Roman"/>
          <w:color w:val="auto"/>
          <w:lang w:eastAsia="en-US"/>
        </w:rPr>
        <w:commentReference w:id="1017"/>
      </w:r>
      <w:r>
        <w:rPr>
          <w:rFonts w:ascii="Times New Roman" w:hAnsi="Times New Roman"/>
          <w:color w:val="151518"/>
          <w:sz w:val="24"/>
          <w:szCs w:val="24"/>
          <w:u w:color="151518"/>
        </w:rPr>
        <w:t>.</w:t>
      </w:r>
    </w:p>
    <w:p w14:paraId="3F3FAB49" w14:textId="1342F870"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1018" w:author="Montevecchi, William" w:date="2018-04-18T16:21:00Z">
        <w:r w:rsidRPr="00BD7860" w:rsidDel="00EC3DEE">
          <w:rPr>
            <w:rFonts w:ascii="Times New Roman" w:hAnsi="Times New Roman"/>
            <w:color w:val="151518"/>
            <w:sz w:val="24"/>
            <w:szCs w:val="24"/>
            <w:u w:color="151518"/>
            <w:lang w:val="en-CA"/>
          </w:rPr>
          <w:delText>Stenson et al</w:delText>
        </w:r>
      </w:del>
      <w:del w:id="1019"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1020" w:author="Montevecchi, William" w:date="2018-04-18T16:21:00Z">
        <w:r w:rsidDel="00EC3DEE">
          <w:rPr>
            <w:rFonts w:ascii="Times New Roman" w:hAnsi="Times New Roman"/>
            <w:color w:val="151518"/>
            <w:sz w:val="24"/>
            <w:szCs w:val="24"/>
            <w:u w:color="151518"/>
          </w:rPr>
          <w:delText>beginning in</w:delText>
        </w:r>
      </w:del>
      <w:ins w:id="1021"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lastRenderedPageBreak/>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1022"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1023" w:author="Montevecchi, William" w:date="2018-04-18T16:21:00Z">
        <w:r w:rsidR="00EC3DEE">
          <w:rPr>
            <w:rFonts w:ascii="Times New Roman" w:hAnsi="Times New Roman"/>
            <w:color w:val="151518"/>
            <w:sz w:val="24"/>
            <w:szCs w:val="24"/>
            <w:u w:color="151518"/>
          </w:rPr>
          <w:t xml:space="preserve">s </w:t>
        </w:r>
      </w:ins>
      <w:del w:id="1024" w:author="Montevecchi, William" w:date="2018-04-18T16:21:00Z">
        <w:r w:rsidDel="00EC3DEE">
          <w:rPr>
            <w:rFonts w:ascii="Times New Roman" w:hAnsi="Times New Roman"/>
            <w:color w:val="151518"/>
            <w:sz w:val="24"/>
            <w:szCs w:val="24"/>
            <w:u w:color="151518"/>
          </w:rPr>
          <w:delText>ion of</w:delText>
        </w:r>
      </w:del>
      <w:del w:id="1025"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w:t>
      </w:r>
      <w:del w:id="1026" w:author="Montevecchi, William" w:date="2018-04-18T16:23:00Z">
        <w:r w:rsidDel="00EC3DEE">
          <w:rPr>
            <w:rFonts w:ascii="Times New Roman" w:hAnsi="Times New Roman"/>
            <w:color w:val="151518"/>
            <w:sz w:val="24"/>
            <w:szCs w:val="24"/>
            <w:u w:color="151518"/>
          </w:rPr>
          <w:delText>a number</w:delText>
        </w:r>
      </w:del>
      <w:ins w:id="1027" w:author="Montevecchi, William" w:date="2018-04-18T16:23:00Z">
        <w:r w:rsidR="00EC3DEE">
          <w:rPr>
            <w:rFonts w:ascii="Times New Roman" w:hAnsi="Times New Roman"/>
            <w:color w:val="151518"/>
            <w:sz w:val="24"/>
            <w:szCs w:val="24"/>
            <w:u w:color="151518"/>
          </w:rPr>
          <w:t>many</w:t>
        </w:r>
      </w:ins>
      <w:del w:id="1028"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Pr="003245C2" w:rsidRDefault="00E5311E">
      <w:pPr>
        <w:pStyle w:val="Titre3"/>
        <w:spacing w:before="0" w:line="480" w:lineRule="auto"/>
        <w:rPr>
          <w:color w:val="auto"/>
          <w:sz w:val="24"/>
          <w:szCs w:val="24"/>
          <w:u w:color="000000"/>
          <w:rPrChange w:id="1029" w:author="DFO-MPO" w:date="2018-04-27T09:29:00Z">
            <w:rPr>
              <w:color w:val="000000"/>
              <w:sz w:val="24"/>
              <w:szCs w:val="24"/>
              <w:u w:color="000000"/>
            </w:rPr>
          </w:rPrChange>
        </w:rPr>
      </w:pPr>
      <w:r w:rsidRPr="003245C2">
        <w:rPr>
          <w:color w:val="auto"/>
          <w:sz w:val="24"/>
          <w:szCs w:val="24"/>
          <w:u w:color="000000"/>
          <w:rPrChange w:id="1030" w:author="DFO-MPO" w:date="2018-04-27T09:29:00Z">
            <w:rPr>
              <w:color w:val="000000"/>
              <w:sz w:val="24"/>
              <w:szCs w:val="24"/>
              <w:u w:color="000000"/>
            </w:rPr>
          </w:rPrChange>
        </w:rPr>
        <w:t>Seabird population trends</w:t>
      </w:r>
    </w:p>
    <w:p w14:paraId="3AD1B644" w14:textId="2119C779"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w:t>
      </w:r>
      <w:ins w:id="1031" w:author="Dominique Robert" w:date="2018-05-01T21:59:00Z">
        <w:r w:rsidR="00937C3D">
          <w:rPr>
            <w:rFonts w:ascii="Times New Roman" w:hAnsi="Times New Roman"/>
            <w:color w:val="151518"/>
            <w:sz w:val="24"/>
            <w:szCs w:val="24"/>
            <w:u w:color="151518"/>
          </w:rPr>
          <w:t>ed</w:t>
        </w:r>
      </w:ins>
      <w:r>
        <w:rPr>
          <w:rFonts w:ascii="Times New Roman" w:hAnsi="Times New Roman"/>
          <w:color w:val="151518"/>
          <w:sz w:val="24"/>
          <w:szCs w:val="24"/>
          <w:u w:color="151518"/>
        </w:rPr>
        <w:t xml:space="preserve"> the </w:t>
      </w:r>
      <w:ins w:id="1032" w:author="Dominique Robert" w:date="2018-05-01T21:58:00Z">
        <w:r w:rsidR="00937C3D">
          <w:rPr>
            <w:rFonts w:ascii="Times New Roman" w:hAnsi="Times New Roman"/>
            <w:color w:val="151518"/>
            <w:sz w:val="24"/>
            <w:szCs w:val="24"/>
            <w:u w:color="151518"/>
          </w:rPr>
          <w:t xml:space="preserve">post-1990 </w:t>
        </w:r>
      </w:ins>
      <w:r>
        <w:rPr>
          <w:rFonts w:ascii="Times New Roman" w:hAnsi="Times New Roman"/>
          <w:color w:val="151518"/>
          <w:sz w:val="24"/>
          <w:szCs w:val="24"/>
          <w:u w:color="151518"/>
        </w:rPr>
        <w:t>population</w:t>
      </w:r>
      <w:ins w:id="1033" w:author="Dominique Robert" w:date="2018-05-01T21:56:00Z">
        <w:r w:rsidR="00937C3D">
          <w:rPr>
            <w:rFonts w:ascii="Times New Roman" w:hAnsi="Times New Roman"/>
            <w:color w:val="151518"/>
            <w:sz w:val="24"/>
            <w:szCs w:val="24"/>
            <w:u w:color="151518"/>
          </w:rPr>
          <w:t xml:space="preserve"> dynamics</w:t>
        </w:r>
      </w:ins>
      <w:r>
        <w:rPr>
          <w:rFonts w:ascii="Times New Roman" w:hAnsi="Times New Roman"/>
          <w:color w:val="151518"/>
          <w:sz w:val="24"/>
          <w:szCs w:val="24"/>
          <w:u w:color="151518"/>
        </w:rPr>
        <w:t xml:space="preserve"> of</w:t>
      </w:r>
      <w:ins w:id="1034" w:author="Dominique Robert" w:date="2018-05-01T21:57:00Z">
        <w:r w:rsidR="00937C3D">
          <w:rPr>
            <w:rFonts w:ascii="Times New Roman" w:hAnsi="Times New Roman"/>
            <w:color w:val="151518"/>
            <w:sz w:val="24"/>
            <w:szCs w:val="24"/>
            <w:u w:color="151518"/>
          </w:rPr>
          <w:t xml:space="preserve"> the</w:t>
        </w:r>
      </w:ins>
      <w:r>
        <w:rPr>
          <w:rFonts w:ascii="Times New Roman" w:hAnsi="Times New Roman"/>
          <w:color w:val="151518"/>
          <w:sz w:val="24"/>
          <w:szCs w:val="24"/>
          <w:u w:color="151518"/>
        </w:rPr>
        <w:t xml:space="preserve"> </w:t>
      </w:r>
      <w:ins w:id="1035" w:author="Dominique Robert" w:date="2018-05-01T21:56:00Z">
        <w:r w:rsidR="00937C3D">
          <w:rPr>
            <w:rFonts w:ascii="Times New Roman" w:hAnsi="Times New Roman"/>
            <w:color w:val="151518"/>
            <w:sz w:val="24"/>
            <w:szCs w:val="24"/>
            <w:u w:color="151518"/>
          </w:rPr>
          <w:t xml:space="preserve">Funk Island </w:t>
        </w:r>
      </w:ins>
      <w:ins w:id="1036" w:author="Dominique Robert" w:date="2018-05-01T21:57:00Z">
        <w:r w:rsidR="00937C3D">
          <w:rPr>
            <w:rFonts w:ascii="Times New Roman" w:hAnsi="Times New Roman"/>
            <w:color w:val="151518"/>
            <w:sz w:val="24"/>
            <w:szCs w:val="24"/>
            <w:u w:color="151518"/>
          </w:rPr>
          <w:t xml:space="preserve">(NAFO Div. 3K) </w:t>
        </w:r>
        <w:r w:rsidR="00937C3D">
          <w:rPr>
            <w:rFonts w:ascii="Times New Roman" w:hAnsi="Times New Roman"/>
            <w:color w:val="151518"/>
            <w:sz w:val="24"/>
            <w:szCs w:val="24"/>
            <w:u w:color="151518"/>
          </w:rPr>
          <w:t xml:space="preserve">colony of </w:t>
        </w:r>
      </w:ins>
      <w:r>
        <w:rPr>
          <w:rFonts w:ascii="Times New Roman" w:hAnsi="Times New Roman"/>
          <w:color w:val="151518"/>
          <w:sz w:val="24"/>
          <w:szCs w:val="24"/>
          <w:u w:color="151518"/>
        </w:rPr>
        <w:t xml:space="preserve">common </w:t>
      </w:r>
      <w:proofErr w:type="spellStart"/>
      <w:r>
        <w:rPr>
          <w:rFonts w:ascii="Times New Roman" w:hAnsi="Times New Roman"/>
          <w:color w:val="151518"/>
          <w:sz w:val="24"/>
          <w:szCs w:val="24"/>
          <w:u w:color="151518"/>
        </w:rPr>
        <w:t>murre</w:t>
      </w:r>
      <w:proofErr w:type="spellEnd"/>
      <w:del w:id="1037" w:author="Dominique Robert" w:date="2018-05-01T21:56:00Z">
        <w:r w:rsidDel="00937C3D">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w:t>
      </w:r>
      <w:proofErr w:type="spellStart"/>
      <w:r>
        <w:rPr>
          <w:rFonts w:ascii="Times New Roman" w:hAnsi="Times New Roman"/>
          <w:i/>
          <w:iCs/>
          <w:color w:val="151518"/>
          <w:sz w:val="24"/>
          <w:szCs w:val="24"/>
          <w:u w:color="151518"/>
          <w:lang w:val="nl-NL"/>
        </w:rPr>
        <w:t>Uria</w:t>
      </w:r>
      <w:proofErr w:type="spellEnd"/>
      <w:r>
        <w:rPr>
          <w:rFonts w:ascii="Times New Roman" w:hAnsi="Times New Roman"/>
          <w:i/>
          <w:iCs/>
          <w:color w:val="151518"/>
          <w:sz w:val="24"/>
          <w:szCs w:val="24"/>
          <w:u w:color="151518"/>
          <w:lang w:val="nl-NL"/>
        </w:rPr>
        <w:t xml:space="preserve"> aalge</w:t>
      </w:r>
      <w:r>
        <w:rPr>
          <w:rFonts w:ascii="Times New Roman" w:hAnsi="Times New Roman"/>
          <w:color w:val="151518"/>
          <w:sz w:val="24"/>
          <w:szCs w:val="24"/>
          <w:u w:color="151518"/>
        </w:rPr>
        <w:t xml:space="preserve"> </w:t>
      </w:r>
      <w:ins w:id="1038" w:author="Dominique Robert" w:date="2018-05-01T21:58:00Z">
        <w:r w:rsidR="00937C3D">
          <w:rPr>
            <w:rFonts w:ascii="Times New Roman" w:hAnsi="Times New Roman"/>
            <w:color w:val="151518"/>
            <w:sz w:val="24"/>
            <w:szCs w:val="24"/>
            <w:u w:color="151518"/>
          </w:rPr>
          <w:t xml:space="preserve">does not reflect </w:t>
        </w:r>
      </w:ins>
      <w:ins w:id="1039" w:author="Dominique Robert" w:date="2018-05-01T21:59:00Z">
        <w:r w:rsidR="00937C3D">
          <w:rPr>
            <w:rFonts w:ascii="Times New Roman" w:hAnsi="Times New Roman"/>
            <w:color w:val="151518"/>
            <w:sz w:val="24"/>
            <w:szCs w:val="24"/>
            <w:u w:color="151518"/>
          </w:rPr>
          <w:t xml:space="preserve">an </w:t>
        </w:r>
        <w:r w:rsidR="00937C3D">
          <w:rPr>
            <w:rFonts w:ascii="Times New Roman" w:hAnsi="Times New Roman"/>
            <w:color w:val="151518"/>
            <w:sz w:val="24"/>
            <w:szCs w:val="24"/>
            <w:u w:color="151518"/>
          </w:rPr>
          <w:t>order of magnitude decrease in their primary prey</w:t>
        </w:r>
      </w:ins>
      <w:del w:id="1040" w:author="Dominique Robert" w:date="2018-05-01T21:58:00Z">
        <w:r w:rsidDel="00937C3D">
          <w:rPr>
            <w:rFonts w:ascii="Times New Roman" w:hAnsi="Times New Roman"/>
            <w:color w:val="151518"/>
            <w:sz w:val="24"/>
            <w:szCs w:val="24"/>
            <w:u w:color="151518"/>
          </w:rPr>
          <w:delText xml:space="preserve">on </w:delText>
        </w:r>
      </w:del>
      <w:del w:id="1041" w:author="Dominique Robert" w:date="2018-05-01T21:56:00Z">
        <w:r w:rsidDel="00937C3D">
          <w:rPr>
            <w:rFonts w:ascii="Times New Roman" w:hAnsi="Times New Roman"/>
            <w:color w:val="151518"/>
            <w:sz w:val="24"/>
            <w:szCs w:val="24"/>
            <w:u w:color="151518"/>
          </w:rPr>
          <w:delText xml:space="preserve">Funk Island </w:delText>
        </w:r>
      </w:del>
      <w:del w:id="1042" w:author="Dominique Robert" w:date="2018-05-01T21:57:00Z">
        <w:r w:rsidDel="00937C3D">
          <w:rPr>
            <w:rFonts w:ascii="Times New Roman" w:hAnsi="Times New Roman"/>
            <w:color w:val="151518"/>
            <w:sz w:val="24"/>
            <w:szCs w:val="24"/>
            <w:u w:color="151518"/>
          </w:rPr>
          <w:delText xml:space="preserve">(NAFO Div. 3K) </w:delText>
        </w:r>
      </w:del>
      <w:del w:id="1043" w:author="Dominique Robert" w:date="2018-05-01T21:58:00Z">
        <w:r w:rsidDel="00937C3D">
          <w:rPr>
            <w:rFonts w:ascii="Times New Roman" w:hAnsi="Times New Roman"/>
            <w:color w:val="151518"/>
            <w:sz w:val="24"/>
            <w:szCs w:val="24"/>
            <w:u w:color="151518"/>
          </w:rPr>
          <w:delText xml:space="preserve">since 1990 </w:delText>
        </w:r>
      </w:del>
      <w:del w:id="1044" w:author="Dominique Robert" w:date="2018-05-01T21:59:00Z">
        <w:r w:rsidDel="00937C3D">
          <w:rPr>
            <w:rFonts w:ascii="Times New Roman" w:hAnsi="Times New Roman"/>
            <w:color w:val="151518"/>
            <w:sz w:val="24"/>
            <w:szCs w:val="24"/>
            <w:u w:color="151518"/>
          </w:rPr>
          <w:delText>is contrary to expectation given the purported</w:delText>
        </w:r>
      </w:del>
      <w:r>
        <w:rPr>
          <w:rFonts w:ascii="Times New Roman" w:hAnsi="Times New Roman"/>
          <w:color w:val="151518"/>
          <w:sz w:val="24"/>
          <w:szCs w:val="24"/>
          <w:u w:color="151518"/>
        </w:rPr>
        <w:t xml:space="preserve"> </w:t>
      </w:r>
      <w:del w:id="1045" w:author="Dominique Robert" w:date="2018-05-01T21:59:00Z">
        <w:r w:rsidDel="00937C3D">
          <w:rPr>
            <w:rFonts w:ascii="Times New Roman" w:hAnsi="Times New Roman"/>
            <w:color w:val="151518"/>
            <w:sz w:val="24"/>
            <w:szCs w:val="24"/>
            <w:u w:color="151518"/>
          </w:rPr>
          <w:delText xml:space="preserve">order of magnitude decrease in their primary prey </w:delText>
        </w:r>
      </w:del>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w:t>
      </w:r>
      <w:r>
        <w:rPr>
          <w:rFonts w:ascii="Times New Roman" w:hAnsi="Times New Roman"/>
          <w:color w:val="151518"/>
          <w:sz w:val="24"/>
          <w:szCs w:val="24"/>
          <w:u w:color="151518"/>
        </w:rPr>
        <w:lastRenderedPageBreak/>
        <w:t xml:space="preserve">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1046" w:author="Montevecchi, William" w:date="2018-04-19T10:25:00Z">
        <w:r w:rsidR="00084913">
          <w:rPr>
            <w:rFonts w:ascii="Times New Roman" w:hAnsi="Times New Roman"/>
            <w:color w:val="151518"/>
            <w:sz w:val="24"/>
            <w:szCs w:val="24"/>
            <w:u w:color="151518"/>
          </w:rPr>
          <w:t xml:space="preserve">. </w:t>
        </w:r>
        <w:commentRangeStart w:id="1047"/>
        <w:r w:rsidR="00084913">
          <w:rPr>
            <w:rFonts w:ascii="Times New Roman" w:hAnsi="Times New Roman"/>
            <w:color w:val="151518"/>
            <w:sz w:val="24"/>
            <w:szCs w:val="24"/>
            <w:u w:color="151518"/>
          </w:rPr>
          <w:t>Moreover and c</w:t>
        </w:r>
        <w:r w:rsidR="00084913" w:rsidRPr="00084913">
          <w:rPr>
            <w:rFonts w:ascii="Times New Roman" w:hAnsi="Times New Roman"/>
            <w:color w:val="151518"/>
            <w:sz w:val="24"/>
            <w:szCs w:val="24"/>
            <w:u w:color="151518"/>
            <w:rPrChange w:id="1048"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1049" w:author="Montevecchi, William" w:date="2018-04-19T10:26:00Z">
              <w:rPr>
                <w:rFonts w:ascii="Times New Roman" w:hAnsi="Times New Roman"/>
                <w:color w:val="151518"/>
                <w:sz w:val="24"/>
                <w:szCs w:val="24"/>
                <w:highlight w:val="yellow"/>
                <w:u w:color="151518"/>
              </w:rPr>
            </w:rPrChange>
          </w:rPr>
          <w:t xml:space="preserve"> the </w:t>
        </w:r>
        <w:commentRangeStart w:id="1050"/>
        <w:r w:rsidR="00084913" w:rsidRPr="00084913">
          <w:rPr>
            <w:rFonts w:ascii="Times New Roman" w:hAnsi="Times New Roman"/>
            <w:color w:val="151518"/>
            <w:sz w:val="24"/>
            <w:szCs w:val="24"/>
            <w:u w:color="151518"/>
            <w:rPrChange w:id="1051" w:author="Montevecchi, William" w:date="2018-04-19T10:26:00Z">
              <w:rPr>
                <w:rFonts w:ascii="Times New Roman" w:hAnsi="Times New Roman"/>
                <w:color w:val="151518"/>
                <w:sz w:val="24"/>
                <w:szCs w:val="24"/>
                <w:highlight w:val="yellow"/>
                <w:u w:color="151518"/>
              </w:rPr>
            </w:rPrChange>
          </w:rPr>
          <w:t xml:space="preserve">long fish </w:t>
        </w:r>
      </w:ins>
      <w:commentRangeEnd w:id="1050"/>
      <w:r w:rsidR="003245C2">
        <w:rPr>
          <w:rStyle w:val="Marquedecommentaire"/>
          <w:rFonts w:ascii="Times New Roman" w:eastAsia="Arial Unicode MS" w:hAnsi="Times New Roman" w:cs="Times New Roman"/>
          <w:color w:val="auto"/>
          <w:lang w:eastAsia="en-US"/>
        </w:rPr>
        <w:commentReference w:id="1050"/>
      </w:r>
      <w:ins w:id="1052" w:author="Montevecchi, William" w:date="2018-04-19T10:25:00Z">
        <w:r w:rsidR="00084913" w:rsidRPr="00084913">
          <w:rPr>
            <w:rFonts w:ascii="Times New Roman" w:hAnsi="Times New Roman"/>
            <w:color w:val="151518"/>
            <w:sz w:val="24"/>
            <w:szCs w:val="24"/>
            <w:u w:color="151518"/>
            <w:rPrChange w:id="1053" w:author="Montevecchi, William" w:date="2018-04-19T10:26:00Z">
              <w:rPr>
                <w:rFonts w:ascii="Times New Roman" w:hAnsi="Times New Roman"/>
                <w:color w:val="151518"/>
                <w:sz w:val="24"/>
                <w:szCs w:val="24"/>
                <w:highlight w:val="yellow"/>
                <w:u w:color="151518"/>
              </w:rPr>
            </w:rPrChange>
          </w:rPr>
          <w:t>biomass</w:t>
        </w:r>
      </w:ins>
      <w:ins w:id="1054"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1055" w:author="Montevecchi, William" w:date="2018-04-19T10:25:00Z">
        <w:r w:rsidR="00084913" w:rsidRPr="00084913">
          <w:rPr>
            <w:rFonts w:ascii="Times New Roman" w:hAnsi="Times New Roman"/>
            <w:color w:val="151518"/>
            <w:sz w:val="24"/>
            <w:szCs w:val="24"/>
            <w:u w:color="151518"/>
            <w:rPrChange w:id="1056"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1057" w:author="Montevecchi, William" w:date="2018-04-19T10:26:00Z">
        <w:r w:rsidR="00084913">
          <w:rPr>
            <w:rFonts w:ascii="Times New Roman" w:hAnsi="Times New Roman"/>
            <w:color w:val="151518"/>
            <w:sz w:val="24"/>
            <w:szCs w:val="24"/>
            <w:u w:color="151518"/>
          </w:rPr>
          <w:t xml:space="preserve"> T</w:t>
        </w:r>
      </w:ins>
      <w:del w:id="1058"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1059"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commentRangeEnd w:id="1047"/>
      <w:r w:rsidR="0022217F">
        <w:rPr>
          <w:rStyle w:val="Marquedecommentaire"/>
          <w:rFonts w:ascii="Times New Roman" w:eastAsia="Arial Unicode MS" w:hAnsi="Times New Roman" w:cs="Times New Roman"/>
          <w:color w:val="auto"/>
          <w:lang w:eastAsia="en-US"/>
        </w:rPr>
        <w:commentReference w:id="1047"/>
      </w:r>
    </w:p>
    <w:p w14:paraId="1A4A21CD" w14:textId="03C2626E"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ins w:id="1060" w:author="Montevecchi, William" w:date="2018-04-19T10:28:00Z">
        <w:r>
          <w:rPr>
            <w:rFonts w:ascii="Times New Roman" w:hAnsi="Times New Roman"/>
            <w:color w:val="151518"/>
            <w:sz w:val="24"/>
            <w:szCs w:val="24"/>
            <w:highlight w:val="yellow"/>
            <w:u w:color="151518"/>
          </w:rPr>
          <w:t xml:space="preserve">It is also possible that </w:t>
        </w:r>
      </w:ins>
      <w:del w:id="1061" w:author="Montevecchi, William" w:date="2018-04-19T10:24:00Z">
        <w:r w:rsidR="00E5311E" w:rsidRPr="00BF5A0E" w:rsidDel="00084913">
          <w:rPr>
            <w:rFonts w:ascii="Times New Roman" w:hAnsi="Times New Roman"/>
            <w:color w:val="151518"/>
            <w:sz w:val="24"/>
            <w:szCs w:val="24"/>
            <w:highlight w:val="yellow"/>
            <w:u w:color="151518"/>
            <w:rPrChange w:id="1062" w:author="Montevecchi, William" w:date="2018-04-18T23:21:00Z">
              <w:rPr>
                <w:rFonts w:ascii="Times New Roman" w:hAnsi="Times New Roman"/>
                <w:color w:val="151518"/>
                <w:sz w:val="24"/>
                <w:szCs w:val="24"/>
                <w:u w:color="151518"/>
              </w:rPr>
            </w:rPrChange>
          </w:rPr>
          <w:delText>Whil</w:delText>
        </w:r>
      </w:del>
      <w:del w:id="1063" w:author="Montevecchi, William" w:date="2018-04-19T10:25:00Z">
        <w:r w:rsidR="00E5311E" w:rsidRPr="00BF5A0E" w:rsidDel="00084913">
          <w:rPr>
            <w:rFonts w:ascii="Times New Roman" w:hAnsi="Times New Roman"/>
            <w:color w:val="151518"/>
            <w:sz w:val="24"/>
            <w:szCs w:val="24"/>
            <w:highlight w:val="yellow"/>
            <w:u w:color="151518"/>
            <w:rPrChange w:id="1064" w:author="Montevecchi, William" w:date="2018-04-18T23:21:00Z">
              <w:rPr>
                <w:rFonts w:ascii="Times New Roman" w:hAnsi="Times New Roman"/>
                <w:color w:val="151518"/>
                <w:sz w:val="24"/>
                <w:szCs w:val="24"/>
                <w:u w:color="151518"/>
              </w:rPr>
            </w:rPrChange>
          </w:rPr>
          <w:delText>e</w:delText>
        </w:r>
      </w:del>
      <w:del w:id="1065" w:author="Montevecchi, William" w:date="2018-04-19T10:24:00Z">
        <w:r w:rsidR="00E5311E" w:rsidRPr="00BF5A0E" w:rsidDel="00084913">
          <w:rPr>
            <w:rFonts w:ascii="Times New Roman" w:hAnsi="Times New Roman"/>
            <w:color w:val="151518"/>
            <w:sz w:val="24"/>
            <w:szCs w:val="24"/>
            <w:highlight w:val="yellow"/>
            <w:u w:color="151518"/>
            <w:rPrChange w:id="1066" w:author="Montevecchi, William" w:date="2018-04-18T23:21:00Z">
              <w:rPr>
                <w:rFonts w:ascii="Times New Roman" w:hAnsi="Times New Roman"/>
                <w:color w:val="151518"/>
                <w:sz w:val="24"/>
                <w:szCs w:val="24"/>
                <w:u w:color="151518"/>
              </w:rPr>
            </w:rPrChange>
          </w:rPr>
          <w:delText xml:space="preserve"> </w:delText>
        </w:r>
      </w:del>
      <w:del w:id="1067" w:author="Montevecchi, William" w:date="2018-04-19T10:27:00Z">
        <w:r w:rsidR="00E5311E" w:rsidRPr="00BF5A0E" w:rsidDel="00084913">
          <w:rPr>
            <w:rFonts w:ascii="Times New Roman" w:hAnsi="Times New Roman"/>
            <w:color w:val="151518"/>
            <w:sz w:val="24"/>
            <w:szCs w:val="24"/>
            <w:highlight w:val="yellow"/>
            <w:u w:color="151518"/>
            <w:rPrChange w:id="1068"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1069"/>
        <w:r w:rsidR="00E5311E" w:rsidDel="00084913">
          <w:rPr>
            <w:rFonts w:ascii="Times New Roman" w:hAnsi="Times New Roman"/>
            <w:color w:val="151518"/>
            <w:sz w:val="24"/>
            <w:szCs w:val="24"/>
            <w:u w:color="151518"/>
          </w:rPr>
          <w:delText xml:space="preserve">capelin is well below 33% long-term stock biomass </w:delText>
        </w:r>
        <w:commentRangeEnd w:id="1069"/>
        <w:r w:rsidR="007D7F93" w:rsidDel="00084913">
          <w:rPr>
            <w:rStyle w:val="Marquedecommentaire"/>
            <w:rFonts w:ascii="Times New Roman" w:eastAsia="Arial Unicode MS" w:hAnsi="Times New Roman" w:cs="Times New Roman"/>
            <w:color w:val="auto"/>
            <w:lang w:eastAsia="en-US"/>
          </w:rPr>
          <w:commentReference w:id="1069"/>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1070" w:author="Montevecchi, William" w:date="2018-04-19T10:32:00Z">
        <w:r w:rsidR="00E5311E" w:rsidDel="00A670FE">
          <w:rPr>
            <w:rFonts w:ascii="Times New Roman" w:hAnsi="Times New Roman"/>
            <w:color w:val="151518"/>
            <w:sz w:val="24"/>
            <w:szCs w:val="24"/>
            <w:u w:color="151518"/>
          </w:rPr>
          <w:delText>around Funk Island</w:delText>
        </w:r>
      </w:del>
      <w:ins w:id="1071" w:author="Montevecchi, William" w:date="2018-04-19T10:32:00Z">
        <w:r>
          <w:rPr>
            <w:rFonts w:ascii="Times New Roman" w:hAnsi="Times New Roman"/>
            <w:color w:val="151518"/>
            <w:sz w:val="24"/>
            <w:szCs w:val="24"/>
            <w:u w:color="151518"/>
          </w:rPr>
          <w:t>area</w:t>
        </w:r>
        <w:del w:id="1072" w:author="Dominique Robert" w:date="2018-05-01T22:03:00Z">
          <w:r w:rsidDel="00D11C28">
            <w:rPr>
              <w:rFonts w:ascii="Times New Roman" w:hAnsi="Times New Roman"/>
              <w:color w:val="151518"/>
              <w:sz w:val="24"/>
              <w:szCs w:val="24"/>
              <w:u w:color="151518"/>
            </w:rPr>
            <w:delText xml:space="preserve"> </w:delText>
          </w:r>
        </w:del>
      </w:ins>
      <w:r w:rsidR="00E5311E">
        <w:rPr>
          <w:rFonts w:ascii="Times New Roman" w:hAnsi="Times New Roman"/>
          <w:color w:val="151518"/>
          <w:sz w:val="24"/>
          <w:szCs w:val="24"/>
          <w:u w:color="151518"/>
        </w:rPr>
        <w:t xml:space="preserve"> is robust representing a hotspot in an otherwise very sparse </w:t>
      </w:r>
      <w:commentRangeStart w:id="1073"/>
      <w:r w:rsidR="00E5311E">
        <w:rPr>
          <w:rFonts w:ascii="Times New Roman" w:hAnsi="Times New Roman"/>
          <w:color w:val="151518"/>
          <w:sz w:val="24"/>
          <w:szCs w:val="24"/>
          <w:u w:color="151518"/>
        </w:rPr>
        <w:t xml:space="preserve">overall distribution </w:t>
      </w:r>
      <w:commentRangeEnd w:id="1073"/>
      <w:r w:rsidR="002661FD">
        <w:rPr>
          <w:rStyle w:val="Marquedecommentaire"/>
          <w:rFonts w:ascii="Times New Roman" w:eastAsia="Arial Unicode MS" w:hAnsi="Times New Roman" w:cs="Times New Roman"/>
          <w:color w:val="auto"/>
          <w:lang w:eastAsia="en-US"/>
        </w:rPr>
        <w:commentReference w:id="1073"/>
      </w:r>
      <w:r w:rsidR="00E5311E">
        <w:rPr>
          <w:rFonts w:ascii="Times New Roman" w:hAnsi="Times New Roman"/>
          <w:color w:val="151518"/>
          <w:sz w:val="24"/>
          <w:szCs w:val="24"/>
          <w:u w:color="151518"/>
        </w:rPr>
        <w:t>[</w:t>
      </w:r>
      <w:r w:rsidR="00E5311E" w:rsidRPr="00FF5437">
        <w:rPr>
          <w:rFonts w:ascii="Times New Roman" w:hAnsi="Times New Roman"/>
          <w:color w:val="151518"/>
          <w:sz w:val="24"/>
          <w:szCs w:val="24"/>
          <w:u w:color="151518"/>
          <w:shd w:val="clear" w:color="auto" w:fill="FFFF00"/>
          <w:lang w:val="en-CA"/>
          <w:rPrChange w:id="1074" w:author="DFO-MPO" w:date="2018-04-26T10:14:00Z">
            <w:rPr>
              <w:rFonts w:ascii="Times New Roman" w:hAnsi="Times New Roman"/>
              <w:color w:val="151518"/>
              <w:sz w:val="24"/>
              <w:szCs w:val="24"/>
              <w:u w:color="151518"/>
              <w:shd w:val="clear" w:color="auto" w:fill="FFFF00"/>
              <w:lang w:val="es-ES_tradnl"/>
            </w:rPr>
          </w:rPrChange>
        </w:rPr>
        <w:t>Gail</w:t>
      </w:r>
      <w:del w:id="1075" w:author="Montevecchi, William" w:date="2018-04-19T10:31:00Z">
        <w:r w:rsidR="00E5311E" w:rsidRPr="00FF5437" w:rsidDel="00A670FE">
          <w:rPr>
            <w:rFonts w:ascii="Times New Roman" w:hAnsi="Times New Roman"/>
            <w:color w:val="151518"/>
            <w:sz w:val="24"/>
            <w:szCs w:val="24"/>
            <w:u w:color="151518"/>
            <w:shd w:val="clear" w:color="auto" w:fill="FFFF00"/>
            <w:lang w:val="en-CA"/>
            <w:rPrChange w:id="1076" w:author="DFO-MPO" w:date="2018-04-26T10:14:00Z">
              <w:rPr>
                <w:rFonts w:ascii="Times New Roman" w:hAnsi="Times New Roman"/>
                <w:color w:val="151518"/>
                <w:sz w:val="24"/>
                <w:szCs w:val="24"/>
                <w:u w:color="151518"/>
                <w:shd w:val="clear" w:color="auto" w:fill="FFFF00"/>
                <w:lang w:val="es-ES_tradnl"/>
              </w:rPr>
            </w:rPrChange>
          </w:rPr>
          <w:delText>;</w:delText>
        </w:r>
      </w:del>
      <w:ins w:id="1077" w:author="Montevecchi, William" w:date="2018-04-19T10:31:00Z">
        <w:r w:rsidRPr="00FF5437">
          <w:rPr>
            <w:rFonts w:ascii="Times New Roman" w:hAnsi="Times New Roman"/>
            <w:color w:val="151518"/>
            <w:sz w:val="24"/>
            <w:szCs w:val="24"/>
            <w:u w:color="151518"/>
            <w:shd w:val="clear" w:color="auto" w:fill="FFFF00"/>
            <w:lang w:val="en-CA"/>
            <w:rPrChange w:id="1078" w:author="DFO-MPO" w:date="2018-04-26T10:14:00Z">
              <w:rPr>
                <w:rFonts w:ascii="Times New Roman" w:hAnsi="Times New Roman"/>
                <w:color w:val="151518"/>
                <w:sz w:val="24"/>
                <w:szCs w:val="24"/>
                <w:u w:color="151518"/>
                <w:shd w:val="clear" w:color="auto" w:fill="FFFF00"/>
                <w:lang w:val="es-ES_tradnl"/>
              </w:rPr>
            </w:rPrChange>
          </w:rPr>
          <w:t xml:space="preserve"> and Fran need to comment </w:t>
        </w:r>
        <w:commentRangeStart w:id="1079"/>
        <w:r w:rsidRPr="00FF5437">
          <w:rPr>
            <w:rFonts w:ascii="Times New Roman" w:hAnsi="Times New Roman"/>
            <w:color w:val="151518"/>
            <w:sz w:val="24"/>
            <w:szCs w:val="24"/>
            <w:u w:color="151518"/>
            <w:shd w:val="clear" w:color="auto" w:fill="FFFF00"/>
            <w:lang w:val="en-CA"/>
            <w:rPrChange w:id="1080" w:author="DFO-MPO" w:date="2018-04-26T10:14:00Z">
              <w:rPr>
                <w:rFonts w:ascii="Times New Roman" w:hAnsi="Times New Roman"/>
                <w:color w:val="151518"/>
                <w:sz w:val="24"/>
                <w:szCs w:val="24"/>
                <w:u w:color="151518"/>
                <w:shd w:val="clear" w:color="auto" w:fill="FFFF00"/>
                <w:lang w:val="es-ES_tradnl"/>
              </w:rPr>
            </w:rPrChange>
          </w:rPr>
          <w:t>here</w:t>
        </w:r>
      </w:ins>
      <w:commentRangeEnd w:id="1079"/>
      <w:ins w:id="1081" w:author="Montevecchi, William" w:date="2018-04-19T10:37:00Z">
        <w:r>
          <w:rPr>
            <w:rStyle w:val="Marquedecommentaire"/>
            <w:rFonts w:ascii="Times New Roman" w:eastAsia="Arial Unicode MS" w:hAnsi="Times New Roman" w:cs="Times New Roman"/>
            <w:color w:val="auto"/>
            <w:lang w:eastAsia="en-US"/>
          </w:rPr>
          <w:commentReference w:id="1079"/>
        </w:r>
      </w:ins>
      <w:del w:id="1082" w:author="Montevecchi, William" w:date="2018-04-19T10:31:00Z">
        <w:r w:rsidR="00E5311E" w:rsidRPr="00FF5437" w:rsidDel="00A670FE">
          <w:rPr>
            <w:rFonts w:ascii="Times New Roman" w:hAnsi="Times New Roman"/>
            <w:color w:val="151518"/>
            <w:sz w:val="24"/>
            <w:szCs w:val="24"/>
            <w:u w:color="151518"/>
            <w:shd w:val="clear" w:color="auto" w:fill="FFFF00"/>
            <w:lang w:val="en-CA"/>
            <w:rPrChange w:id="1083" w:author="DFO-MPO" w:date="2018-04-26T10:14:00Z">
              <w:rPr>
                <w:rFonts w:ascii="Times New Roman" w:hAnsi="Times New Roman"/>
                <w:color w:val="151518"/>
                <w:sz w:val="24"/>
                <w:szCs w:val="24"/>
                <w:u w:color="151518"/>
                <w:shd w:val="clear" w:color="auto" w:fill="FFFF00"/>
                <w:lang w:val="es-ES_tradnl"/>
              </w:rPr>
            </w:rPrChange>
          </w:rPr>
          <w:delText xml:space="preserve"> Mowbray</w:delText>
        </w:r>
      </w:del>
      <w:r w:rsidR="00E5311E">
        <w:rPr>
          <w:rFonts w:ascii="Times New Roman" w:hAnsi="Times New Roman"/>
          <w:color w:val="151518"/>
          <w:sz w:val="24"/>
          <w:szCs w:val="24"/>
          <w:u w:color="151518"/>
        </w:rPr>
        <w:t xml:space="preserve">]. Interestingly, the common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largest colony is on Funk Island, perhaps as a consequence of these conditions</w:t>
      </w:r>
      <w:commentRangeStart w:id="1084"/>
      <w:r w:rsidR="00E5311E">
        <w:rPr>
          <w:rFonts w:ascii="Times New Roman" w:hAnsi="Times New Roman"/>
          <w:color w:val="151518"/>
          <w:sz w:val="24"/>
          <w:szCs w:val="24"/>
          <w:u w:color="151518"/>
        </w:rPr>
        <w:t>.</w:t>
      </w:r>
      <w:commentRangeEnd w:id="1084"/>
      <w:r w:rsidR="00E5311E">
        <w:commentReference w:id="1084"/>
      </w:r>
      <w:r w:rsidR="00E5311E">
        <w:rPr>
          <w:rFonts w:ascii="Times New Roman" w:hAnsi="Times New Roman"/>
          <w:color w:val="151518"/>
          <w:sz w:val="24"/>
          <w:szCs w:val="24"/>
          <w:u w:color="151518"/>
        </w:rPr>
        <w:t xml:space="preserve"> </w:t>
      </w:r>
    </w:p>
    <w:p w14:paraId="28FF79CF" w14:textId="0D2C9BE3"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proofErr w:type="gramStart"/>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1085"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w:t>
      </w:r>
      <w:ins w:id="1086" w:author="Montevecchi, William" w:date="2018-04-19T10:38:00Z">
        <w:r w:rsidR="00A670FE">
          <w:rPr>
            <w:rFonts w:ascii="Times New Roman" w:hAnsi="Times New Roman"/>
            <w:color w:val="151518"/>
            <w:sz w:val="24"/>
            <w:szCs w:val="24"/>
            <w:u w:color="151518"/>
          </w:rPr>
          <w:t>(mackerel</w:t>
        </w:r>
      </w:ins>
      <w:ins w:id="1087" w:author="Montevecchi, William" w:date="2018-04-19T10:39:00Z">
        <w:r w:rsidR="00A670FE">
          <w:rPr>
            <w:rFonts w:ascii="Times New Roman" w:hAnsi="Times New Roman"/>
            <w:color w:val="151518"/>
            <w:sz w:val="24"/>
            <w:szCs w:val="24"/>
            <w:u w:color="151518"/>
          </w:rPr>
          <w:t xml:space="preserve"> </w:t>
        </w:r>
        <w:proofErr w:type="spellStart"/>
        <w:r w:rsidR="00A670FE" w:rsidRPr="00F70207">
          <w:rPr>
            <w:rFonts w:ascii="Times New Roman" w:hAnsi="Times New Roman"/>
            <w:i/>
            <w:color w:val="151518"/>
            <w:sz w:val="24"/>
            <w:szCs w:val="24"/>
            <w:u w:color="151518"/>
            <w:rPrChange w:id="1088" w:author="Montevecchi, William" w:date="2018-04-19T10:42:00Z">
              <w:rPr>
                <w:rFonts w:ascii="Times New Roman" w:hAnsi="Times New Roman"/>
                <w:color w:val="151518"/>
                <w:sz w:val="24"/>
                <w:szCs w:val="24"/>
                <w:u w:color="151518"/>
              </w:rPr>
            </w:rPrChange>
          </w:rPr>
          <w:t>Scomber</w:t>
        </w:r>
        <w:proofErr w:type="spellEnd"/>
        <w:r w:rsidR="00A670FE" w:rsidRPr="00F70207">
          <w:rPr>
            <w:rFonts w:ascii="Times New Roman" w:hAnsi="Times New Roman"/>
            <w:i/>
            <w:color w:val="151518"/>
            <w:sz w:val="24"/>
            <w:szCs w:val="24"/>
            <w:u w:color="151518"/>
            <w:rPrChange w:id="1089" w:author="Montevecchi, William" w:date="2018-04-19T10:42:00Z">
              <w:rPr>
                <w:rFonts w:ascii="Times New Roman" w:hAnsi="Times New Roman"/>
                <w:color w:val="151518"/>
                <w:sz w:val="24"/>
                <w:szCs w:val="24"/>
                <w:u w:color="151518"/>
              </w:rPr>
            </w:rPrChange>
          </w:rPr>
          <w:t xml:space="preserve"> </w:t>
        </w:r>
        <w:proofErr w:type="spellStart"/>
        <w:r w:rsidR="00A670FE" w:rsidRPr="00F70207">
          <w:rPr>
            <w:rFonts w:ascii="Times New Roman" w:hAnsi="Times New Roman"/>
            <w:i/>
            <w:color w:val="151518"/>
            <w:sz w:val="24"/>
            <w:szCs w:val="24"/>
            <w:u w:color="151518"/>
            <w:rPrChange w:id="1090" w:author="Montevecchi, William" w:date="2018-04-19T10:42:00Z">
              <w:rPr>
                <w:rFonts w:ascii="Times New Roman" w:hAnsi="Times New Roman"/>
                <w:color w:val="151518"/>
                <w:sz w:val="24"/>
                <w:szCs w:val="24"/>
                <w:u w:color="151518"/>
              </w:rPr>
            </w:rPrChange>
          </w:rPr>
          <w:t>scombrus</w:t>
        </w:r>
      </w:ins>
      <w:proofErr w:type="spellEnd"/>
      <w:ins w:id="1091" w:author="Montevecchi, William" w:date="2018-04-19T10:40:00Z">
        <w:r w:rsidR="00A670FE">
          <w:rPr>
            <w:rFonts w:ascii="Times New Roman" w:hAnsi="Times New Roman"/>
            <w:color w:val="151518"/>
            <w:sz w:val="24"/>
            <w:szCs w:val="24"/>
            <w:u w:color="151518"/>
          </w:rPr>
          <w:t xml:space="preserve">, Atlantic saury </w:t>
        </w:r>
      </w:ins>
      <w:proofErr w:type="spellStart"/>
      <w:ins w:id="1092" w:author="Montevecchi, William" w:date="2018-04-19T10:42:00Z">
        <w:r w:rsidR="00F70207" w:rsidRPr="00F70207">
          <w:rPr>
            <w:rFonts w:ascii="Times New Roman" w:hAnsi="Times New Roman" w:cs="Times New Roman"/>
            <w:i/>
            <w:color w:val="545454"/>
            <w:sz w:val="24"/>
            <w:szCs w:val="24"/>
            <w:shd w:val="clear" w:color="auto" w:fill="FFFFFF"/>
            <w:rPrChange w:id="1093" w:author="Montevecchi, William" w:date="2018-04-19T10:43:00Z">
              <w:rPr>
                <w:rFonts w:ascii="Arial" w:hAnsi="Arial" w:cs="Arial"/>
                <w:color w:val="545454"/>
                <w:shd w:val="clear" w:color="auto" w:fill="FFFFFF"/>
              </w:rPr>
            </w:rPrChange>
          </w:rPr>
          <w:t>Scomberesox</w:t>
        </w:r>
        <w:proofErr w:type="spellEnd"/>
        <w:r w:rsidR="00F70207" w:rsidRPr="00F70207">
          <w:rPr>
            <w:rFonts w:ascii="Times New Roman" w:hAnsi="Times New Roman" w:cs="Times New Roman"/>
            <w:i/>
            <w:color w:val="545454"/>
            <w:sz w:val="24"/>
            <w:szCs w:val="24"/>
            <w:shd w:val="clear" w:color="auto" w:fill="FFFFFF"/>
            <w:rPrChange w:id="1094" w:author="Montevecchi, William" w:date="2018-04-19T10:43:00Z">
              <w:rPr>
                <w:rFonts w:ascii="Arial" w:hAnsi="Arial" w:cs="Arial"/>
                <w:color w:val="545454"/>
                <w:shd w:val="clear" w:color="auto" w:fill="FFFFFF"/>
              </w:rPr>
            </w:rPrChange>
          </w:rPr>
          <w:t xml:space="preserve"> </w:t>
        </w:r>
        <w:proofErr w:type="spellStart"/>
        <w:r w:rsidR="00F70207" w:rsidRPr="00F70207">
          <w:rPr>
            <w:rFonts w:ascii="Times New Roman" w:hAnsi="Times New Roman" w:cs="Times New Roman"/>
            <w:i/>
            <w:color w:val="545454"/>
            <w:sz w:val="24"/>
            <w:szCs w:val="24"/>
            <w:shd w:val="clear" w:color="auto" w:fill="FFFFFF"/>
            <w:rPrChange w:id="1095" w:author="Montevecchi, William" w:date="2018-04-19T10:43:00Z">
              <w:rPr>
                <w:rFonts w:ascii="Arial" w:hAnsi="Arial" w:cs="Arial"/>
                <w:color w:val="545454"/>
                <w:shd w:val="clear" w:color="auto" w:fill="FFFFFF"/>
              </w:rPr>
            </w:rPrChange>
          </w:rPr>
          <w:t>saurus</w:t>
        </w:r>
        <w:proofErr w:type="spellEnd"/>
        <w:r w:rsidR="00F70207">
          <w:rPr>
            <w:rFonts w:ascii="Times New Roman" w:hAnsi="Times New Roman"/>
            <w:color w:val="151518"/>
            <w:sz w:val="24"/>
            <w:szCs w:val="24"/>
            <w:u w:color="151518"/>
          </w:rPr>
          <w:t xml:space="preserve"> </w:t>
        </w:r>
      </w:ins>
      <w:ins w:id="1096" w:author="Montevecchi, William" w:date="2018-04-19T10:39:00Z">
        <w:r w:rsidR="00A670FE">
          <w:rPr>
            <w:rFonts w:ascii="Times New Roman" w:hAnsi="Times New Roman"/>
            <w:color w:val="151518"/>
            <w:sz w:val="24"/>
            <w:szCs w:val="24"/>
            <w:u w:color="151518"/>
          </w:rPr>
          <w:t>and short-finned</w:t>
        </w:r>
      </w:ins>
      <w:ins w:id="1097" w:author="Montevecchi, William" w:date="2018-04-19T10:38:00Z">
        <w:r w:rsidR="00A670FE">
          <w:rPr>
            <w:rFonts w:ascii="Times New Roman" w:hAnsi="Times New Roman"/>
            <w:color w:val="151518"/>
            <w:sz w:val="24"/>
            <w:szCs w:val="24"/>
            <w:u w:color="151518"/>
          </w:rPr>
          <w:t xml:space="preserve"> </w:t>
        </w:r>
      </w:ins>
      <w:ins w:id="1098" w:author="Montevecchi, William" w:date="2018-04-19T10:40:00Z">
        <w:r w:rsidR="00A670FE">
          <w:rPr>
            <w:rFonts w:ascii="Times New Roman" w:hAnsi="Times New Roman"/>
            <w:color w:val="151518"/>
            <w:sz w:val="24"/>
            <w:szCs w:val="24"/>
            <w:u w:color="151518"/>
          </w:rPr>
          <w:t xml:space="preserve">squid </w:t>
        </w:r>
        <w:proofErr w:type="spellStart"/>
        <w:r w:rsidR="00A670FE" w:rsidRPr="00F70207">
          <w:rPr>
            <w:rFonts w:ascii="Times New Roman" w:hAnsi="Times New Roman"/>
            <w:i/>
            <w:color w:val="151518"/>
            <w:sz w:val="24"/>
            <w:szCs w:val="24"/>
            <w:u w:color="151518"/>
            <w:rPrChange w:id="1099" w:author="Montevecchi, William" w:date="2018-04-19T10:44:00Z">
              <w:rPr>
                <w:rFonts w:ascii="Times New Roman" w:hAnsi="Times New Roman"/>
                <w:color w:val="151518"/>
                <w:sz w:val="24"/>
                <w:szCs w:val="24"/>
                <w:u w:color="151518"/>
              </w:rPr>
            </w:rPrChange>
          </w:rPr>
          <w:t>Illex</w:t>
        </w:r>
        <w:proofErr w:type="spellEnd"/>
        <w:r w:rsidR="00A670FE" w:rsidRPr="00F70207">
          <w:rPr>
            <w:rFonts w:ascii="Times New Roman" w:hAnsi="Times New Roman"/>
            <w:i/>
            <w:color w:val="151518"/>
            <w:sz w:val="24"/>
            <w:szCs w:val="24"/>
            <w:u w:color="151518"/>
            <w:rPrChange w:id="1100" w:author="Montevecchi, William" w:date="2018-04-19T10:44:00Z">
              <w:rPr>
                <w:rFonts w:ascii="Times New Roman" w:hAnsi="Times New Roman"/>
                <w:color w:val="151518"/>
                <w:sz w:val="24"/>
                <w:szCs w:val="24"/>
                <w:u w:color="151518"/>
              </w:rPr>
            </w:rPrChange>
          </w:rPr>
          <w:t xml:space="preserve"> </w:t>
        </w:r>
      </w:ins>
      <w:proofErr w:type="spellStart"/>
      <w:ins w:id="1101" w:author="Montevecchi, William" w:date="2018-04-19T10:44:00Z">
        <w:r w:rsidR="00F70207" w:rsidRPr="00F70207">
          <w:rPr>
            <w:rFonts w:ascii="Times New Roman" w:hAnsi="Times New Roman" w:cs="Times New Roman"/>
            <w:i/>
            <w:color w:val="545454"/>
            <w:sz w:val="24"/>
            <w:szCs w:val="24"/>
            <w:shd w:val="clear" w:color="auto" w:fill="FFFFFF"/>
            <w:rPrChange w:id="1102" w:author="Montevecchi, William" w:date="2018-04-19T10:44:00Z">
              <w:rPr>
                <w:rFonts w:ascii="Arial" w:hAnsi="Arial" w:cs="Arial"/>
                <w:color w:val="545454"/>
                <w:shd w:val="clear" w:color="auto" w:fill="FFFFFF"/>
              </w:rPr>
            </w:rPrChange>
          </w:rPr>
          <w:t>illecebrosus</w:t>
        </w:r>
        <w:proofErr w:type="spellEnd"/>
        <w:r w:rsidR="00F70207">
          <w:rPr>
            <w:rFonts w:ascii="Arial" w:hAnsi="Arial" w:cs="Arial"/>
            <w:color w:val="545454"/>
            <w:shd w:val="clear" w:color="auto" w:fill="FFFFFF"/>
          </w:rPr>
          <w:t>,</w:t>
        </w:r>
      </w:ins>
      <w:ins w:id="1103"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1104"/>
      <w:r>
        <w:rPr>
          <w:rFonts w:ascii="Times New Roman" w:hAnsi="Times New Roman"/>
          <w:color w:val="151518"/>
          <w:sz w:val="24"/>
          <w:szCs w:val="24"/>
          <w:u w:color="151518"/>
        </w:rPr>
        <w:t xml:space="preserve">into the region hence </w:t>
      </w:r>
      <w:del w:id="1105" w:author="Dominique Robert" w:date="2018-05-01T22:06:00Z">
        <w:r w:rsidDel="00D11C28">
          <w:rPr>
            <w:rFonts w:ascii="Times New Roman" w:hAnsi="Times New Roman"/>
            <w:color w:val="151518"/>
            <w:sz w:val="24"/>
            <w:szCs w:val="24"/>
            <w:u w:color="151518"/>
          </w:rPr>
          <w:delText xml:space="preserve">facilitating </w:delText>
        </w:r>
      </w:del>
      <w:ins w:id="1106" w:author="Dominique Robert" w:date="2018-05-01T22:06:00Z">
        <w:r w:rsidR="00D11C28">
          <w:rPr>
            <w:rFonts w:ascii="Times New Roman" w:hAnsi="Times New Roman"/>
            <w:color w:val="151518"/>
            <w:sz w:val="24"/>
            <w:szCs w:val="24"/>
            <w:u w:color="151518"/>
          </w:rPr>
          <w:t>forcing</w:t>
        </w:r>
        <w:r w:rsidR="00D11C28">
          <w:rPr>
            <w:rFonts w:ascii="Times New Roman" w:hAnsi="Times New Roman"/>
            <w:color w:val="151518"/>
            <w:sz w:val="24"/>
            <w:szCs w:val="24"/>
            <w:u w:color="151518"/>
          </w:rPr>
          <w:t xml:space="preserve"> </w:t>
        </w:r>
      </w:ins>
      <w:ins w:id="1107" w:author="George Rose" w:date="2018-04-12T09:28:00Z">
        <w:r>
          <w:rPr>
            <w:rFonts w:ascii="Times New Roman" w:hAnsi="Times New Roman"/>
            <w:color w:val="151518"/>
            <w:sz w:val="24"/>
            <w:szCs w:val="24"/>
            <w:u w:color="151518"/>
          </w:rPr>
          <w:t>a</w:t>
        </w:r>
      </w:ins>
      <w:del w:id="1108"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1104"/>
      <w:r w:rsidR="00067EC4">
        <w:rPr>
          <w:rStyle w:val="Marquedecommentaire"/>
          <w:rFonts w:ascii="Times New Roman" w:eastAsia="Arial Unicode MS" w:hAnsi="Times New Roman" w:cs="Times New Roman"/>
          <w:color w:val="auto"/>
          <w:lang w:eastAsia="en-US"/>
        </w:rPr>
        <w:commentReference w:id="1104"/>
      </w:r>
      <w:proofErr w:type="gramEnd"/>
    </w:p>
    <w:p w14:paraId="6BF0C6D9" w14:textId="77777777" w:rsidR="000134ED" w:rsidRDefault="00E5311E">
      <w:pPr>
        <w:pStyle w:val="Titre3"/>
        <w:spacing w:before="0" w:line="480" w:lineRule="auto"/>
        <w:rPr>
          <w:color w:val="000000"/>
          <w:sz w:val="24"/>
          <w:szCs w:val="24"/>
          <w:u w:color="000000"/>
        </w:rPr>
      </w:pPr>
      <w:r>
        <w:rPr>
          <w:color w:val="000000"/>
          <w:sz w:val="24"/>
          <w:szCs w:val="24"/>
          <w:u w:color="000000"/>
        </w:rPr>
        <w:lastRenderedPageBreak/>
        <w:t xml:space="preserve">Zooplankton response: </w:t>
      </w:r>
      <w:proofErr w:type="spellStart"/>
      <w:r w:rsidRPr="00FF5437">
        <w:rPr>
          <w:i/>
          <w:iCs/>
          <w:color w:val="000000"/>
          <w:sz w:val="24"/>
          <w:szCs w:val="24"/>
          <w:u w:color="000000"/>
          <w:lang w:val="en-CA"/>
          <w:rPrChange w:id="1109" w:author="DFO-MPO" w:date="2018-04-26T10:14:00Z">
            <w:rPr>
              <w:i/>
              <w:iCs/>
              <w:color w:val="000000"/>
              <w:sz w:val="24"/>
              <w:szCs w:val="24"/>
              <w:u w:color="000000"/>
              <w:lang w:val="es-ES_tradnl"/>
            </w:rPr>
          </w:rPrChange>
        </w:rPr>
        <w:t>Calanus</w:t>
      </w:r>
      <w:proofErr w:type="spellEnd"/>
      <w:r w:rsidRPr="00FF5437">
        <w:rPr>
          <w:i/>
          <w:iCs/>
          <w:color w:val="000000"/>
          <w:sz w:val="24"/>
          <w:szCs w:val="24"/>
          <w:u w:color="000000"/>
          <w:lang w:val="en-CA"/>
          <w:rPrChange w:id="1110" w:author="DFO-MPO" w:date="2018-04-26T10:14:00Z">
            <w:rPr>
              <w:i/>
              <w:iCs/>
              <w:color w:val="000000"/>
              <w:sz w:val="24"/>
              <w:szCs w:val="24"/>
              <w:u w:color="000000"/>
              <w:lang w:val="es-ES_tradnl"/>
            </w:rPr>
          </w:rPrChange>
        </w:rPr>
        <w:t xml:space="preserve"> </w:t>
      </w:r>
      <w:proofErr w:type="spellStart"/>
      <w:r w:rsidRPr="00FF5437">
        <w:rPr>
          <w:i/>
          <w:iCs/>
          <w:color w:val="000000"/>
          <w:sz w:val="24"/>
          <w:szCs w:val="24"/>
          <w:u w:color="000000"/>
          <w:lang w:val="en-CA"/>
          <w:rPrChange w:id="1111" w:author="DFO-MPO" w:date="2018-04-26T10:14:00Z">
            <w:rPr>
              <w:i/>
              <w:iCs/>
              <w:color w:val="000000"/>
              <w:sz w:val="24"/>
              <w:szCs w:val="24"/>
              <w:u w:color="000000"/>
              <w:lang w:val="es-ES_tradnl"/>
            </w:rPr>
          </w:rPrChange>
        </w:rPr>
        <w:t>finmarchicus</w:t>
      </w:r>
      <w:proofErr w:type="spellEnd"/>
      <w:r w:rsidRPr="00FF5437">
        <w:rPr>
          <w:i/>
          <w:iCs/>
          <w:color w:val="000000"/>
          <w:sz w:val="24"/>
          <w:szCs w:val="24"/>
          <w:u w:color="000000"/>
          <w:lang w:val="en-CA"/>
          <w:rPrChange w:id="1112" w:author="DFO-MPO" w:date="2018-04-26T10:14:00Z">
            <w:rPr>
              <w:i/>
              <w:iCs/>
              <w:color w:val="000000"/>
              <w:sz w:val="24"/>
              <w:szCs w:val="24"/>
              <w:u w:color="000000"/>
              <w:lang w:val="es-ES_tradnl"/>
            </w:rPr>
          </w:rPrChange>
        </w:rPr>
        <w:t xml:space="preserve"> </w:t>
      </w:r>
      <w:r>
        <w:rPr>
          <w:color w:val="000000"/>
          <w:sz w:val="24"/>
          <w:szCs w:val="24"/>
          <w:u w:color="000000"/>
        </w:rPr>
        <w:t>abundance</w:t>
      </w:r>
    </w:p>
    <w:p w14:paraId="0F096C12" w14:textId="03880B7C" w:rsidR="000134ED" w:rsidRDefault="00E5311E">
      <w:pPr>
        <w:pStyle w:val="Body"/>
        <w:spacing w:after="0" w:line="480" w:lineRule="auto"/>
        <w:rPr>
          <w:rFonts w:ascii="Times New Roman" w:eastAsia="Times New Roman" w:hAnsi="Times New Roman" w:cs="Times New Roman"/>
          <w:sz w:val="24"/>
          <w:szCs w:val="24"/>
        </w:rPr>
      </w:pPr>
      <w:r>
        <w:tab/>
      </w:r>
      <w:commentRangeStart w:id="1113"/>
      <w:proofErr w:type="spellStart"/>
      <w:r w:rsidRPr="00FF5437">
        <w:rPr>
          <w:rFonts w:ascii="Times New Roman" w:hAnsi="Times New Roman"/>
          <w:i/>
          <w:iCs/>
          <w:sz w:val="24"/>
          <w:szCs w:val="24"/>
          <w:lang w:val="en-CA"/>
          <w:rPrChange w:id="1114" w:author="DFO-MPO" w:date="2018-04-26T10:14:00Z">
            <w:rPr>
              <w:rFonts w:ascii="Times New Roman" w:hAnsi="Times New Roman"/>
              <w:i/>
              <w:iCs/>
              <w:sz w:val="24"/>
              <w:szCs w:val="24"/>
              <w:lang w:val="es-ES_tradnl"/>
            </w:rPr>
          </w:rPrChange>
        </w:rPr>
        <w:t>Calanus</w:t>
      </w:r>
      <w:proofErr w:type="spellEnd"/>
      <w:r w:rsidRPr="00FF5437">
        <w:rPr>
          <w:rFonts w:ascii="Times New Roman" w:hAnsi="Times New Roman"/>
          <w:i/>
          <w:iCs/>
          <w:sz w:val="24"/>
          <w:szCs w:val="24"/>
          <w:lang w:val="en-CA"/>
          <w:rPrChange w:id="1115" w:author="DFO-MPO" w:date="2018-04-26T10:14:00Z">
            <w:rPr>
              <w:rFonts w:ascii="Times New Roman" w:hAnsi="Times New Roman"/>
              <w:i/>
              <w:iCs/>
              <w:sz w:val="24"/>
              <w:szCs w:val="24"/>
              <w:lang w:val="es-ES_tradnl"/>
            </w:rPr>
          </w:rPrChange>
        </w:rPr>
        <w:t xml:space="preserve"> </w:t>
      </w:r>
      <w:commentRangeEnd w:id="1113"/>
      <w:r w:rsidR="00025A27">
        <w:rPr>
          <w:rStyle w:val="Marquedecommentaire"/>
          <w:rFonts w:ascii="Times New Roman" w:eastAsia="Arial Unicode MS" w:hAnsi="Times New Roman" w:cs="Times New Roman"/>
          <w:color w:val="auto"/>
          <w:lang w:eastAsia="en-US"/>
        </w:rPr>
        <w:commentReference w:id="1113"/>
      </w:r>
      <w:proofErr w:type="spellStart"/>
      <w:r w:rsidRPr="00FF5437">
        <w:rPr>
          <w:rFonts w:ascii="Times New Roman" w:hAnsi="Times New Roman"/>
          <w:i/>
          <w:iCs/>
          <w:sz w:val="24"/>
          <w:szCs w:val="24"/>
          <w:lang w:val="en-CA"/>
          <w:rPrChange w:id="1116" w:author="DFO-MPO" w:date="2018-04-26T10:14:00Z">
            <w:rPr>
              <w:rFonts w:ascii="Times New Roman" w:hAnsi="Times New Roman"/>
              <w:i/>
              <w:iCs/>
              <w:sz w:val="24"/>
              <w:szCs w:val="24"/>
              <w:lang w:val="es-ES_tradnl"/>
            </w:rPr>
          </w:rPrChange>
        </w:rPr>
        <w:t>finmarchicus</w:t>
      </w:r>
      <w:proofErr w:type="spellEnd"/>
      <w:r w:rsidRPr="00FF5437">
        <w:rPr>
          <w:rFonts w:ascii="Times New Roman" w:hAnsi="Times New Roman"/>
          <w:i/>
          <w:iCs/>
          <w:sz w:val="24"/>
          <w:szCs w:val="24"/>
          <w:lang w:val="en-CA"/>
          <w:rPrChange w:id="1117" w:author="DFO-MPO" w:date="2018-04-26T10:14:00Z">
            <w:rPr>
              <w:rFonts w:ascii="Times New Roman" w:hAnsi="Times New Roman"/>
              <w:i/>
              <w:iCs/>
              <w:sz w:val="24"/>
              <w:szCs w:val="24"/>
              <w:lang w:val="es-ES_tradnl"/>
            </w:rPr>
          </w:rPrChange>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 to estimate </w:t>
      </w:r>
      <w:r w:rsidRPr="00FF5437">
        <w:rPr>
          <w:rFonts w:ascii="Times New Roman" w:hAnsi="Times New Roman"/>
          <w:i/>
          <w:iCs/>
          <w:sz w:val="24"/>
          <w:szCs w:val="24"/>
          <w:lang w:val="en-CA"/>
          <w:rPrChange w:id="1118" w:author="DFO-MPO" w:date="2018-04-26T12:33:00Z">
            <w:rPr>
              <w:rFonts w:ascii="Times New Roman" w:hAnsi="Times New Roman"/>
              <w:i/>
              <w:iCs/>
              <w:sz w:val="24"/>
              <w:szCs w:val="24"/>
              <w:lang w:val="es-ES_tradnl"/>
            </w:rPr>
          </w:rPrChange>
        </w:rPr>
        <w:t xml:space="preserve">C. </w:t>
      </w:r>
      <w:proofErr w:type="spellStart"/>
      <w:r w:rsidRPr="00FF5437">
        <w:rPr>
          <w:rFonts w:ascii="Times New Roman" w:hAnsi="Times New Roman"/>
          <w:i/>
          <w:iCs/>
          <w:sz w:val="24"/>
          <w:szCs w:val="24"/>
          <w:lang w:val="en-CA"/>
          <w:rPrChange w:id="1119" w:author="DFO-MPO" w:date="2018-04-26T12:33:00Z">
            <w:rPr>
              <w:rFonts w:ascii="Times New Roman" w:hAnsi="Times New Roman"/>
              <w:i/>
              <w:iCs/>
              <w:sz w:val="24"/>
              <w:szCs w:val="24"/>
              <w:lang w:val="es-ES_tradnl"/>
            </w:rPr>
          </w:rPrChange>
        </w:rPr>
        <w:t>finmarchicus</w:t>
      </w:r>
      <w:proofErr w:type="spellEnd"/>
      <w:r w:rsidRPr="00FF5437">
        <w:rPr>
          <w:rFonts w:ascii="Times New Roman" w:hAnsi="Times New Roman"/>
          <w:i/>
          <w:iCs/>
          <w:sz w:val="24"/>
          <w:szCs w:val="24"/>
          <w:lang w:val="en-CA"/>
          <w:rPrChange w:id="1120" w:author="DFO-MPO" w:date="2018-04-26T12:33:00Z">
            <w:rPr>
              <w:rFonts w:ascii="Times New Roman" w:hAnsi="Times New Roman"/>
              <w:i/>
              <w:iCs/>
              <w:sz w:val="24"/>
              <w:szCs w:val="24"/>
              <w:lang w:val="es-ES_tradnl"/>
            </w:rPr>
          </w:rPrChange>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1121" w:author="Montevecchi, William" w:date="2018-04-19T12:30:00Z">
        <w:r w:rsidDel="00713E89">
          <w:rPr>
            <w:rFonts w:ascii="Times New Roman" w:hAnsi="Times New Roman"/>
            <w:sz w:val="24"/>
            <w:szCs w:val="24"/>
          </w:rPr>
          <w:delText>progr</w:delText>
        </w:r>
      </w:del>
      <w:ins w:id="1122" w:author="Montevecchi, William" w:date="2018-04-19T12:30:00Z">
        <w:r w:rsidR="00713E89">
          <w:rPr>
            <w:rFonts w:ascii="Times New Roman" w:hAnsi="Times New Roman"/>
            <w:sz w:val="24"/>
            <w:szCs w:val="24"/>
          </w:rPr>
          <w:t>prog</w:t>
        </w:r>
      </w:ins>
      <w:ins w:id="1123" w:author="Alejandro Buren" w:date="2018-04-25T14:31:00Z">
        <w:r w:rsidR="00BF3984">
          <w:rPr>
            <w:rFonts w:ascii="Times New Roman" w:hAnsi="Times New Roman"/>
            <w:sz w:val="24"/>
            <w:szCs w:val="24"/>
          </w:rPr>
          <w:t>r</w:t>
        </w:r>
      </w:ins>
      <w:r>
        <w:rPr>
          <w:rFonts w:ascii="Times New Roman" w:hAnsi="Times New Roman"/>
          <w:sz w:val="24"/>
          <w:szCs w:val="24"/>
        </w:rPr>
        <w:t>am was announced in 1988, followed quickly by a revival in interest in 1989 (Reid et al. 2003). Other researchers have looked at the CPR data as a potential</w:t>
      </w:r>
      <w:del w:id="1124"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 but the large CPR data gap in the region from 1979-1990 precluded its use in a recent capelin study (</w:t>
      </w:r>
      <w:proofErr w:type="spellStart"/>
      <w:r>
        <w:rPr>
          <w:rFonts w:ascii="Times New Roman" w:hAnsi="Times New Roman"/>
          <w:sz w:val="24"/>
          <w:szCs w:val="24"/>
        </w:rPr>
        <w:t>Mullowney</w:t>
      </w:r>
      <w:proofErr w:type="spellEnd"/>
      <w:r>
        <w:rPr>
          <w:rFonts w:ascii="Times New Roman" w:hAnsi="Times New Roman"/>
          <w:sz w:val="24"/>
          <w:szCs w:val="24"/>
        </w:rPr>
        <w:t xml:space="preserve"> et al. 2016</w:t>
      </w:r>
      <w:commentRangeStart w:id="1125"/>
      <w:r>
        <w:rPr>
          <w:rFonts w:ascii="Times New Roman" w:hAnsi="Times New Roman"/>
          <w:sz w:val="24"/>
          <w:szCs w:val="24"/>
        </w:rPr>
        <w:t>)</w:t>
      </w:r>
      <w:commentRangeEnd w:id="1125"/>
      <w:r>
        <w:commentReference w:id="1125"/>
      </w:r>
      <w:r>
        <w:rPr>
          <w:rFonts w:ascii="Times New Roman" w:hAnsi="Times New Roman"/>
          <w:sz w:val="24"/>
          <w:szCs w:val="24"/>
        </w:rPr>
        <w:t xml:space="preserve">. </w:t>
      </w:r>
      <w:commentRangeStart w:id="1126"/>
      <w:commentRangeStart w:id="1127"/>
      <w:ins w:id="1128" w:author="Alejandro Buren" w:date="2018-04-25T14:26:00Z">
        <w:r w:rsidR="000025CB" w:rsidRPr="006F721C">
          <w:rPr>
            <w:rFonts w:ascii="Times New Roman" w:hAnsi="Times New Roman"/>
            <w:sz w:val="24"/>
            <w:szCs w:val="24"/>
            <w:u w:val="single"/>
          </w:rPr>
          <w:t>Head</w:t>
        </w:r>
        <w:commentRangeEnd w:id="1126"/>
        <w:r w:rsidR="000025CB">
          <w:rPr>
            <w:rStyle w:val="Marquedecommentaire"/>
            <w:rFonts w:ascii="Times New Roman" w:eastAsia="Arial Unicode MS" w:hAnsi="Times New Roman" w:cs="Times New Roman"/>
            <w:color w:val="auto"/>
            <w:lang w:eastAsia="en-US"/>
          </w:rPr>
          <w:commentReference w:id="1126"/>
        </w:r>
        <w:r w:rsidR="000025CB" w:rsidRPr="006F721C">
          <w:rPr>
            <w:rFonts w:ascii="Times New Roman" w:hAnsi="Times New Roman"/>
            <w:sz w:val="24"/>
            <w:szCs w:val="24"/>
            <w:u w:val="single"/>
          </w:rPr>
          <w:t xml:space="preserve"> and Pepin (2010) </w:t>
        </w:r>
        <w:commentRangeEnd w:id="1127"/>
        <w:r w:rsidR="000025CB" w:rsidRPr="006F721C">
          <w:rPr>
            <w:rStyle w:val="Marquedecommentaire"/>
            <w:rFonts w:ascii="Times New Roman" w:eastAsia="Arial Unicode MS" w:hAnsi="Times New Roman" w:cs="Times New Roman"/>
            <w:color w:val="auto"/>
            <w:u w:val="single"/>
            <w:lang w:eastAsia="en-US"/>
          </w:rPr>
          <w:commentReference w:id="1127"/>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uneven sampling of different water masses </w:t>
        </w:r>
        <w:commentRangeStart w:id="1129"/>
        <w:r w:rsidR="000025CB">
          <w:rPr>
            <w:rFonts w:ascii="Times New Roman" w:hAnsi="Times New Roman"/>
            <w:sz w:val="24"/>
            <w:szCs w:val="24"/>
          </w:rPr>
          <w:t>(Pepin et al. 2011)</w:t>
        </w:r>
        <w:commentRangeEnd w:id="1129"/>
        <w:r w:rsidR="000025CB">
          <w:rPr>
            <w:rStyle w:val="Marquedecommentaire"/>
            <w:rFonts w:ascii="Times New Roman" w:eastAsia="Arial Unicode MS" w:hAnsi="Times New Roman" w:cs="Times New Roman"/>
            <w:color w:val="auto"/>
            <w:lang w:eastAsia="en-US"/>
          </w:rPr>
          <w:commentReference w:id="1129"/>
        </w:r>
        <w:r w:rsidR="000025CB">
          <w:rPr>
            <w:rFonts w:ascii="Times New Roman" w:hAnsi="Times New Roman"/>
            <w:sz w:val="24"/>
            <w:szCs w:val="24"/>
          </w:rPr>
          <w:t>.</w:t>
        </w:r>
      </w:ins>
      <w:r>
        <w:rPr>
          <w:rFonts w:ascii="Times New Roman" w:hAnsi="Times New Roman"/>
          <w:sz w:val="24"/>
          <w:szCs w:val="24"/>
        </w:rPr>
        <w:t>The CPR data cannot be used to support or reject the hypothesis of a capelin stock collapse.</w:t>
      </w:r>
      <w:r>
        <w:rPr>
          <w:rFonts w:ascii="Times New Roman" w:hAnsi="Times New Roman"/>
          <w:sz w:val="24"/>
          <w:szCs w:val="24"/>
        </w:rPr>
        <w:tab/>
      </w:r>
    </w:p>
    <w:p w14:paraId="77839E1E" w14:textId="6D710D61"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1130" w:author="Montevecchi, William" w:date="2018-04-19T12:30:00Z">
        <w:r w:rsidDel="00713E89">
          <w:rPr>
            <w:rFonts w:ascii="Times New Roman" w:eastAsia="Times New Roman" w:hAnsi="Times New Roman" w:cs="Times New Roman"/>
            <w:sz w:val="24"/>
            <w:szCs w:val="24"/>
          </w:rPr>
          <w:delText>Progr</w:delText>
        </w:r>
      </w:del>
      <w:proofErr w:type="spellStart"/>
      <w:ins w:id="1131"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AZMP) in three regions in eastern Canada: Scotian Shelf, Gulf of St. Lawrence, and Newfoundland and Labrador. The AZMP </w:t>
      </w:r>
      <w:del w:id="1132" w:author="Montevecchi, William" w:date="2018-04-19T12:30:00Z">
        <w:r w:rsidDel="00713E89">
          <w:rPr>
            <w:rFonts w:ascii="Times New Roman" w:eastAsia="Times New Roman" w:hAnsi="Times New Roman" w:cs="Times New Roman"/>
            <w:sz w:val="24"/>
            <w:szCs w:val="24"/>
          </w:rPr>
          <w:delText>progr</w:delText>
        </w:r>
      </w:del>
      <w:proofErr w:type="spellStart"/>
      <w:ins w:id="1133"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collects physical, chemical and biological data at stations along 14 oceanographic transects during offshore spring and fall cruises (see Pepin et al. 2015 for</w:t>
      </w:r>
      <w:del w:id="1134"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FF5437">
        <w:rPr>
          <w:rFonts w:ascii="Times New Roman" w:hAnsi="Times New Roman"/>
          <w:i/>
          <w:iCs/>
          <w:sz w:val="24"/>
          <w:szCs w:val="24"/>
          <w:lang w:val="en-CA"/>
          <w:rPrChange w:id="1135" w:author="DFO-MPO" w:date="2018-04-26T10:14:00Z">
            <w:rPr>
              <w:rFonts w:ascii="Times New Roman" w:hAnsi="Times New Roman"/>
              <w:i/>
              <w:iCs/>
              <w:sz w:val="24"/>
              <w:szCs w:val="24"/>
              <w:lang w:val="es-ES_tradnl"/>
            </w:rPr>
          </w:rPrChange>
        </w:rPr>
        <w:t>finmarchicus</w:t>
      </w:r>
      <w:proofErr w:type="spellEnd"/>
      <w:r>
        <w:rPr>
          <w:rFonts w:ascii="Times New Roman" w:hAnsi="Times New Roman"/>
          <w:sz w:val="24"/>
          <w:szCs w:val="24"/>
        </w:rPr>
        <w:t xml:space="preserve"> densities from the AZMP in the NL region, there have been two pulses of higher </w:t>
      </w:r>
      <w:del w:id="1136"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RPr="00FF5437" w:rsidDel="00F70207">
          <w:rPr>
            <w:rFonts w:ascii="Times New Roman" w:hAnsi="Times New Roman"/>
            <w:i/>
            <w:iCs/>
            <w:sz w:val="24"/>
            <w:szCs w:val="24"/>
            <w:lang w:val="en-CA"/>
            <w:rPrChange w:id="1137" w:author="DFO-MPO" w:date="2018-04-26T10:14:00Z">
              <w:rPr>
                <w:rFonts w:ascii="Times New Roman" w:hAnsi="Times New Roman"/>
                <w:i/>
                <w:iCs/>
                <w:sz w:val="24"/>
                <w:szCs w:val="24"/>
                <w:lang w:val="es-ES_tradnl"/>
              </w:rPr>
            </w:rPrChange>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in 2002-07 and 2010-12, which corresponded with two </w:t>
      </w:r>
      <w:r>
        <w:rPr>
          <w:rFonts w:ascii="Times New Roman" w:hAnsi="Times New Roman"/>
          <w:sz w:val="24"/>
          <w:szCs w:val="24"/>
        </w:rPr>
        <w:lastRenderedPageBreak/>
        <w:t xml:space="preserve">periods of improved capelin condition and survival (DFO 2015). </w:t>
      </w:r>
      <w:ins w:id="1138" w:author="Alejandro Buren" w:date="2018-04-25T14:27:00Z">
        <w:r w:rsidR="000025CB">
          <w:rPr>
            <w:rFonts w:ascii="Times New Roman" w:hAnsi="Times New Roman"/>
            <w:sz w:val="24"/>
            <w:szCs w:val="24"/>
          </w:rPr>
          <w:t xml:space="preserve">The yearly </w:t>
        </w:r>
        <w:commentRangeStart w:id="1139"/>
        <w:r w:rsidR="000025CB">
          <w:rPr>
            <w:rFonts w:ascii="Times New Roman" w:hAnsi="Times New Roman"/>
            <w:sz w:val="24"/>
            <w:szCs w:val="24"/>
          </w:rPr>
          <w:t>changes</w:t>
        </w:r>
      </w:ins>
      <w:commentRangeEnd w:id="1139"/>
      <w:ins w:id="1140" w:author="Alejandro Buren" w:date="2018-04-25T14:28:00Z">
        <w:r w:rsidR="000025CB">
          <w:rPr>
            <w:rStyle w:val="Marquedecommentaire"/>
            <w:rFonts w:ascii="Times New Roman" w:eastAsia="Arial Unicode MS" w:hAnsi="Times New Roman" w:cs="Times New Roman"/>
            <w:color w:val="auto"/>
            <w:lang w:eastAsia="en-US"/>
          </w:rPr>
          <w:commentReference w:id="1139"/>
        </w:r>
      </w:ins>
      <w:ins w:id="1141"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 xml:space="preserve">C. </w:t>
        </w:r>
        <w:proofErr w:type="spellStart"/>
        <w:r w:rsidR="000025CB">
          <w:rPr>
            <w:rFonts w:ascii="Times New Roman" w:hAnsi="Times New Roman"/>
            <w:i/>
            <w:sz w:val="24"/>
            <w:szCs w:val="24"/>
          </w:rPr>
          <w:t>finmarchicus</w:t>
        </w:r>
        <w:proofErr w:type="spellEnd"/>
        <w:r w:rsidR="000025CB">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142"/>
        <w:r w:rsidR="000025CB">
          <w:rPr>
            <w:rFonts w:ascii="Times New Roman" w:hAnsi="Times New Roman"/>
            <w:sz w:val="24"/>
            <w:szCs w:val="24"/>
          </w:rPr>
          <w:t>Pepin et al. 2017</w:t>
        </w:r>
        <w:commentRangeEnd w:id="1142"/>
        <w:r w:rsidR="000025CB">
          <w:rPr>
            <w:rStyle w:val="Marquedecommentaire"/>
            <w:rFonts w:ascii="Times New Roman" w:eastAsia="Arial Unicode MS" w:hAnsi="Times New Roman" w:cs="Times New Roman"/>
            <w:color w:val="auto"/>
            <w:lang w:eastAsia="en-US"/>
          </w:rPr>
          <w:commentReference w:id="1142"/>
        </w:r>
        <w:r w:rsidR="000025CB">
          <w:rPr>
            <w:rFonts w:ascii="Times New Roman" w:hAnsi="Times New Roman"/>
            <w:sz w:val="24"/>
            <w:szCs w:val="24"/>
          </w:rPr>
          <w:t xml:space="preserve">). </w:t>
        </w:r>
      </w:ins>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FF5437">
        <w:rPr>
          <w:rFonts w:ascii="Times New Roman" w:hAnsi="Times New Roman"/>
          <w:i/>
          <w:iCs/>
          <w:sz w:val="24"/>
          <w:szCs w:val="24"/>
          <w:lang w:val="en-CA"/>
          <w:rPrChange w:id="1143" w:author="DFO-MPO" w:date="2018-04-26T10:14:00Z">
            <w:rPr>
              <w:rFonts w:ascii="Times New Roman" w:hAnsi="Times New Roman"/>
              <w:i/>
              <w:iCs/>
              <w:sz w:val="24"/>
              <w:szCs w:val="24"/>
              <w:lang w:val="es-ES_tradnl"/>
            </w:rPr>
          </w:rPrChange>
        </w:rPr>
        <w:t>finmarchicus</w:t>
      </w:r>
      <w:proofErr w:type="spellEnd"/>
      <w:r>
        <w:rPr>
          <w:rFonts w:ascii="Times New Roman" w:hAnsi="Times New Roman"/>
          <w:sz w:val="24"/>
          <w:szCs w:val="24"/>
        </w:rPr>
        <w:t xml:space="preserve"> biomass since 2013, which is consistent with the decrease in the acoustic index of capelin biomass in recent years (DFO 2018</w:t>
      </w:r>
      <w:del w:id="1144"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collapse, it does support the hypothesis that bottom-up processes are driving capelin survival in the NL </w:t>
      </w:r>
      <w:commentRangeStart w:id="1145"/>
      <w:r>
        <w:rPr>
          <w:rFonts w:ascii="Times New Roman" w:hAnsi="Times New Roman"/>
          <w:sz w:val="24"/>
          <w:szCs w:val="24"/>
          <w:lang w:val="it-IT"/>
        </w:rPr>
        <w:t>region</w:t>
      </w:r>
      <w:commentRangeEnd w:id="1145"/>
      <w:r>
        <w:commentReference w:id="1145"/>
      </w:r>
      <w:ins w:id="1146"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3C9D11D8"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1147"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w:t>
      </w:r>
      <w:proofErr w:type="gramStart"/>
      <w:r>
        <w:rPr>
          <w:rFonts w:ascii="Times New Roman" w:eastAsia="Times New Roman" w:hAnsi="Times New Roman" w:cs="Times New Roman"/>
          <w:sz w:val="24"/>
          <w:szCs w:val="24"/>
        </w:rPr>
        <w:t xml:space="preserve">However, elsewhere in the literature, 1991, not 1996, </w:t>
      </w:r>
      <w:del w:id="1148" w:author="Dominique Robert" w:date="2018-05-01T22:16:00Z">
        <w:r w:rsidDel="009B108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w:t>
      </w:r>
      <w:commentRangeStart w:id="1149"/>
      <w:r>
        <w:rPr>
          <w:rFonts w:ascii="Times New Roman" w:eastAsia="Times New Roman" w:hAnsi="Times New Roman" w:cs="Times New Roman"/>
          <w:sz w:val="24"/>
          <w:szCs w:val="24"/>
        </w:rPr>
        <w:t xml:space="preserve">in the NL ecosystem </w:t>
      </w:r>
      <w:commentRangeEnd w:id="1149"/>
      <w:r w:rsidR="009B108C">
        <w:rPr>
          <w:rStyle w:val="Marquedecommentaire"/>
          <w:rFonts w:ascii="Times New Roman" w:eastAsia="Arial Unicode MS" w:hAnsi="Times New Roman" w:cs="Times New Roman"/>
          <w:color w:val="auto"/>
          <w:lang w:eastAsia="en-US"/>
        </w:rPr>
        <w:commentReference w:id="1149"/>
      </w:r>
      <w:r>
        <w:rPr>
          <w:rFonts w:ascii="Times New Roman" w:eastAsia="Times New Roman" w:hAnsi="Times New Roman" w:cs="Times New Roman"/>
          <w:sz w:val="24"/>
          <w:szCs w:val="24"/>
        </w:rPr>
        <w:t xml:space="preserve">in 1991 with the collapse of northern cod, capelin and other finfish species and an increase in shellfish biomass </w:t>
      </w:r>
      <w:commentRangeStart w:id="1150"/>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8A12B9">
        <w:rPr>
          <w:rFonts w:ascii="Times New Roman" w:hAnsi="Times New Roman"/>
          <w:sz w:val="24"/>
          <w:rPrChange w:id="1151" w:author="Regular, Paul" w:date="2018-04-25T08:49:00Z">
            <w:rPr>
              <w:rFonts w:ascii="Times New Roman" w:eastAsia="Times New Roman" w:hAnsi="Times New Roman" w:cs="Times New Roman"/>
              <w:sz w:val="24"/>
              <w:szCs w:val="24"/>
              <w:lang w:val="fr-CA"/>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8A12B9">
        <w:rPr>
          <w:rFonts w:ascii="Times New Roman" w:hAnsi="Times New Roman"/>
          <w:sz w:val="24"/>
          <w:rPrChange w:id="1152" w:author="Regular, Paul" w:date="2018-04-25T08:49:00Z">
            <w:rPr>
              <w:rFonts w:ascii="Times New Roman" w:hAnsi="Times New Roman"/>
              <w:sz w:val="24"/>
              <w:szCs w:val="24"/>
              <w:lang w:val="fr-CA"/>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1150"/>
      <w:r>
        <w:commentReference w:id="1150"/>
      </w:r>
      <w:ins w:id="1153" w:author="Montevecchi, William" w:date="2018-04-19T10:54:00Z">
        <w:r w:rsidR="00F70207" w:rsidRPr="008A12B9">
          <w:rPr>
            <w:rFonts w:ascii="Times New Roman" w:hAnsi="Times New Roman"/>
            <w:sz w:val="24"/>
            <w:rPrChange w:id="1154" w:author="Regular, Paul" w:date="2018-04-25T08:49:00Z">
              <w:rPr>
                <w:rFonts w:ascii="Times New Roman" w:hAnsi="Times New Roman"/>
                <w:sz w:val="24"/>
                <w:szCs w:val="24"/>
                <w:lang w:val="fr-CA"/>
              </w:rPr>
            </w:rPrChange>
          </w:rPr>
          <w:t xml:space="preserve"> and </w:t>
        </w:r>
        <w:commentRangeStart w:id="1155"/>
        <w:r w:rsidR="00F70207" w:rsidRPr="008A12B9">
          <w:rPr>
            <w:rFonts w:ascii="Times New Roman" w:hAnsi="Times New Roman"/>
            <w:sz w:val="24"/>
            <w:rPrChange w:id="1156" w:author="Regular, Paul" w:date="2018-04-25T08:49:00Z">
              <w:rPr>
                <w:rFonts w:ascii="Times New Roman" w:hAnsi="Times New Roman"/>
                <w:sz w:val="24"/>
                <w:szCs w:val="24"/>
                <w:lang w:val="fr-CA"/>
              </w:rPr>
            </w:rPrChange>
          </w:rPr>
          <w:t xml:space="preserve">seabird </w:t>
        </w:r>
      </w:ins>
      <w:commentRangeEnd w:id="1155"/>
      <w:r w:rsidR="0022217F">
        <w:rPr>
          <w:rStyle w:val="Marquedecommentaire"/>
          <w:rFonts w:ascii="Times New Roman" w:eastAsia="Arial Unicode MS" w:hAnsi="Times New Roman" w:cs="Times New Roman"/>
          <w:color w:val="auto"/>
          <w:lang w:eastAsia="en-US"/>
        </w:rPr>
        <w:commentReference w:id="1155"/>
      </w:r>
      <w:ins w:id="1157" w:author="Montevecchi, William" w:date="2018-04-19T10:54:00Z">
        <w:r w:rsidR="00F70207" w:rsidRPr="008A12B9">
          <w:rPr>
            <w:rFonts w:ascii="Times New Roman" w:hAnsi="Times New Roman"/>
            <w:sz w:val="24"/>
            <w:rPrChange w:id="1158" w:author="Regular, Paul" w:date="2018-04-25T08:49:00Z">
              <w:rPr>
                <w:rFonts w:ascii="Times New Roman" w:hAnsi="Times New Roman"/>
                <w:sz w:val="24"/>
                <w:szCs w:val="24"/>
                <w:lang w:val="fr-CA"/>
              </w:rPr>
            </w:rPrChange>
          </w:rPr>
          <w:t>dietary shifts from warm- to cold-water pelagic prey (Montevecchi and My</w:t>
        </w:r>
        <w:r w:rsidR="00787366" w:rsidRPr="008A12B9">
          <w:rPr>
            <w:rFonts w:ascii="Times New Roman" w:hAnsi="Times New Roman"/>
            <w:sz w:val="24"/>
            <w:rPrChange w:id="1159"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1160" w:author="Regular, Paul" w:date="2018-04-25T08:49:00Z">
              <w:rPr>
                <w:rFonts w:ascii="Times New Roman" w:hAnsi="Times New Roman"/>
                <w:sz w:val="24"/>
                <w:szCs w:val="24"/>
                <w:lang w:val="fr-CA"/>
              </w:rPr>
            </w:rPrChange>
          </w:rPr>
          <w:t>7)</w:t>
        </w:r>
      </w:ins>
      <w:del w:id="1161" w:author="Montevecchi, William" w:date="2018-04-19T10:54:00Z">
        <w:r w:rsidRPr="008A12B9" w:rsidDel="00F70207">
          <w:rPr>
            <w:rFonts w:ascii="Times New Roman" w:hAnsi="Times New Roman"/>
            <w:sz w:val="24"/>
            <w:rPrChange w:id="1162" w:author="Regular, Paul" w:date="2018-04-25T08:49:00Z">
              <w:rPr>
                <w:rFonts w:ascii="Times New Roman" w:hAnsi="Times New Roman"/>
                <w:sz w:val="24"/>
                <w:szCs w:val="24"/>
                <w:lang w:val="fr-CA"/>
              </w:rPr>
            </w:rPrChange>
          </w:rPr>
          <w:delText>.</w:delText>
        </w:r>
      </w:del>
      <w:del w:id="1163" w:author="Montevecchi, William" w:date="2018-04-19T10:56:00Z">
        <w:r w:rsidRPr="00EB56BE" w:rsidDel="00F70207">
          <w:rPr>
            <w:rFonts w:ascii="Times New Roman" w:hAnsi="Times New Roman"/>
            <w:sz w:val="24"/>
            <w:rPrChange w:id="1164" w:author="Regular, Paul" w:date="2018-04-25T08:49:00Z">
              <w:rPr>
                <w:rFonts w:ascii="Times New Roman" w:hAnsi="Times New Roman"/>
                <w:sz w:val="24"/>
                <w:szCs w:val="24"/>
                <w:lang w:val="fr-CA"/>
              </w:rPr>
            </w:rPrChange>
          </w:rPr>
          <w:delText xml:space="preserve"> </w:delText>
        </w:r>
      </w:del>
      <w:ins w:id="1165" w:author="Montevecchi, William" w:date="2018-04-19T10:56:00Z">
        <w:r w:rsidR="00F70207" w:rsidRPr="008A12B9">
          <w:rPr>
            <w:rFonts w:ascii="Times New Roman" w:hAnsi="Times New Roman"/>
            <w:sz w:val="24"/>
            <w:rPrChange w:id="1166" w:author="Regular, Paul" w:date="2018-04-25T08:49:00Z">
              <w:rPr>
                <w:rFonts w:ascii="Times New Roman" w:hAnsi="Times New Roman"/>
                <w:sz w:val="24"/>
                <w:szCs w:val="24"/>
                <w:lang w:val="fr-CA"/>
              </w:rPr>
            </w:rPrChange>
          </w:rPr>
          <w:t>.</w:t>
        </w:r>
      </w:ins>
      <w:proofErr w:type="gramEnd"/>
      <w:r w:rsidRPr="008A12B9">
        <w:rPr>
          <w:rFonts w:ascii="Times New Roman" w:hAnsi="Times New Roman"/>
          <w:sz w:val="24"/>
          <w:rPrChange w:id="1167" w:author="Regular, Paul" w:date="2018-04-25T08:49:00Z">
            <w:rPr>
              <w:rFonts w:ascii="Times New Roman" w:hAnsi="Times New Roman"/>
              <w:sz w:val="24"/>
              <w:szCs w:val="24"/>
              <w:lang w:val="fr-CA"/>
            </w:rPr>
          </w:rPrChange>
        </w:rPr>
        <w:t xml:space="preserve"> </w:t>
      </w:r>
      <w:r>
        <w:rPr>
          <w:rFonts w:ascii="Times New Roman" w:hAnsi="Times New Roman"/>
          <w:sz w:val="24"/>
          <w:szCs w:val="24"/>
        </w:rPr>
        <w:t xml:space="preserve">Based on the extensive published literature on this subject (e.g., Hutchings &amp; Myers </w:t>
      </w:r>
      <w:commentRangeStart w:id="1168"/>
      <w:r>
        <w:rPr>
          <w:rFonts w:ascii="Times New Roman" w:hAnsi="Times New Roman"/>
          <w:sz w:val="24"/>
          <w:szCs w:val="24"/>
        </w:rPr>
        <w:t>1994</w:t>
      </w:r>
      <w:commentRangeEnd w:id="1168"/>
      <w:r>
        <w:commentReference w:id="1168"/>
      </w:r>
      <w:r>
        <w:rPr>
          <w:rFonts w:ascii="Times New Roman" w:hAnsi="Times New Roman"/>
          <w:sz w:val="24"/>
          <w:szCs w:val="24"/>
        </w:rPr>
        <w:t>, Drinkwater 1996, Buren et al. 2014a, Pedersen et al. 2017)</w:t>
      </w:r>
      <w:del w:id="1169"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xml:space="preserve">, the weight </w:t>
      </w:r>
      <w:r>
        <w:rPr>
          <w:rFonts w:ascii="Times New Roman" w:hAnsi="Times New Roman"/>
          <w:sz w:val="24"/>
          <w:szCs w:val="24"/>
        </w:rPr>
        <w:lastRenderedPageBreak/>
        <w:t>of evidence approach suggests that we consider the cold</w:t>
      </w:r>
      <w:ins w:id="1170"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1171" w:author="Montevecchi, William" w:date="2018-04-19T11:02:00Z">
        <w:r w:rsidDel="00787366">
          <w:rPr>
            <w:rFonts w:ascii="Times New Roman" w:hAnsi="Times New Roman"/>
            <w:sz w:val="24"/>
            <w:szCs w:val="24"/>
          </w:rPr>
          <w:delText>environmental driver</w:delText>
        </w:r>
      </w:del>
      <w:ins w:id="1172" w:author="Montevecchi, William" w:date="2018-04-19T11:02:00Z">
        <w:r w:rsidR="00787366">
          <w:rPr>
            <w:rFonts w:ascii="Times New Roman" w:hAnsi="Times New Roman"/>
            <w:sz w:val="24"/>
            <w:szCs w:val="24"/>
          </w:rPr>
          <w:t xml:space="preserve">physical </w:t>
        </w:r>
        <w:commentRangeStart w:id="1173"/>
        <w:del w:id="1174" w:author="Alejandro Buren" w:date="2018-04-25T14:28:00Z">
          <w:r w:rsidR="00787366" w:rsidDel="00F07166">
            <w:rPr>
              <w:rFonts w:ascii="Times New Roman" w:hAnsi="Times New Roman"/>
              <w:sz w:val="24"/>
              <w:szCs w:val="24"/>
            </w:rPr>
            <w:delText>forcer</w:delText>
          </w:r>
        </w:del>
      </w:ins>
      <w:ins w:id="1175" w:author="Alejandro Buren" w:date="2018-04-25T14:28:00Z">
        <w:r w:rsidR="00F07166">
          <w:rPr>
            <w:rFonts w:ascii="Times New Roman" w:hAnsi="Times New Roman"/>
            <w:sz w:val="24"/>
            <w:szCs w:val="24"/>
          </w:rPr>
          <w:t>driver</w:t>
        </w:r>
        <w:commentRangeEnd w:id="1173"/>
        <w:r w:rsidR="00F07166">
          <w:rPr>
            <w:rStyle w:val="Marquedecommentaire"/>
            <w:rFonts w:ascii="Times New Roman" w:eastAsia="Arial Unicode MS" w:hAnsi="Times New Roman" w:cs="Times New Roman"/>
            <w:color w:val="auto"/>
            <w:lang w:eastAsia="en-US"/>
          </w:rPr>
          <w:commentReference w:id="1173"/>
        </w:r>
      </w:ins>
      <w:r>
        <w:rPr>
          <w:rFonts w:ascii="Times New Roman" w:hAnsi="Times New Roman"/>
          <w:sz w:val="24"/>
          <w:szCs w:val="24"/>
        </w:rPr>
        <w:t xml:space="preserve"> of capelin collapse. </w:t>
      </w:r>
    </w:p>
    <w:p w14:paraId="1023FAE1" w14:textId="77777777" w:rsidR="000134ED" w:rsidRDefault="00E5311E">
      <w:pPr>
        <w:pStyle w:val="Body"/>
        <w:rPr>
          <w:rFonts w:ascii="Times New Roman" w:eastAsia="Times New Roman" w:hAnsi="Times New Roman" w:cs="Times New Roman"/>
          <w:sz w:val="24"/>
          <w:szCs w:val="24"/>
        </w:rPr>
        <w:pPrChange w:id="1176" w:author="DFO-MPO" w:date="2018-04-13T14:35:00Z">
          <w:pPr>
            <w:pStyle w:val="Titre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ins w:id="1177" w:author="Montevecchi, William" w:date="2018-04-19T11:03:00Z">
        <w:r>
          <w:rPr>
            <w:rFonts w:ascii="Times New Roman" w:hAnsi="Times New Roman"/>
            <w:sz w:val="24"/>
            <w:szCs w:val="24"/>
          </w:rPr>
          <w:t xml:space="preserve">We </w:t>
        </w:r>
      </w:ins>
      <w:del w:id="1178"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1179" w:author="Montevecchi, William" w:date="2018-04-19T11:03:00Z">
        <w:r>
          <w:rPr>
            <w:rFonts w:ascii="Times New Roman" w:hAnsi="Times New Roman"/>
            <w:sz w:val="24"/>
            <w:szCs w:val="24"/>
          </w:rPr>
          <w:t>d</w:t>
        </w:r>
      </w:ins>
      <w:del w:id="1180"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1181" w:author="Montevecchi, William" w:date="2018-04-19T11:04:00Z">
        <w:r>
          <w:rPr>
            <w:rFonts w:ascii="Times New Roman" w:hAnsi="Times New Roman"/>
            <w:sz w:val="24"/>
            <w:szCs w:val="24"/>
          </w:rPr>
          <w:t>bottom-up</w:t>
        </w:r>
      </w:ins>
      <w:ins w:id="1182" w:author="Gail Davoren" w:date="2018-04-24T13:43:00Z">
        <w:r w:rsidR="00E35DD6">
          <w:rPr>
            <w:rFonts w:ascii="Times New Roman" w:hAnsi="Times New Roman"/>
            <w:sz w:val="24"/>
            <w:szCs w:val="24"/>
          </w:rPr>
          <w:t>,</w:t>
        </w:r>
      </w:ins>
      <w:ins w:id="1183"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7967CB26"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and our analyses. While the spring acoustic survey surveys all age classes (age-1 to age-3+), it is targeting the younger, immature portion of the stock that is not migrating, so late spawning post-1991 would not affect the abundance index of the immature portion of the stock.</w:t>
      </w:r>
      <w:del w:id="1184"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1185" w:author="Montevecchi, William" w:date="2018-04-19T11:05:00Z">
        <w:r w:rsidR="00787366">
          <w:rPr>
            <w:rFonts w:ascii="Times New Roman" w:hAnsi="Times New Roman"/>
            <w:sz w:val="24"/>
            <w:szCs w:val="24"/>
          </w:rPr>
          <w:t>detect</w:t>
        </w:r>
      </w:ins>
      <w:del w:id="1186"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1187"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Therefore,</w:t>
      </w:r>
      <w:ins w:id="1188" w:author="Dominique Robert" w:date="2018-05-01T22:31:00Z">
        <w:r w:rsidR="00765B0C">
          <w:rPr>
            <w:rFonts w:ascii="Times New Roman" w:hAnsi="Times New Roman"/>
            <w:sz w:val="24"/>
            <w:szCs w:val="24"/>
          </w:rPr>
          <w:t xml:space="preserve"> we argue that</w:t>
        </w:r>
      </w:ins>
      <w:r>
        <w:rPr>
          <w:rFonts w:ascii="Times New Roman" w:hAnsi="Times New Roman"/>
          <w:sz w:val="24"/>
          <w:szCs w:val="24"/>
        </w:rPr>
        <w:t xml:space="preserve"> the spring acoustic survey is providing </w:t>
      </w:r>
      <w:commentRangeStart w:id="1189"/>
      <w:del w:id="1190" w:author="Montevecchi, William" w:date="2018-04-19T11:06:00Z">
        <w:r w:rsidDel="00787366">
          <w:rPr>
            <w:rFonts w:ascii="Times New Roman" w:hAnsi="Times New Roman"/>
            <w:sz w:val="24"/>
            <w:szCs w:val="24"/>
          </w:rPr>
          <w:delText>us</w:delText>
        </w:r>
        <w:commentRangeEnd w:id="1189"/>
        <w:r w:rsidDel="00787366">
          <w:commentReference w:id="1189"/>
        </w:r>
        <w:r w:rsidDel="00787366">
          <w:rPr>
            <w:rFonts w:ascii="Times New Roman" w:hAnsi="Times New Roman"/>
            <w:sz w:val="24"/>
            <w:szCs w:val="24"/>
          </w:rPr>
          <w:delText xml:space="preserve"> w</w:delText>
        </w:r>
      </w:del>
      <w:del w:id="1191"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w:t>
      </w:r>
      <w:del w:id="1192" w:author="Dominique Robert" w:date="2018-05-01T22:31:00Z">
        <w:r w:rsidDel="00765B0C">
          <w:rPr>
            <w:rFonts w:ascii="Times New Roman" w:hAnsi="Times New Roman"/>
            <w:sz w:val="24"/>
            <w:szCs w:val="24"/>
          </w:rPr>
          <w:delText xml:space="preserve">real </w:delText>
        </w:r>
      </w:del>
      <w:ins w:id="1193" w:author="Dominique Robert" w:date="2018-05-01T22:31:00Z">
        <w:r w:rsidR="00765B0C">
          <w:rPr>
            <w:rFonts w:ascii="Times New Roman" w:hAnsi="Times New Roman"/>
            <w:sz w:val="24"/>
            <w:szCs w:val="24"/>
          </w:rPr>
          <w:t>robust</w:t>
        </w:r>
        <w:r w:rsidR="00765B0C">
          <w:rPr>
            <w:rFonts w:ascii="Times New Roman" w:hAnsi="Times New Roman"/>
            <w:sz w:val="24"/>
            <w:szCs w:val="24"/>
          </w:rPr>
          <w:t xml:space="preserve"> </w:t>
        </w:r>
      </w:ins>
      <w:r>
        <w:rPr>
          <w:rFonts w:ascii="Times New Roman" w:hAnsi="Times New Roman"/>
          <w:sz w:val="24"/>
          <w:szCs w:val="24"/>
        </w:rPr>
        <w:t xml:space="preserve">index of a currently depressed capelin stock in the offshore. </w:t>
      </w:r>
    </w:p>
    <w:p w14:paraId="346FC158" w14:textId="360900CB" w:rsidR="000134ED" w:rsidDel="00787366" w:rsidRDefault="00E5311E">
      <w:pPr>
        <w:pStyle w:val="Body"/>
        <w:spacing w:after="0" w:line="480" w:lineRule="auto"/>
        <w:rPr>
          <w:ins w:id="1194" w:author="George Rose" w:date="2018-04-12T10:03:00Z"/>
          <w:del w:id="1195"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 xml:space="preserve">’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w:t>
      </w:r>
      <w:proofErr w:type="spellStart"/>
      <w:r>
        <w:rPr>
          <w:rFonts w:ascii="Times New Roman" w:hAnsi="Times New Roman"/>
          <w:sz w:val="24"/>
          <w:szCs w:val="24"/>
        </w:rPr>
        <w:t>behaviour</w:t>
      </w:r>
      <w:proofErr w:type="spellEnd"/>
      <w:del w:id="1196"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xml:space="preserve">, we found no evidence of capelin moving either east or west inter-annually,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high capelin abundance, capelin was distributed further north. However, the FBTS surveys a limited number of inshore strata. If we considered all of the inshore area not surveyed by the FBTS</w:t>
      </w:r>
      <w:del w:id="1197" w:author="DFO-MPO" w:date="2018-04-27T09:47:00Z">
        <w:r w:rsidDel="00A25FD4">
          <w:rPr>
            <w:rFonts w:ascii="Times New Roman" w:hAnsi="Times New Roman"/>
            <w:sz w:val="24"/>
            <w:szCs w:val="24"/>
          </w:rPr>
          <w:delText xml:space="preserve"> </w:delText>
        </w:r>
      </w:del>
      <w:del w:id="1198" w:author="DFO-MPO" w:date="2018-04-27T09:46:00Z">
        <w:r w:rsidDel="00A25FD4">
          <w:rPr>
            <w:rFonts w:ascii="Times New Roman" w:hAnsi="Times New Roman"/>
            <w:sz w:val="24"/>
            <w:szCs w:val="24"/>
          </w:rPr>
          <w:delText>(‘the blind spot’),</w:delText>
        </w:r>
      </w:del>
      <w:ins w:id="1199" w:author="DFO-MPO" w:date="2018-04-27T09:46:00Z">
        <w:r w:rsidR="00A25FD4">
          <w:rPr>
            <w:rFonts w:ascii="Times New Roman" w:hAnsi="Times New Roman"/>
            <w:sz w:val="24"/>
            <w:szCs w:val="24"/>
          </w:rPr>
          <w:t>,</w:t>
        </w:r>
      </w:ins>
      <w:r>
        <w:rPr>
          <w:rFonts w:ascii="Times New Roman" w:hAnsi="Times New Roman"/>
          <w:sz w:val="24"/>
          <w:szCs w:val="24"/>
        </w:rPr>
        <w:t xml:space="preserve">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1200"/>
      <w:r>
        <w:rPr>
          <w:rFonts w:ascii="Times New Roman" w:hAnsi="Times New Roman"/>
          <w:sz w:val="24"/>
          <w:szCs w:val="24"/>
        </w:rPr>
        <w:t>amount of capelin would have been missed since 1991</w:t>
      </w:r>
      <w:commentRangeEnd w:id="1200"/>
      <w:r w:rsidR="00787366">
        <w:rPr>
          <w:rStyle w:val="Marquedecommentaire"/>
          <w:rFonts w:ascii="Times New Roman" w:eastAsia="Arial Unicode MS" w:hAnsi="Times New Roman" w:cs="Times New Roman"/>
          <w:color w:val="auto"/>
          <w:lang w:eastAsia="en-US"/>
        </w:rPr>
        <w:commentReference w:id="1200"/>
      </w:r>
      <w:r>
        <w:rPr>
          <w:rFonts w:ascii="Times New Roman" w:hAnsi="Times New Roman"/>
          <w:sz w:val="24"/>
          <w:szCs w:val="24"/>
        </w:rPr>
        <w:t xml:space="preserve">, </w:t>
      </w:r>
      <w:commentRangeStart w:id="1201"/>
      <w:r>
        <w:rPr>
          <w:rFonts w:ascii="Times New Roman" w:hAnsi="Times New Roman"/>
          <w:sz w:val="24"/>
          <w:szCs w:val="24"/>
        </w:rPr>
        <w:t xml:space="preserve">given </w:t>
      </w:r>
      <w:commentRangeEnd w:id="1201"/>
      <w:r w:rsidR="0040554E">
        <w:rPr>
          <w:rStyle w:val="Marquedecommentaire"/>
          <w:rFonts w:ascii="Times New Roman" w:eastAsia="Arial Unicode MS" w:hAnsi="Times New Roman" w:cs="Times New Roman"/>
          <w:color w:val="auto"/>
          <w:lang w:eastAsia="en-US"/>
        </w:rPr>
        <w:commentReference w:id="1201"/>
      </w:r>
      <w:r>
        <w:rPr>
          <w:rFonts w:ascii="Times New Roman" w:hAnsi="Times New Roman"/>
          <w:sz w:val="24"/>
          <w:szCs w:val="24"/>
        </w:rPr>
        <w:t xml:space="preserve">that there are harvesters on the </w:t>
      </w:r>
      <w:commentRangeStart w:id="1202"/>
      <w:r>
        <w:rPr>
          <w:rFonts w:ascii="Times New Roman" w:hAnsi="Times New Roman"/>
          <w:sz w:val="24"/>
          <w:szCs w:val="24"/>
          <w:lang w:val="nl-NL"/>
        </w:rPr>
        <w:t>water</w:t>
      </w:r>
      <w:commentRangeEnd w:id="1202"/>
      <w:r>
        <w:commentReference w:id="1202"/>
      </w:r>
      <w:r>
        <w:rPr>
          <w:rFonts w:ascii="Times New Roman" w:hAnsi="Times New Roman"/>
          <w:sz w:val="24"/>
          <w:szCs w:val="24"/>
        </w:rPr>
        <w:t xml:space="preserve"> pursuing inshore fisheries for capelin, Atlantic herring, snow crab (</w:t>
      </w:r>
      <w:proofErr w:type="spellStart"/>
      <w:r w:rsidRPr="00FF5437">
        <w:rPr>
          <w:i/>
          <w:iCs/>
          <w:lang w:val="en-CA"/>
          <w:rPrChange w:id="1203" w:author="DFO-MPO" w:date="2018-04-26T10:14:00Z">
            <w:rPr>
              <w:i/>
              <w:iCs/>
              <w:lang w:val="es-ES_tradnl"/>
            </w:rPr>
          </w:rPrChange>
        </w:rPr>
        <w:t>Chionoecetes</w:t>
      </w:r>
      <w:proofErr w:type="spellEnd"/>
      <w:r w:rsidRPr="00FF5437">
        <w:rPr>
          <w:i/>
          <w:iCs/>
          <w:lang w:val="en-CA"/>
          <w:rPrChange w:id="1204" w:author="DFO-MPO" w:date="2018-04-26T10:14:00Z">
            <w:rPr>
              <w:i/>
              <w:iCs/>
              <w:lang w:val="es-ES_tradnl"/>
            </w:rPr>
          </w:rPrChange>
        </w:rPr>
        <w:t xml:space="preserve"> </w:t>
      </w:r>
      <w:proofErr w:type="spellStart"/>
      <w:r w:rsidRPr="00FF5437">
        <w:rPr>
          <w:i/>
          <w:iCs/>
          <w:lang w:val="en-CA"/>
          <w:rPrChange w:id="1205" w:author="DFO-MPO" w:date="2018-04-26T10:14:00Z">
            <w:rPr>
              <w:i/>
              <w:iCs/>
              <w:lang w:val="es-ES_tradnl"/>
            </w:rPr>
          </w:rPrChange>
        </w:rPr>
        <w:t>opilio</w:t>
      </w:r>
      <w:proofErr w:type="spellEnd"/>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1206" w:author="Montevecchi, William" w:date="2018-04-19T11:10:00Z">
        <w:r w:rsidDel="00787366">
          <w:rPr>
            <w:rFonts w:ascii="Times New Roman" w:hAnsi="Times New Roman"/>
            <w:sz w:val="24"/>
            <w:szCs w:val="24"/>
          </w:rPr>
          <w:delText xml:space="preserve">Since </w:delText>
        </w:r>
      </w:del>
      <w:ins w:id="1207"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1208"/>
      <w:r w:rsidRPr="00FF5437">
        <w:rPr>
          <w:lang w:val="en-CA"/>
          <w:rPrChange w:id="1209" w:author="DFO-MPO" w:date="2018-04-26T10:14:00Z">
            <w:rPr>
              <w:lang w:val="es-ES_tradnl"/>
            </w:rPr>
          </w:rPrChange>
        </w:rPr>
        <w:t>strata</w:t>
      </w:r>
      <w:commentRangeEnd w:id="1208"/>
      <w:r>
        <w:commentReference w:id="1208"/>
      </w:r>
      <w:r>
        <w:rPr>
          <w:rFonts w:ascii="Times New Roman" w:hAnsi="Times New Roman"/>
          <w:sz w:val="24"/>
          <w:szCs w:val="24"/>
        </w:rPr>
        <w:t xml:space="preserve">, we do not have much diet data of fish predators in the </w:t>
      </w:r>
      <w:commentRangeStart w:id="1210"/>
      <w:r>
        <w:rPr>
          <w:rFonts w:ascii="Times New Roman" w:hAnsi="Times New Roman"/>
          <w:sz w:val="24"/>
          <w:szCs w:val="24"/>
        </w:rPr>
        <w:t>nearshore</w:t>
      </w:r>
      <w:commentRangeEnd w:id="1210"/>
      <w:r>
        <w:commentReference w:id="1210"/>
      </w:r>
      <w:ins w:id="1211" w:author="George Rose" w:date="2018-04-12T10:03:00Z">
        <w:del w:id="1212" w:author="Montevecchi, William" w:date="2018-04-19T11:14:00Z">
          <w:r w:rsidDel="00787366">
            <w:rPr>
              <w:rFonts w:ascii="Times New Roman" w:hAnsi="Times New Roman"/>
              <w:sz w:val="24"/>
              <w:szCs w:val="24"/>
            </w:rPr>
            <w:delText xml:space="preserve"> Influence of diet on growth, condition and reproductive capacity</w:delText>
          </w:r>
        </w:del>
      </w:ins>
      <w:ins w:id="1213" w:author="Montevecchi, William" w:date="2018-04-19T11:13:00Z">
        <w:r w:rsidR="00787366">
          <w:rPr>
            <w:rFonts w:ascii="Times New Roman" w:hAnsi="Times New Roman"/>
            <w:sz w:val="24"/>
            <w:szCs w:val="24"/>
          </w:rPr>
          <w:t xml:space="preserve">. </w:t>
        </w:r>
      </w:ins>
      <w:ins w:id="1214" w:author="George Rose" w:date="2018-04-12T10:03:00Z">
        <w:del w:id="1215" w:author="Montevecchi, William" w:date="2018-04-19T11:13:00Z">
          <w:r w:rsidDel="00787366">
            <w:rPr>
              <w:rFonts w:ascii="Times New Roman" w:hAnsi="Times New Roman"/>
              <w:sz w:val="24"/>
              <w:szCs w:val="24"/>
            </w:rPr>
            <w:delText xml:space="preserve"> </w:delText>
          </w:r>
        </w:del>
        <w:del w:id="1216" w:author="Montevecchi, William" w:date="2018-04-19T11:12:00Z">
          <w:r w:rsidDel="00787366">
            <w:rPr>
              <w:rFonts w:ascii="Times New Roman" w:hAnsi="Times New Roman"/>
              <w:sz w:val="24"/>
              <w:szCs w:val="24"/>
            </w:rPr>
            <w:delText>in Newfoundland and Labrador cod (</w:delText>
          </w:r>
          <w:r w:rsidRPr="00787366" w:rsidDel="00787366">
            <w:rPr>
              <w:i/>
              <w:rPrChange w:id="1217"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1218" w:author="George Rose" w:date="2018-04-12T10:03:00Z"/>
          <w:del w:id="1219" w:author="Montevecchi, William" w:date="2018-04-19T11:12:00Z"/>
          <w:rFonts w:ascii="Times New Roman" w:eastAsia="Times New Roman" w:hAnsi="Times New Roman" w:cs="Times New Roman"/>
          <w:sz w:val="24"/>
          <w:szCs w:val="24"/>
        </w:rPr>
      </w:pPr>
      <w:ins w:id="1220" w:author="George Rose" w:date="2018-04-12T10:03:00Z">
        <w:del w:id="1221"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1222" w:author="George Rose" w:date="2018-04-12T10:03:00Z"/>
          <w:del w:id="1223"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1224" w:author="George Rose" w:date="2018-04-12T10:03:00Z"/>
          <w:del w:id="1225" w:author="Montevecchi, William" w:date="2018-04-19T11:12:00Z"/>
          <w:rFonts w:ascii="Times New Roman" w:eastAsia="Times New Roman" w:hAnsi="Times New Roman" w:cs="Times New Roman"/>
          <w:sz w:val="24"/>
          <w:szCs w:val="24"/>
        </w:rPr>
      </w:pPr>
      <w:ins w:id="1226" w:author="George Rose" w:date="2018-04-12T10:03:00Z">
        <w:del w:id="1227" w:author="Montevecchi, William" w:date="2018-04-19T11:12:00Z">
          <w:r w:rsidDel="00787366">
            <w:rPr>
              <w:rFonts w:ascii="Times New Roman" w:hAnsi="Times New Roman"/>
              <w:sz w:val="24"/>
              <w:szCs w:val="24"/>
            </w:rPr>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1228" w:author="George Rose" w:date="2018-04-12T10:03:00Z"/>
          <w:del w:id="1229"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1230" w:author="George Rose" w:date="2018-04-12T10:03:00Z"/>
          <w:del w:id="1231" w:author="Montevecchi, William" w:date="2018-04-19T11:13:00Z"/>
          <w:rFonts w:ascii="Times New Roman" w:eastAsia="Times New Roman" w:hAnsi="Times New Roman" w:cs="Times New Roman"/>
          <w:sz w:val="24"/>
          <w:szCs w:val="24"/>
        </w:rPr>
      </w:pPr>
      <w:ins w:id="1232" w:author="George Rose" w:date="2018-04-12T10:03:00Z">
        <w:del w:id="1233"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21AB5D58" w:rsidR="00787366" w:rsidRPr="00787366" w:rsidRDefault="00E5311E">
      <w:pPr>
        <w:pStyle w:val="Body"/>
        <w:spacing w:after="0" w:line="480" w:lineRule="auto"/>
        <w:rPr>
          <w:rFonts w:ascii="Times New Roman" w:hAnsi="Times New Roman"/>
          <w:sz w:val="24"/>
          <w:szCs w:val="24"/>
          <w:rPrChange w:id="1234" w:author="Montevecchi, William" w:date="2018-04-19T11:15:00Z">
            <w:rPr>
              <w:rFonts w:ascii="Times New Roman" w:eastAsia="Times New Roman" w:hAnsi="Times New Roman" w:cs="Times New Roman"/>
              <w:sz w:val="24"/>
              <w:szCs w:val="24"/>
            </w:rPr>
          </w:rPrChange>
        </w:rPr>
      </w:pPr>
      <w:ins w:id="1235" w:author="George Rose" w:date="2018-04-12T10:03:00Z">
        <w:del w:id="1236" w:author="Montevecchi, William" w:date="2018-04-19T11:13:00Z">
          <w:r w:rsidDel="00787366">
            <w:rPr>
              <w:rFonts w:ascii="Times New Roman" w:hAnsi="Times New Roman"/>
              <w:sz w:val="24"/>
              <w:szCs w:val="24"/>
            </w:rPr>
            <w:delText>https://doi.org/10.1016/j.dsr2.2007.08.007</w:delText>
          </w:r>
        </w:del>
      </w:ins>
      <w:del w:id="1237"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1238" w:author="Montevecchi, William" w:date="2018-04-19T11:14:00Z">
        <w:r w:rsidR="00787366">
          <w:rPr>
            <w:rFonts w:ascii="Times New Roman" w:hAnsi="Times New Roman"/>
            <w:sz w:val="24"/>
            <w:szCs w:val="24"/>
          </w:rPr>
          <w:t>exhibited</w:t>
        </w:r>
      </w:ins>
      <w:del w:id="1239"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1240" w:author="Montevecchi, William" w:date="2018-04-19T11:14:00Z">
        <w:r w:rsidR="00787366">
          <w:rPr>
            <w:rFonts w:ascii="Times New Roman" w:hAnsi="Times New Roman"/>
            <w:sz w:val="24"/>
            <w:szCs w:val="24"/>
          </w:rPr>
          <w:t>ed</w:t>
        </w:r>
      </w:ins>
      <w:del w:id="1241"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242"/>
      <w:r>
        <w:rPr>
          <w:rFonts w:ascii="Times New Roman" w:hAnsi="Times New Roman"/>
          <w:sz w:val="24"/>
          <w:szCs w:val="24"/>
        </w:rPr>
        <w:t>This would not be expected if capelin resided year round in the bays.</w:t>
      </w:r>
      <w:commentRangeEnd w:id="1242"/>
      <w:r w:rsidR="00BB21CC">
        <w:rPr>
          <w:rStyle w:val="Marquedecommentaire"/>
          <w:rFonts w:ascii="Times New Roman" w:eastAsia="Arial Unicode MS" w:hAnsi="Times New Roman" w:cs="Times New Roman"/>
          <w:color w:val="auto"/>
          <w:lang w:eastAsia="en-US"/>
        </w:rPr>
        <w:commentReference w:id="1242"/>
      </w:r>
      <w:r>
        <w:rPr>
          <w:rFonts w:ascii="Times New Roman" w:hAnsi="Times New Roman"/>
          <w:sz w:val="24"/>
          <w:szCs w:val="24"/>
        </w:rPr>
        <w:t xml:space="preserve"> </w:t>
      </w:r>
      <w:ins w:id="1243"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1244" w:author="Montevecchi, William" w:date="2018-04-19T11:16:00Z">
        <w:r w:rsidR="00787366">
          <w:rPr>
            <w:rFonts w:ascii="Times New Roman" w:hAnsi="Times New Roman"/>
            <w:sz w:val="24"/>
            <w:szCs w:val="24"/>
          </w:rPr>
          <w:t xml:space="preserve">3-decadal </w:t>
        </w:r>
      </w:ins>
      <w:ins w:id="1245" w:author="Montevecchi, William" w:date="2018-04-19T11:15:00Z">
        <w:r w:rsidR="00787366">
          <w:rPr>
            <w:rFonts w:ascii="Times New Roman" w:hAnsi="Times New Roman"/>
            <w:sz w:val="24"/>
            <w:szCs w:val="24"/>
          </w:rPr>
          <w:t xml:space="preserve">decline in capelin condition from 1991 </w:t>
        </w:r>
      </w:ins>
      <w:ins w:id="1246" w:author="Montevecchi, William" w:date="2018-04-19T11:16:00Z">
        <w:r w:rsidR="00787366">
          <w:rPr>
            <w:rFonts w:ascii="Times New Roman" w:hAnsi="Times New Roman"/>
            <w:sz w:val="24"/>
            <w:szCs w:val="24"/>
          </w:rPr>
          <w:t xml:space="preserve">– 2017 (Montevecchi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Data).</w:t>
        </w:r>
      </w:ins>
    </w:p>
    <w:p w14:paraId="36422733"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w:t>
      </w:r>
      <w:proofErr w:type="spellStart"/>
      <w:r>
        <w:rPr>
          <w:rFonts w:ascii="Times New Roman" w:hAnsi="Times New Roman"/>
          <w:sz w:val="24"/>
          <w:szCs w:val="24"/>
        </w:rPr>
        <w:t>behaviour</w:t>
      </w:r>
      <w:proofErr w:type="spellEnd"/>
      <w:r>
        <w:rPr>
          <w:rFonts w:ascii="Times New Roman" w:hAnsi="Times New Roman"/>
          <w:sz w:val="24"/>
          <w:szCs w:val="24"/>
        </w:rPr>
        <w:t xml:space="preserve">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7854B60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w:t>
      </w:r>
      <w:del w:id="1247" w:author="DFO-MPO" w:date="2018-04-27T09:53:00Z">
        <w:r w:rsidDel="00A25FD4">
          <w:rPr>
            <w:rFonts w:ascii="Times New Roman" w:hAnsi="Times New Roman"/>
            <w:sz w:val="24"/>
            <w:szCs w:val="24"/>
          </w:rPr>
          <w:delText>diet</w:delText>
        </w:r>
      </w:del>
      <w:ins w:id="1248" w:author="DFO-MPO" w:date="2018-04-27T09:53:00Z">
        <w:r w:rsidR="00A25FD4">
          <w:rPr>
            <w:rFonts w:ascii="Times New Roman" w:hAnsi="Times New Roman"/>
            <w:sz w:val="24"/>
            <w:szCs w:val="24"/>
          </w:rPr>
          <w:t>condition</w:t>
        </w:r>
      </w:ins>
      <w:r>
        <w:rPr>
          <w:rFonts w:ascii="Times New Roman" w:hAnsi="Times New Roman"/>
          <w:sz w:val="24"/>
          <w:szCs w:val="24"/>
        </w:rPr>
        <w:t xml:space="preserve">) and a total mortality index from the acoustic survey to investigate predator release on capelin post-1991. If capelin moved into the inshore with no reduction in biomass post-1991, then the reduced population of northern cod would have high condition while capelin total mortality would be low. Instead northern cod aggregated within a 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249"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250"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1251"/>
      <w:r>
        <w:rPr>
          <w:rFonts w:ascii="Times New Roman" w:hAnsi="Times New Roman"/>
          <w:sz w:val="24"/>
          <w:szCs w:val="24"/>
        </w:rPr>
        <w:t>.</w:t>
      </w:r>
      <w:commentRangeEnd w:id="1251"/>
      <w:r>
        <w:commentReference w:id="1251"/>
      </w:r>
      <w:r>
        <w:rPr>
          <w:rFonts w:ascii="Times New Roman" w:hAnsi="Times New Roman"/>
          <w:sz w:val="24"/>
          <w:szCs w:val="24"/>
        </w:rPr>
        <w:t xml:space="preserve"> However, even with a decrease in northern cod predation pressure, capelin has experienced higher total mortality since 1991. </w:t>
      </w:r>
      <w:proofErr w:type="gramStart"/>
      <w:r>
        <w:rPr>
          <w:rFonts w:ascii="Times New Roman" w:hAnsi="Times New Roman"/>
          <w:sz w:val="24"/>
          <w:szCs w:val="24"/>
        </w:rPr>
        <w:t xml:space="preserve">With an increase in the total mortality index over time, it </w:t>
      </w:r>
      <w:del w:id="1252" w:author="Dominique Robert" w:date="2018-05-01T22:46:00Z">
        <w:r w:rsidDel="00FB68F3">
          <w:rPr>
            <w:rFonts w:ascii="Times New Roman" w:hAnsi="Times New Roman"/>
            <w:sz w:val="24"/>
            <w:szCs w:val="24"/>
          </w:rPr>
          <w:delText>seems quite</w:delText>
        </w:r>
      </w:del>
      <w:ins w:id="1253" w:author="Dominique Robert" w:date="2018-05-01T22:46:00Z">
        <w:r w:rsidR="00FB68F3">
          <w:rPr>
            <w:rFonts w:ascii="Times New Roman" w:hAnsi="Times New Roman"/>
            <w:sz w:val="24"/>
            <w:szCs w:val="24"/>
          </w:rPr>
          <w:t>is</w:t>
        </w:r>
      </w:ins>
      <w:r>
        <w:rPr>
          <w:rFonts w:ascii="Times New Roman" w:hAnsi="Times New Roman"/>
          <w:sz w:val="24"/>
          <w:szCs w:val="24"/>
        </w:rPr>
        <w:t xml:space="preserve"> plausible that capelin numbers have remained low since 1991 due to a combination of several factors: (1) capelin have not experienced a release from predation mortality following the collapse of northern cod because the decrease in cod biomass is </w:t>
      </w:r>
      <w:r>
        <w:rPr>
          <w:rFonts w:ascii="Times New Roman" w:hAnsi="Times New Roman"/>
          <w:sz w:val="24"/>
          <w:szCs w:val="24"/>
        </w:rPr>
        <w:lastRenderedPageBreak/>
        <w:t xml:space="preserve">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w:t>
      </w:r>
      <w:ins w:id="1254" w:author="DFO-MPO" w:date="2018-04-27T09:54:00Z">
        <w:r w:rsidR="004639E4">
          <w:rPr>
            <w:rFonts w:ascii="Times New Roman" w:hAnsi="Times New Roman"/>
            <w:sz w:val="24"/>
            <w:szCs w:val="24"/>
          </w:rPr>
          <w:t xml:space="preserve">Greenland halibut, </w:t>
        </w:r>
      </w:ins>
      <w:r>
        <w:rPr>
          <w:rFonts w:ascii="Times New Roman" w:hAnsi="Times New Roman"/>
          <w:sz w:val="24"/>
          <w:szCs w:val="24"/>
        </w:rPr>
        <w:t xml:space="preserve">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  Hammill et al. 2015</w:t>
      </w:r>
      <w:r>
        <w:rPr>
          <w:rFonts w:ascii="Times New Roman" w:hAnsi="Times New Roman"/>
          <w:sz w:val="24"/>
          <w:szCs w:val="24"/>
        </w:rPr>
        <w:t xml:space="preserve">); (3) environmental conditions are driving a bottom-up control on capelin biomass </w:t>
      </w:r>
      <w:del w:id="1255"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1256"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 xml:space="preserve">, </w:t>
      </w:r>
      <w:commentRangeStart w:id="1257"/>
      <w:commentRangeStart w:id="1258"/>
      <w:commentRangeStart w:id="1259"/>
      <w:r>
        <w:rPr>
          <w:rFonts w:ascii="Times New Roman" w:hAnsi="Times New Roman"/>
          <w:sz w:val="24"/>
          <w:szCs w:val="24"/>
        </w:rPr>
        <w:t xml:space="preserve">which is managed using the precautionary approach but there are no reference points for </w:t>
      </w:r>
      <w:commentRangeStart w:id="1260"/>
      <w:r>
        <w:rPr>
          <w:rFonts w:ascii="Times New Roman" w:hAnsi="Times New Roman"/>
          <w:sz w:val="24"/>
          <w:szCs w:val="24"/>
        </w:rPr>
        <w:t>capelin</w:t>
      </w:r>
      <w:commentRangeEnd w:id="1260"/>
      <w:r>
        <w:commentReference w:id="1260"/>
      </w:r>
      <w:r>
        <w:rPr>
          <w:rFonts w:ascii="Times New Roman" w:hAnsi="Times New Roman"/>
          <w:sz w:val="24"/>
          <w:szCs w:val="24"/>
        </w:rPr>
        <w:t>.</w:t>
      </w:r>
      <w:commentRangeEnd w:id="1257"/>
      <w:r w:rsidR="00787366">
        <w:rPr>
          <w:rStyle w:val="Marquedecommentaire"/>
          <w:rFonts w:ascii="Times New Roman" w:eastAsia="Arial Unicode MS" w:hAnsi="Times New Roman" w:cs="Times New Roman"/>
          <w:color w:val="auto"/>
          <w:lang w:eastAsia="en-US"/>
        </w:rPr>
        <w:commentReference w:id="1257"/>
      </w:r>
      <w:commentRangeEnd w:id="1258"/>
      <w:r w:rsidR="004639E4">
        <w:rPr>
          <w:rStyle w:val="Marquedecommentaire"/>
          <w:rFonts w:ascii="Times New Roman" w:eastAsia="Arial Unicode MS" w:hAnsi="Times New Roman" w:cs="Times New Roman"/>
          <w:color w:val="auto"/>
          <w:lang w:eastAsia="en-US"/>
        </w:rPr>
        <w:commentReference w:id="1258"/>
      </w:r>
      <w:commentRangeEnd w:id="1259"/>
      <w:r w:rsidR="00FB68F3">
        <w:rPr>
          <w:rStyle w:val="Marquedecommentaire"/>
          <w:rFonts w:ascii="Times New Roman" w:eastAsia="Arial Unicode MS" w:hAnsi="Times New Roman" w:cs="Times New Roman"/>
          <w:color w:val="auto"/>
          <w:lang w:eastAsia="en-US"/>
        </w:rPr>
        <w:commentReference w:id="1259"/>
      </w:r>
      <w:proofErr w:type="gramEnd"/>
      <w:r>
        <w:rPr>
          <w:rFonts w:ascii="Times New Roman" w:hAnsi="Times New Roman"/>
          <w:sz w:val="24"/>
          <w:szCs w:val="24"/>
        </w:rPr>
        <w:t xml:space="preserve"> For capelin biomass to return to its historic</w:t>
      </w:r>
      <w:ins w:id="1261"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natural and fishing mortality as well as improved ocean conditions may be required. </w:t>
      </w:r>
    </w:p>
    <w:p w14:paraId="01E03C28" w14:textId="7DF52EB8" w:rsidR="000134ED" w:rsidRDefault="00E5311E">
      <w:pPr>
        <w:pStyle w:val="Body"/>
        <w:spacing w:after="0" w:line="480" w:lineRule="auto"/>
        <w:ind w:firstLine="720"/>
        <w:rPr>
          <w:rFonts w:ascii="Times New Roman" w:eastAsia="Times New Roman" w:hAnsi="Times New Roman" w:cs="Times New Roman"/>
          <w:sz w:val="24"/>
          <w:szCs w:val="24"/>
        </w:rPr>
      </w:pPr>
      <w:commentRangeStart w:id="1262"/>
      <w:r>
        <w:rPr>
          <w:rFonts w:ascii="Times New Roman" w:hAnsi="Times New Roman"/>
          <w:sz w:val="24"/>
          <w:szCs w:val="24"/>
        </w:rPr>
        <w:t>All</w:t>
      </w:r>
      <w:commentRangeEnd w:id="1262"/>
      <w:r w:rsidR="00FB68F3">
        <w:rPr>
          <w:rStyle w:val="Marquedecommentaire"/>
          <w:rFonts w:ascii="Times New Roman" w:eastAsia="Arial Unicode MS" w:hAnsi="Times New Roman" w:cs="Times New Roman"/>
          <w:color w:val="auto"/>
          <w:lang w:eastAsia="en-US"/>
        </w:rPr>
        <w:commentReference w:id="1262"/>
      </w:r>
      <w:r>
        <w:rPr>
          <w:rFonts w:ascii="Times New Roman" w:hAnsi="Times New Roman"/>
          <w:sz w:val="24"/>
          <w:szCs w:val="24"/>
        </w:rPr>
        <w:t xml:space="preserve">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w:t>
      </w:r>
      <w:del w:id="1263"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 equivocal support for the non-collapse hypothesis, the usefulness of these indices post-1991 ha</w:t>
      </w:r>
      <w:ins w:id="1264" w:author="Dominique Robert" w:date="2018-05-01T22:52:00Z">
        <w:r w:rsidR="00FB68F3">
          <w:rPr>
            <w:rFonts w:ascii="Times New Roman" w:hAnsi="Times New Roman"/>
            <w:sz w:val="24"/>
            <w:szCs w:val="24"/>
          </w:rPr>
          <w:t>s</w:t>
        </w:r>
      </w:ins>
      <w:bookmarkStart w:id="1265" w:name="_GoBack"/>
      <w:bookmarkEnd w:id="1265"/>
      <w:del w:id="1266" w:author="Dominique Robert" w:date="2018-05-01T22:52:00Z">
        <w:r w:rsidDel="00FB68F3">
          <w:rPr>
            <w:rFonts w:ascii="Times New Roman" w:hAnsi="Times New Roman"/>
            <w:sz w:val="24"/>
            <w:szCs w:val="24"/>
          </w:rPr>
          <w:delText>ve</w:delText>
        </w:r>
      </w:del>
      <w:r>
        <w:rPr>
          <w:rFonts w:ascii="Times New Roman" w:hAnsi="Times New Roman"/>
          <w:sz w:val="24"/>
          <w:szCs w:val="24"/>
        </w:rPr>
        <w:t xml:space="preserve"> been called into question in both earlier Canadian government reports (e.g., Anon 1995) and in our analyses. Specifically, post-1991 market fluctuations have made the inshore catch rate index useless as an indicator of stock abundance (Anon 1995); changes in capelin biology</w:t>
      </w:r>
      <w:ins w:id="1267"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w:t>
      </w:r>
      <w:del w:id="1268"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as misleading (Nakashima and Mowbray 2014). The spring acoustic survey in NAFO Div. 3L provides </w:t>
      </w:r>
      <w:ins w:id="1269"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1270" w:author="Montevecchi, William" w:date="2018-04-19T11:29:00Z">
        <w:r w:rsidR="00787366">
          <w:rPr>
            <w:rFonts w:ascii="Times New Roman" w:hAnsi="Times New Roman"/>
            <w:sz w:val="24"/>
            <w:szCs w:val="24"/>
          </w:rPr>
          <w:t>ex</w:t>
        </w:r>
      </w:ins>
      <w:del w:id="1271"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are minimum estimates, but all data sources examined indicate that the survey captures trends in the capelin </w:t>
      </w:r>
      <w:commentRangeStart w:id="1272"/>
      <w:r w:rsidRPr="00E5311E">
        <w:rPr>
          <w:rFonts w:ascii="Times New Roman" w:hAnsi="Times New Roman"/>
          <w:sz w:val="24"/>
          <w:szCs w:val="24"/>
          <w:lang w:val="en-CA"/>
          <w:rPrChange w:id="1273" w:author="DFO-MPO" w:date="2018-04-13T10:27:00Z">
            <w:rPr>
              <w:rFonts w:ascii="Times New Roman" w:hAnsi="Times New Roman"/>
              <w:sz w:val="24"/>
              <w:szCs w:val="24"/>
              <w:lang w:val="fr-FR"/>
            </w:rPr>
          </w:rPrChange>
        </w:rPr>
        <w:t>population</w:t>
      </w:r>
      <w:commentRangeEnd w:id="1272"/>
      <w:r>
        <w:commentReference w:id="1272"/>
      </w:r>
      <w:ins w:id="1274"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Titre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1275" w:author="DFO-MPO" w:date="2018-04-13T10:32:00Z">
            <w:rPr>
              <w:rFonts w:ascii="Times New Roman" w:hAnsi="Times New Roman"/>
              <w:sz w:val="24"/>
              <w:szCs w:val="24"/>
              <w:lang w:val="fr-FR"/>
            </w:rPr>
          </w:rPrChange>
        </w:rPr>
        <w:lastRenderedPageBreak/>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1276" w:author="Montevecchi, William" w:date="2018-04-19T11:34:00Z">
        <w:r w:rsidR="00787366">
          <w:rPr>
            <w:rFonts w:ascii="Times New Roman" w:hAnsi="Times New Roman"/>
            <w:sz w:val="24"/>
            <w:szCs w:val="24"/>
            <w:lang w:val="en-US"/>
          </w:rPr>
          <w:t>n</w:t>
        </w:r>
      </w:ins>
      <w:del w:id="1277"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1278"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1279"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1280"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281"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1282"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sidRPr="00FF5437">
        <w:rPr>
          <w:rFonts w:ascii="Times New Roman" w:hAnsi="Times New Roman"/>
          <w:i/>
          <w:iCs/>
          <w:sz w:val="24"/>
          <w:szCs w:val="24"/>
          <w:rPrChange w:id="1283" w:author="DFO-MPO" w:date="2018-04-26T12:33:00Z">
            <w:rPr>
              <w:rFonts w:ascii="Times New Roman" w:hAnsi="Times New Roman"/>
              <w:i/>
              <w:iCs/>
              <w:sz w:val="24"/>
              <w:szCs w:val="24"/>
              <w:lang w:val="es-ES_tradnl"/>
            </w:rPr>
          </w:rPrChange>
        </w:rPr>
        <w:t>Clupea harengus</w:t>
      </w:r>
      <w:r>
        <w:rPr>
          <w:rFonts w:ascii="Times New Roman" w:hAnsi="Times New Roman"/>
          <w:sz w:val="24"/>
          <w:szCs w:val="24"/>
          <w:lang w:val="en-US"/>
        </w:rPr>
        <w:t xml:space="preserve">) stocks to the spring of 2013. </w:t>
      </w:r>
      <w:ins w:id="1284" w:author="Montevecchi, William" w:date="2018-04-19T11:35:00Z">
        <w:r w:rsidR="00D41323">
          <w:rPr>
            <w:rFonts w:ascii="Times New Roman" w:hAnsi="Times New Roman"/>
            <w:sz w:val="24"/>
            <w:szCs w:val="24"/>
            <w:lang w:val="en-US"/>
          </w:rPr>
          <w:t>Can Sci Advis Sec (CSAS) Res Doc</w:t>
        </w:r>
      </w:ins>
      <w:ins w:id="1285" w:author="Montevecchi, William" w:date="2018-04-19T11:36:00Z">
        <w:r w:rsidR="00D41323">
          <w:rPr>
            <w:rFonts w:ascii="Times New Roman" w:hAnsi="Times New Roman"/>
            <w:sz w:val="24"/>
            <w:szCs w:val="24"/>
            <w:lang w:val="en-US"/>
          </w:rPr>
          <w:t xml:space="preserve"> </w:t>
        </w:r>
      </w:ins>
      <w:del w:id="1286"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1287"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1288"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1289" w:author="Montevecchi, William" w:date="2018-04-19T12:30:00Z">
        <w:r w:rsidDel="00713E89">
          <w:rPr>
            <w:rFonts w:ascii="Times New Roman" w:hAnsi="Times New Roman"/>
            <w:sz w:val="24"/>
            <w:szCs w:val="24"/>
            <w:lang w:val="en-US"/>
          </w:rPr>
          <w:delText>Progr</w:delText>
        </w:r>
      </w:del>
      <w:ins w:id="1290" w:author="Montevecchi, William" w:date="2018-04-19T12:30:00Z">
        <w:r w:rsidR="00713E89">
          <w:rPr>
            <w:rFonts w:ascii="Times New Roman" w:hAnsi="Times New Roman"/>
            <w:sz w:val="24"/>
            <w:szCs w:val="24"/>
            <w:lang w:val="en-US"/>
          </w:rPr>
          <w:t>Prog</w:t>
        </w:r>
      </w:ins>
      <w:del w:id="1291"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1292"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1293"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1294"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1295" w:author="Montevecchi, William" w:date="2018-04-19T11:39:00Z">
        <w:r w:rsidDel="007B4BE7">
          <w:rPr>
            <w:rFonts w:ascii="Times New Roman" w:hAnsi="Times New Roman"/>
            <w:sz w:val="24"/>
            <w:szCs w:val="24"/>
            <w:lang w:val="en-US"/>
          </w:rPr>
          <w:delText xml:space="preserve">Northwest </w:delText>
        </w:r>
      </w:del>
      <w:ins w:id="1296"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1297" w:author="Montevecchi, William" w:date="2018-04-19T11:39:00Z">
        <w:r w:rsidR="007B4BE7">
          <w:rPr>
            <w:rFonts w:ascii="Times New Roman" w:hAnsi="Times New Roman"/>
            <w:sz w:val="24"/>
            <w:szCs w:val="24"/>
            <w:lang w:val="en-US"/>
          </w:rPr>
          <w:t>lan</w:t>
        </w:r>
      </w:ins>
      <w:del w:id="1298"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1299"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300"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301"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1302"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1303"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304"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05"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06"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307"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lastRenderedPageBreak/>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1308" w:author="Montevecchi, William" w:date="2018-04-19T12:30:00Z">
        <w:r w:rsidDel="00713E89">
          <w:rPr>
            <w:rFonts w:ascii="Times New Roman" w:hAnsi="Times New Roman"/>
            <w:sz w:val="24"/>
            <w:szCs w:val="24"/>
            <w:lang w:val="en-US"/>
          </w:rPr>
          <w:delText>Progr</w:delText>
        </w:r>
      </w:del>
      <w:ins w:id="1309" w:author="Montevecchi, William" w:date="2018-04-19T12:30:00Z">
        <w:r w:rsidR="00713E89">
          <w:rPr>
            <w:rFonts w:ascii="Times New Roman" w:hAnsi="Times New Roman"/>
            <w:sz w:val="24"/>
            <w:szCs w:val="24"/>
            <w:lang w:val="en-US"/>
          </w:rPr>
          <w:t>Prog</w:t>
        </w:r>
      </w:ins>
      <w:del w:id="1310"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1311"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1312"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1313"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1314" w:author="Montevecchi, William" w:date="2018-04-19T11:42:00Z">
        <w:r w:rsidR="007B4BE7">
          <w:rPr>
            <w:rFonts w:ascii="Times New Roman" w:hAnsi="Times New Roman"/>
            <w:sz w:val="24"/>
            <w:szCs w:val="24"/>
            <w:lang w:val="en-US"/>
          </w:rPr>
          <w:t>t</w:t>
        </w:r>
      </w:ins>
      <w:del w:id="1315"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1316"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1317" w:author="Montevecchi, William" w:date="2018-04-19T12:30:00Z">
        <w:r w:rsidDel="00713E89">
          <w:rPr>
            <w:rFonts w:ascii="Times New Roman" w:hAnsi="Times New Roman"/>
            <w:sz w:val="24"/>
            <w:szCs w:val="24"/>
            <w:lang w:val="en-US"/>
          </w:rPr>
          <w:delText>Progr</w:delText>
        </w:r>
      </w:del>
      <w:ins w:id="1318"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1319"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1320"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1321"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1322"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1323"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1324"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1325"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1326"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sidRPr="00FF5437">
        <w:rPr>
          <w:rFonts w:ascii="Times New Roman" w:hAnsi="Times New Roman"/>
          <w:sz w:val="24"/>
          <w:szCs w:val="24"/>
          <w:rPrChange w:id="1327" w:author="DFO-MPO" w:date="2018-04-26T12:33:00Z">
            <w:rPr>
              <w:rFonts w:ascii="Times New Roman" w:hAnsi="Times New Roman"/>
              <w:sz w:val="24"/>
              <w:szCs w:val="24"/>
              <w:lang w:val="es-ES_tradnl"/>
            </w:rPr>
          </w:rPrChange>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1328" w:author="Montevecchi, William" w:date="2018-04-19T10:29:00Z">
        <w:r w:rsidR="001707D4">
          <w:rPr>
            <w:rFonts w:ascii="Times New Roman" w:hAnsi="Times New Roman"/>
            <w:sz w:val="24"/>
            <w:szCs w:val="24"/>
            <w:lang w:val="en-US"/>
          </w:rPr>
          <w:t>s</w:t>
        </w:r>
      </w:ins>
      <w:del w:id="1329"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1330" w:author="Montevecchi, William" w:date="2018-04-19T10:29:00Z">
        <w:r w:rsidDel="001707D4">
          <w:rPr>
            <w:rFonts w:ascii="Times New Roman" w:hAnsi="Times New Roman"/>
            <w:sz w:val="24"/>
            <w:szCs w:val="24"/>
            <w:lang w:val="en-US"/>
          </w:rPr>
          <w:delText xml:space="preserve">Response </w:delText>
        </w:r>
      </w:del>
      <w:ins w:id="1331"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1332" w:author="Montevecchi, William" w:date="2018-04-19T10:29:00Z">
        <w:r w:rsidDel="001707D4">
          <w:rPr>
            <w:rFonts w:ascii="Times New Roman" w:hAnsi="Times New Roman"/>
            <w:sz w:val="24"/>
            <w:szCs w:val="24"/>
            <w:lang w:val="en-US"/>
          </w:rPr>
          <w:delText>F</w:delText>
        </w:r>
      </w:del>
      <w:ins w:id="1333"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1334" w:author="Montevecchi, William" w:date="2018-04-19T10:29:00Z">
        <w:r w:rsidDel="001707D4">
          <w:rPr>
            <w:rFonts w:ascii="Times New Roman" w:hAnsi="Times New Roman"/>
            <w:sz w:val="24"/>
            <w:szCs w:val="24"/>
            <w:lang w:val="en-US"/>
          </w:rPr>
          <w:delText xml:space="preserve"> F</w:delText>
        </w:r>
      </w:del>
      <w:ins w:id="1335"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1336" w:author="Montevecchi, William" w:date="2018-04-19T10:29:00Z">
        <w:r w:rsidDel="001707D4">
          <w:rPr>
            <w:rFonts w:ascii="Times New Roman" w:hAnsi="Times New Roman"/>
            <w:sz w:val="24"/>
            <w:szCs w:val="24"/>
            <w:lang w:val="en-US"/>
          </w:rPr>
          <w:delText>Depletion</w:delText>
        </w:r>
      </w:del>
      <w:ins w:id="1337"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1338" w:author="Montevecchi, William" w:date="2018-04-19T10:29:00Z">
        <w:r w:rsidDel="001707D4">
          <w:rPr>
            <w:rFonts w:ascii="Times New Roman" w:hAnsi="Times New Roman"/>
            <w:sz w:val="24"/>
            <w:szCs w:val="24"/>
            <w:lang w:val="en-US"/>
          </w:rPr>
          <w:delText xml:space="preserve">Third </w:delText>
        </w:r>
      </w:del>
      <w:ins w:id="1339"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1340" w:author="Montevecchi, William" w:date="2018-04-19T10:29:00Z">
        <w:r w:rsidDel="001707D4">
          <w:rPr>
            <w:rFonts w:ascii="Times New Roman" w:hAnsi="Times New Roman"/>
            <w:sz w:val="24"/>
            <w:szCs w:val="24"/>
            <w:lang w:val="en-US"/>
          </w:rPr>
          <w:delText>Birds</w:delText>
        </w:r>
      </w:del>
      <w:ins w:id="1341"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lley EL, Anderson JT, deYoung B (2002) Atmospheric forcing, larval drift, and recruitment of capelin (</w:t>
      </w:r>
      <w:del w:id="1342" w:author="Montevecchi, William" w:date="2018-04-19T11:44:00Z">
        <w:r w:rsidRPr="007B4BE7" w:rsidDel="007B4BE7">
          <w:rPr>
            <w:rFonts w:ascii="Times New Roman" w:hAnsi="Times New Roman"/>
            <w:i/>
            <w:sz w:val="24"/>
            <w:szCs w:val="24"/>
            <w:lang w:val="en-US"/>
            <w:rPrChange w:id="1343"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1344" w:author="Montevecchi, William" w:date="2018-04-19T11:44:00Z">
            <w:rPr>
              <w:rFonts w:ascii="Times New Roman" w:hAnsi="Times New Roman"/>
              <w:sz w:val="24"/>
              <w:szCs w:val="24"/>
              <w:lang w:val="en-US"/>
            </w:rPr>
          </w:rPrChange>
        </w:rPr>
        <w:t>Mallotus villosus</w:t>
      </w:r>
      <w:del w:id="1345" w:author="Montevecchi, William" w:date="2018-04-19T11:44:00Z">
        <w:r w:rsidRPr="007B4BE7" w:rsidDel="007B4BE7">
          <w:rPr>
            <w:rFonts w:ascii="Times New Roman" w:hAnsi="Times New Roman"/>
            <w:i/>
            <w:sz w:val="24"/>
            <w:szCs w:val="24"/>
            <w:lang w:val="en-US"/>
            <w:rPrChange w:id="1346"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1347"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348"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349"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1350"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1351"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352" w:author="Montevecchi, William" w:date="2018-04-19T12:30:00Z">
        <w:r w:rsidDel="00713E89">
          <w:rPr>
            <w:rFonts w:ascii="Times New Roman" w:hAnsi="Times New Roman"/>
            <w:sz w:val="24"/>
            <w:szCs w:val="24"/>
            <w:lang w:val="en-US"/>
          </w:rPr>
          <w:delText>Progr</w:delText>
        </w:r>
      </w:del>
      <w:ins w:id="1353" w:author="Montevecchi, William" w:date="2018-04-19T12:30:00Z">
        <w:r w:rsidR="00713E89">
          <w:rPr>
            <w:rFonts w:ascii="Times New Roman" w:hAnsi="Times New Roman"/>
            <w:sz w:val="24"/>
            <w:szCs w:val="24"/>
            <w:lang w:val="en-US"/>
          </w:rPr>
          <w:t>Prog</w:t>
        </w:r>
      </w:ins>
      <w:del w:id="1354"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355"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1356"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1357"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Evans GT, Nakashima BS (2002) A weighted multiplicative analysis to estimate trends in year-class size of capelin. ICES J</w:t>
      </w:r>
      <w:del w:id="1358"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359"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360"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Foster AR, Houlihan DF, Hall SI (1993) Effects of </w:t>
      </w:r>
      <w:del w:id="1361" w:author="Montevecchi, William" w:date="2018-04-19T11:47:00Z">
        <w:r w:rsidDel="007B4BE7">
          <w:rPr>
            <w:rFonts w:ascii="Times New Roman" w:hAnsi="Times New Roman"/>
            <w:sz w:val="24"/>
            <w:szCs w:val="24"/>
            <w:lang w:val="en-US"/>
          </w:rPr>
          <w:delText xml:space="preserve">Nutritional </w:delText>
        </w:r>
      </w:del>
      <w:ins w:id="1362" w:author="Montevecchi, William" w:date="2018-04-19T11:47:00Z">
        <w:r w:rsidR="007B4BE7">
          <w:rPr>
            <w:rFonts w:ascii="Times New Roman" w:hAnsi="Times New Roman"/>
            <w:sz w:val="24"/>
            <w:szCs w:val="24"/>
            <w:lang w:val="en-US"/>
          </w:rPr>
          <w:t>nutritional r</w:t>
        </w:r>
      </w:ins>
      <w:del w:id="1363"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1364" w:author="Montevecchi, William" w:date="2018-04-19T11:47:00Z">
        <w:r w:rsidR="007B4BE7">
          <w:rPr>
            <w:rFonts w:ascii="Times New Roman" w:hAnsi="Times New Roman"/>
            <w:sz w:val="24"/>
            <w:szCs w:val="24"/>
            <w:lang w:val="en-US"/>
          </w:rPr>
          <w:t>c</w:t>
        </w:r>
      </w:ins>
      <w:del w:id="1365"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1366" w:author="Montevecchi, William" w:date="2018-04-19T11:47:00Z">
        <w:r w:rsidDel="007B4BE7">
          <w:rPr>
            <w:rFonts w:ascii="Times New Roman" w:hAnsi="Times New Roman"/>
            <w:sz w:val="24"/>
            <w:szCs w:val="24"/>
            <w:lang w:val="en-US"/>
          </w:rPr>
          <w:delText xml:space="preserve">Growth </w:delText>
        </w:r>
      </w:del>
      <w:ins w:id="1367" w:author="Montevecchi, William" w:date="2018-04-19T11:47:00Z">
        <w:r w:rsidR="007B4BE7">
          <w:rPr>
            <w:rFonts w:ascii="Times New Roman" w:hAnsi="Times New Roman"/>
            <w:sz w:val="24"/>
            <w:szCs w:val="24"/>
            <w:lang w:val="en-US"/>
          </w:rPr>
          <w:t>growth r</w:t>
        </w:r>
      </w:ins>
      <w:del w:id="1368"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1369" w:author="Montevecchi, William" w:date="2018-04-19T11:47:00Z">
        <w:r w:rsidDel="007B4BE7">
          <w:rPr>
            <w:rFonts w:ascii="Times New Roman" w:hAnsi="Times New Roman"/>
            <w:sz w:val="24"/>
            <w:szCs w:val="24"/>
            <w:lang w:val="en-US"/>
          </w:rPr>
          <w:delText xml:space="preserve">Juvenile </w:delText>
        </w:r>
      </w:del>
      <w:ins w:id="1370"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1371"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1372" w:author="Montevecchi, William" w:date="2018-04-19T11:46:00Z">
        <w:r w:rsidDel="007B4BE7">
          <w:rPr>
            <w:rFonts w:ascii="Times New Roman" w:hAnsi="Times New Roman"/>
            <w:sz w:val="24"/>
            <w:szCs w:val="24"/>
            <w:lang w:val="en-US"/>
          </w:rPr>
          <w:delText xml:space="preserve">Morphological </w:delText>
        </w:r>
      </w:del>
      <w:ins w:id="1373"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1374" w:author="Montevecchi, William" w:date="2018-04-19T11:47:00Z">
        <w:r w:rsidDel="007B4BE7">
          <w:rPr>
            <w:rFonts w:ascii="Times New Roman" w:hAnsi="Times New Roman"/>
            <w:sz w:val="24"/>
            <w:szCs w:val="24"/>
            <w:lang w:val="en-US"/>
          </w:rPr>
          <w:delText xml:space="preserve">Biochemical </w:delText>
        </w:r>
      </w:del>
      <w:ins w:id="1375" w:author="Montevecchi, William" w:date="2018-04-19T11:47:00Z">
        <w:r w:rsidR="007B4BE7">
          <w:rPr>
            <w:rFonts w:ascii="Times New Roman" w:hAnsi="Times New Roman"/>
            <w:sz w:val="24"/>
            <w:szCs w:val="24"/>
            <w:lang w:val="en-US"/>
          </w:rPr>
          <w:t xml:space="preserve">biochemical </w:t>
        </w:r>
      </w:ins>
      <w:del w:id="1376" w:author="Montevecchi, William" w:date="2018-04-19T11:47:00Z">
        <w:r w:rsidDel="007B4BE7">
          <w:rPr>
            <w:rFonts w:ascii="Times New Roman" w:hAnsi="Times New Roman"/>
            <w:sz w:val="24"/>
            <w:szCs w:val="24"/>
            <w:lang w:val="en-US"/>
          </w:rPr>
          <w:delText>Measurements</w:delText>
        </w:r>
      </w:del>
      <w:ins w:id="1377"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1378"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379"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80"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81"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382"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1383"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84"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85"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1386" w:author="Montevecchi, William" w:date="2018-04-19T11:49:00Z">
        <w:r w:rsidR="007B4BE7">
          <w:rPr>
            <w:rFonts w:ascii="Times New Roman" w:hAnsi="Times New Roman"/>
            <w:sz w:val="24"/>
            <w:szCs w:val="24"/>
            <w:lang w:val="en-US"/>
          </w:rPr>
          <w:t xml:space="preserve"> </w:t>
        </w:r>
      </w:ins>
      <w:del w:id="1387"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1388" w:author="Montevecchi, William" w:date="2018-04-19T11:50:00Z">
        <w:r w:rsidR="007B4BE7">
          <w:rPr>
            <w:rFonts w:ascii="Times New Roman" w:hAnsi="Times New Roman"/>
            <w:sz w:val="24"/>
            <w:szCs w:val="24"/>
            <w:lang w:val="en-US"/>
          </w:rPr>
          <w:t>J Fish Aquat Sci</w:t>
        </w:r>
      </w:ins>
      <w:del w:id="1389"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1390"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1391"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392" w:author="Montevecchi, William" w:date="2018-04-19T12:30:00Z">
        <w:r w:rsidDel="00713E89">
          <w:rPr>
            <w:rFonts w:ascii="Times New Roman" w:hAnsi="Times New Roman"/>
            <w:sz w:val="24"/>
            <w:szCs w:val="24"/>
            <w:lang w:val="en-US"/>
          </w:rPr>
          <w:delText>Progr</w:delText>
        </w:r>
      </w:del>
      <w:ins w:id="1393" w:author="Montevecchi, William" w:date="2018-04-19T12:30:00Z">
        <w:r w:rsidR="00713E89">
          <w:rPr>
            <w:rFonts w:ascii="Times New Roman" w:hAnsi="Times New Roman"/>
            <w:sz w:val="24"/>
            <w:szCs w:val="24"/>
            <w:lang w:val="en-US"/>
          </w:rPr>
          <w:t>Prog</w:t>
        </w:r>
      </w:ins>
      <w:del w:id="1394"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395"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1396" w:author="Montevecchi, William" w:date="2018-04-19T11:50:00Z">
        <w:r w:rsidR="007B4BE7">
          <w:rPr>
            <w:rFonts w:ascii="Times New Roman" w:hAnsi="Times New Roman"/>
            <w:sz w:val="24"/>
            <w:szCs w:val="24"/>
            <w:lang w:val="en-US"/>
          </w:rPr>
          <w:t>c</w:t>
        </w:r>
      </w:ins>
      <w:del w:id="1397"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1398" w:author="Montevecchi, William" w:date="2018-04-19T11:50:00Z">
        <w:r w:rsidR="007B4BE7">
          <w:rPr>
            <w:rFonts w:ascii="Times New Roman" w:hAnsi="Times New Roman"/>
            <w:sz w:val="24"/>
            <w:szCs w:val="24"/>
            <w:lang w:val="en-US"/>
          </w:rPr>
          <w:t>f</w:t>
        </w:r>
      </w:ins>
      <w:del w:id="1399"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1400" w:author="Montevecchi, William" w:date="2018-04-19T11:50:00Z">
        <w:r w:rsidR="007B4BE7">
          <w:rPr>
            <w:rFonts w:ascii="Times New Roman" w:hAnsi="Times New Roman"/>
            <w:sz w:val="24"/>
            <w:szCs w:val="24"/>
            <w:lang w:val="en-US"/>
          </w:rPr>
          <w:t>c</w:t>
        </w:r>
      </w:ins>
      <w:del w:id="1401"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1402" w:author="Montevecchi, William" w:date="2018-04-19T11:51:00Z">
        <w:r w:rsidR="007B4BE7">
          <w:rPr>
            <w:rFonts w:ascii="Times New Roman" w:hAnsi="Times New Roman"/>
            <w:sz w:val="24"/>
            <w:szCs w:val="24"/>
            <w:lang w:val="en-US"/>
          </w:rPr>
          <w:t>d</w:t>
        </w:r>
      </w:ins>
      <w:del w:id="1403"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1404" w:author="Montevecchi, William" w:date="2018-04-19T11:51:00Z">
        <w:r w:rsidDel="007B4BE7">
          <w:rPr>
            <w:rFonts w:ascii="Times New Roman" w:hAnsi="Times New Roman"/>
            <w:sz w:val="24"/>
            <w:szCs w:val="24"/>
            <w:lang w:val="en-US"/>
          </w:rPr>
          <w:delText>Ecosystem</w:delText>
        </w:r>
      </w:del>
      <w:ins w:id="1405"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1406"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1407"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1408"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1409"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1410"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1411"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1412"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1413" w:author="Montevecchi, William" w:date="2018-04-19T11:52:00Z">
        <w:r w:rsidR="007B4BE7">
          <w:rPr>
            <w:rFonts w:ascii="Times New Roman" w:hAnsi="Times New Roman"/>
            <w:sz w:val="24"/>
            <w:szCs w:val="24"/>
            <w:lang w:val="en-US"/>
          </w:rPr>
          <w:t xml:space="preserve"> </w:t>
        </w:r>
      </w:ins>
      <w:del w:id="1414"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1415"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1416" w:author="Montevecchi, William" w:date="2018-04-19T11:53:00Z">
        <w:r w:rsidR="007B4BE7">
          <w:rPr>
            <w:rFonts w:ascii="Times New Roman" w:hAnsi="Times New Roman"/>
            <w:sz w:val="24"/>
            <w:szCs w:val="24"/>
            <w:lang w:val="en-US"/>
          </w:rPr>
          <w:t xml:space="preserve"> </w:t>
        </w:r>
      </w:ins>
      <w:del w:id="1417"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1418"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1419"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1420"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421"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Hammill MO, Stenson GB, Doniol-Valcroze T, Mosnier A (2015) Conservation of northwest Atlantic harp seals: Past success, future uncertainty? Biol</w:t>
      </w:r>
      <w:del w:id="1422"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1423"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1424"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1425"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1426" w:author="Montevecchi, William" w:date="2018-04-19T11:55:00Z">
        <w:r w:rsidR="007B4BE7">
          <w:rPr>
            <w:rFonts w:ascii="Times New Roman" w:hAnsi="Times New Roman"/>
            <w:sz w:val="24"/>
            <w:szCs w:val="24"/>
            <w:lang w:val="en-US"/>
          </w:rPr>
          <w:t xml:space="preserve"> </w:t>
        </w:r>
      </w:ins>
      <w:del w:id="1427" w:author="Montevecchi, William" w:date="2018-04-19T11:55:00Z">
        <w:r w:rsidDel="007B4BE7">
          <w:rPr>
            <w:rFonts w:ascii="Times New Roman" w:hAnsi="Times New Roman"/>
            <w:sz w:val="24"/>
            <w:szCs w:val="24"/>
            <w:lang w:val="en-US"/>
          </w:rPr>
          <w:delText>adian J</w:delText>
        </w:r>
      </w:del>
      <w:ins w:id="1428" w:author="Montevecchi, William" w:date="2018-04-19T11:55:00Z">
        <w:r w:rsidR="007B4BE7">
          <w:rPr>
            <w:rFonts w:ascii="Times New Roman" w:hAnsi="Times New Roman"/>
            <w:sz w:val="24"/>
            <w:szCs w:val="24"/>
            <w:lang w:val="en-US"/>
          </w:rPr>
          <w:t>J Fish Aquat Sci</w:t>
        </w:r>
      </w:ins>
      <w:del w:id="1429"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1430" w:author="Montevecchi, William" w:date="2018-04-19T11:55:00Z">
        <w:r w:rsidR="007B4BE7">
          <w:rPr>
            <w:rFonts w:ascii="Times New Roman" w:hAnsi="Times New Roman"/>
            <w:sz w:val="24"/>
            <w:szCs w:val="24"/>
            <w:lang w:val="en-US"/>
          </w:rPr>
          <w:t xml:space="preserve"> J Fish Aquat Sci</w:t>
        </w:r>
      </w:ins>
      <w:del w:id="1431"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1432"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1433"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1434"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1435"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1436"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437"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1438"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1439"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1440"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1441"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1442" w:author="Montevecchi, William" w:date="2018-04-19T11:59:00Z">
        <w:r w:rsidR="007B4BE7">
          <w:rPr>
            <w:rFonts w:ascii="Times New Roman" w:hAnsi="Times New Roman"/>
            <w:sz w:val="24"/>
            <w:szCs w:val="24"/>
            <w:lang w:val="en-US"/>
          </w:rPr>
          <w:t xml:space="preserve">Can </w:t>
        </w:r>
      </w:ins>
      <w:ins w:id="1443" w:author="Montevecchi, William" w:date="2018-04-19T11:58:00Z">
        <w:r w:rsidR="007B4BE7">
          <w:rPr>
            <w:rFonts w:ascii="Times New Roman" w:hAnsi="Times New Roman"/>
            <w:sz w:val="24"/>
            <w:szCs w:val="24"/>
            <w:lang w:val="en-US"/>
          </w:rPr>
          <w:t>J Fish Aquat Sci</w:t>
        </w:r>
      </w:ins>
      <w:ins w:id="1444" w:author="Montevecchi, William" w:date="2018-04-19T11:59:00Z">
        <w:r w:rsidR="007B4BE7">
          <w:rPr>
            <w:rFonts w:ascii="Times New Roman" w:hAnsi="Times New Roman"/>
            <w:sz w:val="24"/>
            <w:szCs w:val="24"/>
            <w:lang w:val="en-US"/>
          </w:rPr>
          <w:t xml:space="preserve"> </w:t>
        </w:r>
      </w:ins>
      <w:del w:id="1445"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1446"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1447" w:author="Montevecchi, William" w:date="2018-04-19T11:58:00Z">
        <w:r w:rsidR="007B4BE7">
          <w:rPr>
            <w:rFonts w:ascii="Times New Roman" w:hAnsi="Times New Roman"/>
            <w:sz w:val="24"/>
            <w:szCs w:val="24"/>
            <w:lang w:val="en-US"/>
          </w:rPr>
          <w:t>J Fish Aquat Sci</w:t>
        </w:r>
      </w:ins>
      <w:del w:id="1448"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1449" w:author="Montevecchi, William" w:date="2018-04-19T12:00:00Z">
        <w:r w:rsidDel="007B4BE7">
          <w:rPr>
            <w:rFonts w:ascii="Times New Roman" w:hAnsi="Times New Roman"/>
            <w:sz w:val="24"/>
            <w:szCs w:val="24"/>
            <w:lang w:val="en-US"/>
          </w:rPr>
          <w:delText>adian Journal of Fisheries and</w:delText>
        </w:r>
      </w:del>
      <w:ins w:id="1450"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1451"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1452" w:author="Montevecchi, William" w:date="2018-04-19T12:05:00Z">
        <w:r w:rsidRPr="00E72F8C" w:rsidDel="00E72F8C">
          <w:rPr>
            <w:rFonts w:ascii="Times New Roman" w:hAnsi="Times New Roman"/>
            <w:sz w:val="24"/>
            <w:szCs w:val="24"/>
            <w:lang w:val="en-US"/>
          </w:rPr>
          <w:delText>ournal of</w:delText>
        </w:r>
      </w:del>
      <w:ins w:id="1453" w:author="Montevecchi, William" w:date="2018-04-19T12:06:00Z">
        <w:r w:rsidR="00E72F8C" w:rsidRPr="00E72F8C">
          <w:rPr>
            <w:rFonts w:ascii="Times New Roman" w:hAnsi="Times New Roman"/>
            <w:sz w:val="24"/>
            <w:szCs w:val="24"/>
            <w:lang w:val="en-US"/>
            <w:rPrChange w:id="1454" w:author="Montevecchi, William" w:date="2018-04-19T12:06:00Z">
              <w:rPr>
                <w:rFonts w:ascii="Times New Roman" w:hAnsi="Times New Roman"/>
                <w:sz w:val="24"/>
                <w:szCs w:val="24"/>
                <w:highlight w:val="yellow"/>
                <w:lang w:val="en-US"/>
              </w:rPr>
            </w:rPrChange>
          </w:rPr>
          <w:t xml:space="preserve"> </w:t>
        </w:r>
      </w:ins>
      <w:del w:id="1455"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1456"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1457"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1458"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1459"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1460" w:author="Montevecchi, William" w:date="2018-04-19T12:07:00Z">
        <w:r w:rsidR="00E72F8C">
          <w:rPr>
            <w:rFonts w:ascii="Times New Roman" w:hAnsi="Times New Roman"/>
            <w:sz w:val="24"/>
            <w:szCs w:val="24"/>
            <w:lang w:val="en-US"/>
          </w:rPr>
          <w:t xml:space="preserve"> J Fish Aquat Sci</w:t>
        </w:r>
      </w:ins>
      <w:del w:id="1461"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1462" w:author="Montevecchi, William" w:date="2018-04-19T12:07:00Z">
        <w:r w:rsidR="00E72F8C">
          <w:rPr>
            <w:rFonts w:ascii="Times New Roman" w:hAnsi="Times New Roman"/>
            <w:sz w:val="24"/>
            <w:szCs w:val="24"/>
            <w:lang w:val="en-US"/>
          </w:rPr>
          <w:t>J Fish Aquat Sci</w:t>
        </w:r>
      </w:ins>
      <w:ins w:id="1463" w:author="Montevecchi, William" w:date="2018-04-19T12:08:00Z">
        <w:r w:rsidR="00E72F8C">
          <w:rPr>
            <w:rFonts w:ascii="Times New Roman" w:hAnsi="Times New Roman"/>
            <w:sz w:val="24"/>
            <w:szCs w:val="24"/>
            <w:lang w:val="en-US"/>
          </w:rPr>
          <w:t xml:space="preserve"> </w:t>
        </w:r>
      </w:ins>
      <w:del w:id="1464"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1465" w:author="Montevecchi, William" w:date="2018-04-19T12:08:00Z">
        <w:r w:rsidR="00E72F8C">
          <w:rPr>
            <w:rFonts w:ascii="Times New Roman" w:hAnsi="Times New Roman"/>
            <w:sz w:val="24"/>
            <w:szCs w:val="24"/>
            <w:lang w:val="en-US"/>
          </w:rPr>
          <w:t>u</w:t>
        </w:r>
      </w:ins>
      <w:del w:id="1466"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1467" w:author="Montevecchi, William" w:date="2018-04-19T12:08:00Z">
        <w:r w:rsidR="00E72F8C">
          <w:rPr>
            <w:rFonts w:ascii="Times New Roman" w:hAnsi="Times New Roman"/>
            <w:sz w:val="24"/>
            <w:szCs w:val="24"/>
            <w:lang w:val="en-US"/>
          </w:rPr>
          <w:t>h</w:t>
        </w:r>
      </w:ins>
      <w:del w:id="1468"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1469" w:author="Montevecchi, William" w:date="2018-04-19T12:08:00Z">
        <w:r w:rsidDel="00E72F8C">
          <w:rPr>
            <w:rFonts w:ascii="Times New Roman" w:hAnsi="Times New Roman"/>
            <w:sz w:val="24"/>
            <w:szCs w:val="24"/>
            <w:lang w:val="en-US"/>
          </w:rPr>
          <w:delText>Stock</w:delText>
        </w:r>
      </w:del>
      <w:ins w:id="1470"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471"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472"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473"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474"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475" w:author="Montevecchi, William" w:date="2018-04-19T12:09:00Z">
        <w:r w:rsidR="00E72F8C">
          <w:rPr>
            <w:rFonts w:ascii="Times New Roman" w:hAnsi="Times New Roman"/>
            <w:sz w:val="24"/>
            <w:szCs w:val="24"/>
            <w:lang w:val="en-US"/>
          </w:rPr>
          <w:t xml:space="preserve">n </w:t>
        </w:r>
      </w:ins>
      <w:del w:id="1476"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477"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478"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479"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480"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481"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482"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483" w:author="Montevecchi, William" w:date="2018-04-19T12:09:00Z">
        <w:r w:rsidDel="00E72F8C">
          <w:rPr>
            <w:rFonts w:ascii="Times New Roman" w:hAnsi="Times New Roman"/>
            <w:sz w:val="24"/>
            <w:szCs w:val="24"/>
            <w:lang w:val="en-US"/>
          </w:rPr>
          <w:delText xml:space="preserve">Document </w:delText>
        </w:r>
      </w:del>
      <w:ins w:id="1484"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485"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486"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487"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488"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489"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490" w:author="Montevecchi, William" w:date="2018-04-19T12:14:00Z"/>
          <w:rFonts w:ascii="Arial" w:hAnsi="Arial" w:cs="Arial"/>
          <w:sz w:val="20"/>
          <w:szCs w:val="20"/>
        </w:rPr>
        <w:pPrChange w:id="1491" w:author="Montevecchi, William" w:date="2018-04-19T12:15:00Z">
          <w:pPr>
            <w:pStyle w:val="EndNoteBibliography"/>
            <w:spacing w:after="0" w:line="480" w:lineRule="auto"/>
            <w:ind w:left="720" w:hanging="720"/>
          </w:pPr>
        </w:pPrChange>
      </w:pPr>
      <w:r>
        <w:t xml:space="preserve">Montevecchi WA (2000) Seabirds. In: Bundy A, Lilly GR, Shelton PA (eds) A </w:t>
      </w:r>
      <w:del w:id="1492" w:author="Montevecchi, William" w:date="2018-04-19T12:11:00Z">
        <w:r w:rsidDel="00E72F8C">
          <w:delText xml:space="preserve">Mass </w:delText>
        </w:r>
      </w:del>
      <w:ins w:id="1493" w:author="Montevecchi, William" w:date="2018-04-19T12:11:00Z">
        <w:r w:rsidR="00E72F8C">
          <w:t xml:space="preserve">mass </w:t>
        </w:r>
      </w:ins>
      <w:del w:id="1494" w:author="Montevecchi, William" w:date="2018-04-19T12:11:00Z">
        <w:r w:rsidDel="00E72F8C">
          <w:delText xml:space="preserve">Balance </w:delText>
        </w:r>
      </w:del>
      <w:ins w:id="1495" w:author="Montevecchi, William" w:date="2018-04-19T12:11:00Z">
        <w:r w:rsidR="00E72F8C">
          <w:t xml:space="preserve">balance </w:t>
        </w:r>
      </w:ins>
      <w:del w:id="1496" w:author="Montevecchi, William" w:date="2018-04-19T12:11:00Z">
        <w:r w:rsidDel="00E72F8C">
          <w:delText xml:space="preserve">Model </w:delText>
        </w:r>
      </w:del>
      <w:ins w:id="1497" w:author="Montevecchi, William" w:date="2018-04-19T12:11:00Z">
        <w:r w:rsidR="00E72F8C">
          <w:t xml:space="preserve">model </w:t>
        </w:r>
      </w:ins>
      <w:r>
        <w:t>of the Newfoundland-Labrador Shelf</w:t>
      </w:r>
      <w:ins w:id="1498" w:author="Montevecchi, William" w:date="2018-04-19T12:11:00Z">
        <w:r w:rsidR="00E72F8C">
          <w:t xml:space="preserve">. </w:t>
        </w:r>
      </w:ins>
      <w:ins w:id="1499" w:author="Montevecchi, William" w:date="2018-04-19T12:12:00Z">
        <w:r w:rsidR="00713E89" w:rsidRPr="00713E89">
          <w:rPr>
            <w:iCs/>
            <w:rPrChange w:id="1500"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501"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502" w:author="Montevecchi, William" w:date="2018-04-19T12:14:00Z"/>
          <w:rFonts w:ascii="Arial" w:hAnsi="Arial" w:cs="Arial"/>
          <w:sz w:val="20"/>
          <w:szCs w:val="20"/>
          <w:rPrChange w:id="1503" w:author="Montevecchi, William" w:date="2018-04-19T12:14:00Z">
            <w:rPr>
              <w:ins w:id="1504" w:author="Montevecchi, William" w:date="2018-04-19T12:14:00Z"/>
              <w:rFonts w:ascii="Times New Roman" w:hAnsi="Times New Roman"/>
              <w:sz w:val="24"/>
              <w:szCs w:val="24"/>
              <w:lang w:val="en-US"/>
            </w:rPr>
          </w:rPrChange>
        </w:rPr>
        <w:pPrChange w:id="1505"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506" w:author="Montevecchi, William" w:date="2018-04-19T11:00:00Z"/>
        </w:rPr>
        <w:pPrChange w:id="1507" w:author="Montevecchi, William" w:date="2018-04-19T12:16:00Z">
          <w:pPr>
            <w:pStyle w:val="EndNoteBibliography"/>
            <w:spacing w:after="0" w:line="480" w:lineRule="auto"/>
            <w:ind w:left="720" w:hanging="720"/>
          </w:pPr>
        </w:pPrChange>
      </w:pPr>
      <w:r>
        <w:t xml:space="preserve">Montevecchi WA (2007) Binary dietary responses of northern gannets </w:t>
      </w:r>
      <w:r>
        <w:rPr>
          <w:i/>
          <w:iCs/>
          <w:lang w:val="it-IT"/>
        </w:rPr>
        <w:t>Sula bassana</w:t>
      </w:r>
      <w:r>
        <w:t xml:space="preserve"> indicate changing food web and oceanographic conditions. Mar</w:t>
      </w:r>
      <w:del w:id="1508" w:author="Montevecchi, William" w:date="2018-04-19T12:16:00Z">
        <w:r w:rsidDel="00713E89">
          <w:delText>ine</w:delText>
        </w:r>
      </w:del>
      <w:r>
        <w:t xml:space="preserve"> Ecol</w:t>
      </w:r>
      <w:del w:id="1509" w:author="Montevecchi, William" w:date="2018-04-19T12:16:00Z">
        <w:r w:rsidDel="00713E89">
          <w:delText>ogy</w:delText>
        </w:r>
      </w:del>
      <w:r>
        <w:t xml:space="preserve"> </w:t>
      </w:r>
      <w:del w:id="1510" w:author="Montevecchi, William" w:date="2018-04-19T12:30:00Z">
        <w:r w:rsidDel="00713E89">
          <w:delText>Progr</w:delText>
        </w:r>
      </w:del>
      <w:ins w:id="1511" w:author="Montevecchi, William" w:date="2018-04-19T12:30:00Z">
        <w:r w:rsidR="00713E89">
          <w:t>Prog</w:t>
        </w:r>
      </w:ins>
      <w:del w:id="1512" w:author="Montevecchi, William" w:date="2018-04-19T12:16:00Z">
        <w:r w:rsidDel="00713E89">
          <w:delText>ess</w:delText>
        </w:r>
      </w:del>
      <w:r>
        <w:t xml:space="preserve"> Ser</w:t>
      </w:r>
      <w:del w:id="1513"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514" w:author="Montevecchi, William" w:date="2018-04-19T12:14:00Z"/>
          <w:bCs/>
        </w:rPr>
      </w:pPr>
    </w:p>
    <w:p w14:paraId="17E35AF4" w14:textId="6195B800" w:rsidR="00F70207" w:rsidRPr="00F70207" w:rsidRDefault="00F70207" w:rsidP="00F70207">
      <w:pPr>
        <w:tabs>
          <w:tab w:val="left" w:pos="-1440"/>
        </w:tabs>
        <w:ind w:left="450" w:hanging="450"/>
        <w:rPr>
          <w:ins w:id="1515" w:author="Montevecchi, William" w:date="2018-04-19T11:00:00Z"/>
          <w:rPrChange w:id="1516" w:author="Montevecchi, William" w:date="2018-04-19T11:01:00Z">
            <w:rPr>
              <w:ins w:id="1517" w:author="Montevecchi, William" w:date="2018-04-19T11:00:00Z"/>
              <w:rFonts w:ascii="Arial" w:hAnsi="Arial" w:cs="Arial"/>
              <w:sz w:val="20"/>
              <w:szCs w:val="20"/>
            </w:rPr>
          </w:rPrChange>
        </w:rPr>
      </w:pPr>
      <w:ins w:id="1518" w:author="Montevecchi, William" w:date="2018-04-19T11:00:00Z">
        <w:r w:rsidRPr="00F70207">
          <w:rPr>
            <w:bCs/>
            <w:rPrChange w:id="1519" w:author="Montevecchi, William" w:date="2018-04-19T11:00:00Z">
              <w:rPr>
                <w:rFonts w:ascii="Arial" w:hAnsi="Arial" w:cs="Arial"/>
                <w:b/>
                <w:bCs/>
                <w:sz w:val="20"/>
                <w:szCs w:val="20"/>
              </w:rPr>
            </w:rPrChange>
          </w:rPr>
          <w:t>Montevecchi WA</w:t>
        </w:r>
        <w:r w:rsidRPr="00F70207">
          <w:rPr>
            <w:rPrChange w:id="1520"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521" w:author="Montevecchi, William" w:date="2018-04-19T11:01:00Z">
              <w:rPr>
                <w:rFonts w:ascii="Arial" w:hAnsi="Arial" w:cs="Arial"/>
                <w:i/>
                <w:iCs/>
                <w:sz w:val="20"/>
                <w:szCs w:val="20"/>
              </w:rPr>
            </w:rPrChange>
          </w:rPr>
          <w:t>Can Atlan Fish</w:t>
        </w:r>
        <w:r w:rsidR="00713E89">
          <w:rPr>
            <w:iCs/>
          </w:rPr>
          <w:t xml:space="preserve"> Sci</w:t>
        </w:r>
        <w:r w:rsidRPr="00F70207">
          <w:rPr>
            <w:iCs/>
            <w:rPrChange w:id="1522" w:author="Montevecchi, William" w:date="2018-04-19T11:01:00Z">
              <w:rPr>
                <w:rFonts w:ascii="Arial" w:hAnsi="Arial" w:cs="Arial"/>
                <w:i/>
                <w:iCs/>
                <w:sz w:val="20"/>
                <w:szCs w:val="20"/>
              </w:rPr>
            </w:rPrChange>
          </w:rPr>
          <w:t xml:space="preserve"> Advis Com Res Doc</w:t>
        </w:r>
        <w:r w:rsidRPr="00F70207">
          <w:rPr>
            <w:rPrChange w:id="1523"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524"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25"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26"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527"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28"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29"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530" w:author="Montevecchi, William" w:date="2018-04-19T12:19:00Z">
        <w:r w:rsidR="00713E89" w:rsidRPr="00713E89">
          <w:rPr>
            <w:rFonts w:ascii="Times New Roman" w:hAnsi="Times New Roman"/>
            <w:sz w:val="24"/>
            <w:szCs w:val="24"/>
            <w:highlight w:val="yellow"/>
            <w:lang w:val="en-US"/>
            <w:rPrChange w:id="1531" w:author="Montevecchi, William" w:date="2018-04-19T12:19:00Z">
              <w:rPr>
                <w:rFonts w:ascii="Times New Roman" w:hAnsi="Times New Roman"/>
                <w:sz w:val="24"/>
                <w:szCs w:val="24"/>
                <w:lang w:val="en-US"/>
              </w:rPr>
            </w:rPrChange>
          </w:rPr>
          <w:t>#?:</w:t>
        </w:r>
      </w:ins>
      <w:del w:id="1532"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533"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534"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535"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536" w:author="Montevecchi, William" w:date="2018-04-19T12:19:00Z">
        <w:r w:rsidDel="00713E89">
          <w:rPr>
            <w:rFonts w:ascii="Times New Roman" w:hAnsi="Times New Roman"/>
            <w:sz w:val="24"/>
            <w:szCs w:val="24"/>
            <w:lang w:val="en-US"/>
          </w:rPr>
          <w:delText xml:space="preserve">Progress </w:delText>
        </w:r>
      </w:del>
      <w:ins w:id="1537" w:author="Montevecchi, William" w:date="2018-04-19T12:30:00Z">
        <w:r w:rsidR="00713E89">
          <w:rPr>
            <w:rFonts w:ascii="Times New Roman" w:hAnsi="Times New Roman"/>
            <w:sz w:val="24"/>
            <w:szCs w:val="24"/>
            <w:lang w:val="en-US"/>
          </w:rPr>
          <w:t>Prog</w:t>
        </w:r>
      </w:ins>
      <w:ins w:id="1538"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539"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540"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41"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42"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543"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544"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545"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546"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547"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548" w:author="Montevecchi, William" w:date="2018-04-19T12:21:00Z">
        <w:r w:rsidR="00713E89">
          <w:rPr>
            <w:rFonts w:ascii="Times New Roman" w:hAnsi="Times New Roman"/>
            <w:sz w:val="24"/>
            <w:szCs w:val="24"/>
            <w:lang w:val="en-US"/>
          </w:rPr>
          <w:t xml:space="preserve"> </w:t>
        </w:r>
      </w:ins>
      <w:del w:id="1549"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urphy HM, Pepin P, Robert D (2018) Re-visiting the drivers of capelin recruitment in Newfoundland since 1991. Fish</w:t>
      </w:r>
      <w:ins w:id="1550" w:author="Montevecchi, William" w:date="2018-04-19T12:21:00Z">
        <w:r w:rsidR="00713E89">
          <w:rPr>
            <w:rFonts w:ascii="Times New Roman" w:hAnsi="Times New Roman"/>
            <w:sz w:val="24"/>
            <w:szCs w:val="24"/>
            <w:lang w:val="en-US"/>
          </w:rPr>
          <w:t xml:space="preserve"> </w:t>
        </w:r>
      </w:ins>
      <w:del w:id="1551"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552" w:author="Montevecchi, William" w:date="2018-04-19T12:21:00Z">
        <w:r w:rsidR="00713E89">
          <w:rPr>
            <w:rFonts w:ascii="Times New Roman" w:hAnsi="Times New Roman"/>
            <w:sz w:val="24"/>
            <w:szCs w:val="24"/>
            <w:lang w:val="en-US"/>
          </w:rPr>
          <w:t xml:space="preserve"> </w:t>
        </w:r>
      </w:ins>
      <w:del w:id="1553"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554"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555" w:author="Montevecchi, William" w:date="2018-04-19T12:23:00Z"/>
        </w:rPr>
        <w:pPrChange w:id="1556"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557" w:author="Montevecchi, William" w:date="2018-04-19T12:22:00Z">
        <w:r w:rsidR="00713E89" w:rsidRPr="00713E89">
          <w:rPr>
            <w:i/>
            <w:iCs/>
            <w:rPrChange w:id="1558" w:author="Montevecchi, William" w:date="2018-04-19T12:23:00Z">
              <w:rPr>
                <w:rFonts w:ascii="Arial" w:hAnsi="Arial" w:cs="Arial"/>
                <w:i/>
                <w:iCs/>
                <w:sz w:val="20"/>
                <w:szCs w:val="20"/>
              </w:rPr>
            </w:rPrChange>
          </w:rPr>
          <w:t xml:space="preserve"> J Fish Aquat Sci</w:t>
        </w:r>
        <w:r w:rsidR="00713E89" w:rsidRPr="00713E89">
          <w:rPr>
            <w:rPrChange w:id="1559" w:author="Montevecchi, William" w:date="2018-04-19T12:23:00Z">
              <w:rPr>
                <w:rFonts w:ascii="Arial" w:hAnsi="Arial" w:cs="Arial"/>
                <w:sz w:val="20"/>
                <w:szCs w:val="20"/>
              </w:rPr>
            </w:rPrChange>
          </w:rPr>
          <w:t xml:space="preserve"> </w:t>
        </w:r>
      </w:ins>
      <w:del w:id="1560" w:author="Montevecchi, William" w:date="2018-04-19T12:22:00Z">
        <w:r w:rsidDel="00713E89">
          <w:delText>adian Journal of Fisheries and Aquatic Sciences</w:delText>
        </w:r>
      </w:del>
      <w:del w:id="1561"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562"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563"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564"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565"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566"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567"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568"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569" w:author="Montevecchi, William" w:date="2018-04-19T12:24:00Z">
        <w:r w:rsidR="00713E89">
          <w:rPr>
            <w:rFonts w:ascii="Times New Roman" w:hAnsi="Times New Roman"/>
            <w:sz w:val="24"/>
            <w:szCs w:val="24"/>
            <w:lang w:val="en-US"/>
          </w:rPr>
          <w:t xml:space="preserve"> </w:t>
        </w:r>
      </w:ins>
      <w:del w:id="1570"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571" w:author="Montevecchi, William" w:date="2018-04-19T12:24:00Z">
        <w:r w:rsidR="00713E89">
          <w:rPr>
            <w:rFonts w:ascii="Times New Roman" w:hAnsi="Times New Roman"/>
            <w:sz w:val="24"/>
            <w:szCs w:val="24"/>
            <w:lang w:val="en-US"/>
          </w:rPr>
          <w:t xml:space="preserve"> </w:t>
        </w:r>
      </w:ins>
      <w:del w:id="1572"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573"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574"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575"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576"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577"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78"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79"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580"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581"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82"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83"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584"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585"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86"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87"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na E, Mitson RB (1996) Acoustic sampling and signal processing near the seabed: the deadzone revisited. ICES J</w:t>
      </w:r>
      <w:del w:id="1588"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589" w:author="Montevecchi, William" w:date="2018-04-19T12:27:00Z">
        <w:r w:rsidDel="00713E89">
          <w:rPr>
            <w:rFonts w:ascii="Times New Roman" w:hAnsi="Times New Roman"/>
            <w:sz w:val="24"/>
            <w:szCs w:val="24"/>
            <w:lang w:val="en-US"/>
          </w:rPr>
          <w:delText xml:space="preserve">Marine </w:delText>
        </w:r>
      </w:del>
      <w:ins w:id="1590"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591"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sidRPr="00FF5437">
        <w:rPr>
          <w:rFonts w:ascii="Times New Roman" w:hAnsi="Times New Roman"/>
          <w:sz w:val="24"/>
          <w:szCs w:val="24"/>
          <w:lang w:val="en-US"/>
          <w:rPrChange w:id="1592" w:author="DFO-MPO" w:date="2018-04-26T12:33:00Z">
            <w:rPr>
              <w:rFonts w:ascii="Times New Roman" w:hAnsi="Times New Roman"/>
              <w:sz w:val="24"/>
              <w:szCs w:val="24"/>
              <w:lang w:val="es-ES_tradnl"/>
            </w:rPr>
          </w:rPrChange>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593"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94"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95"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sidRPr="00FF5437">
        <w:rPr>
          <w:rFonts w:ascii="Times New Roman" w:hAnsi="Times New Roman"/>
          <w:sz w:val="24"/>
          <w:szCs w:val="24"/>
          <w:rPrChange w:id="1596" w:author="DFO-MPO" w:date="2018-04-26T12:33:00Z">
            <w:rPr>
              <w:rFonts w:ascii="Times New Roman" w:hAnsi="Times New Roman"/>
              <w:sz w:val="24"/>
              <w:szCs w:val="24"/>
              <w:lang w:val="es-ES_tradnl"/>
            </w:rPr>
          </w:rPrChange>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597"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598"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599"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sidRPr="00FF5437">
        <w:rPr>
          <w:rFonts w:ascii="Times New Roman" w:hAnsi="Times New Roman"/>
          <w:sz w:val="24"/>
          <w:szCs w:val="24"/>
          <w:rPrChange w:id="1600" w:author="DFO-MPO" w:date="2018-04-26T12:33:00Z">
            <w:rPr>
              <w:rFonts w:ascii="Times New Roman" w:hAnsi="Times New Roman"/>
              <w:sz w:val="24"/>
              <w:szCs w:val="24"/>
              <w:lang w:val="es-ES_tradnl"/>
            </w:rPr>
          </w:rPrChange>
        </w:rPr>
        <w:t>ó</w:t>
      </w:r>
      <w:r>
        <w:rPr>
          <w:rFonts w:ascii="Times New Roman" w:hAnsi="Times New Roman"/>
          <w:sz w:val="24"/>
          <w:szCs w:val="24"/>
        </w:rPr>
        <w:t>rdarson G, Marteinsd</w:t>
      </w:r>
      <w:r w:rsidRPr="00FF5437">
        <w:rPr>
          <w:rFonts w:ascii="Times New Roman" w:hAnsi="Times New Roman"/>
          <w:sz w:val="24"/>
          <w:szCs w:val="24"/>
          <w:rPrChange w:id="1601" w:author="DFO-MPO" w:date="2018-04-26T12:33:00Z">
            <w:rPr>
              <w:rFonts w:ascii="Times New Roman" w:hAnsi="Times New Roman"/>
              <w:sz w:val="24"/>
              <w:szCs w:val="24"/>
              <w:lang w:val="es-ES_tradnl"/>
            </w:rPr>
          </w:rPrChange>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602"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603"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604"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605" w:author="Montevecchi, William" w:date="2018-04-19T12:29:00Z">
        <w:r w:rsidR="00713E89">
          <w:rPr>
            <w:rFonts w:ascii="Times New Roman" w:hAnsi="Times New Roman"/>
            <w:sz w:val="24"/>
            <w:szCs w:val="24"/>
            <w:lang w:val="en-US"/>
          </w:rPr>
          <w:t xml:space="preserve"> </w:t>
        </w:r>
      </w:ins>
      <w:del w:id="1606" w:author="Montevecchi, William" w:date="2018-04-19T12:29:00Z">
        <w:r w:rsidDel="00713E89">
          <w:rPr>
            <w:rFonts w:ascii="Times New Roman" w:hAnsi="Times New Roman"/>
            <w:sz w:val="24"/>
            <w:szCs w:val="24"/>
            <w:lang w:val="en-US"/>
          </w:rPr>
          <w:delText>r</w:delText>
        </w:r>
      </w:del>
      <w:del w:id="1607"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608" w:author="Montevecchi, William" w:date="2018-04-19T12:28:00Z">
        <w:r w:rsidDel="00713E89">
          <w:rPr>
            <w:rFonts w:ascii="Times New Roman" w:hAnsi="Times New Roman"/>
            <w:sz w:val="24"/>
            <w:szCs w:val="24"/>
            <w:lang w:val="en-US"/>
          </w:rPr>
          <w:delText xml:space="preserve">ies </w:delText>
        </w:r>
      </w:del>
      <w:ins w:id="1609"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610"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611"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612"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613"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614" w:author="Montevecchi, William" w:date="2018-04-19T12:32:00Z">
        <w:r w:rsidDel="00713E89">
          <w:rPr>
            <w:rFonts w:ascii="Times New Roman" w:hAnsi="Times New Roman"/>
            <w:sz w:val="24"/>
            <w:szCs w:val="24"/>
            <w:lang w:val="en-US"/>
          </w:rPr>
          <w:delText xml:space="preserve">managing </w:delText>
        </w:r>
      </w:del>
      <w:ins w:id="1615"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616" w:author="Montevecchi, William" w:date="2018-04-19T12:30:00Z">
        <w:r w:rsidDel="00713E89">
          <w:rPr>
            <w:rFonts w:ascii="Times New Roman" w:hAnsi="Times New Roman"/>
            <w:sz w:val="24"/>
            <w:szCs w:val="24"/>
            <w:lang w:val="en-US"/>
          </w:rPr>
          <w:delText>Progr</w:delText>
        </w:r>
      </w:del>
      <w:ins w:id="1617"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618" w:author="Montevecchi, William" w:date="2018-04-19T12:32:00Z">
        <w:r w:rsidDel="00713E89">
          <w:rPr>
            <w:rFonts w:ascii="Times New Roman" w:hAnsi="Times New Roman"/>
            <w:sz w:val="24"/>
            <w:szCs w:val="24"/>
            <w:lang w:val="en-US"/>
          </w:rPr>
          <w:delText xml:space="preserve">ogy </w:delText>
        </w:r>
      </w:del>
      <w:ins w:id="1619"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620"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621"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622"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623"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624" w:author="Montevecchi, William" w:date="2018-04-19T12:30:00Z">
        <w:r w:rsidDel="00713E89">
          <w:rPr>
            <w:rFonts w:ascii="Times New Roman" w:hAnsi="Times New Roman"/>
            <w:sz w:val="24"/>
            <w:szCs w:val="24"/>
            <w:shd w:val="clear" w:color="auto" w:fill="FFFF00"/>
            <w:lang w:val="en-US"/>
          </w:rPr>
          <w:delText>Progr</w:delText>
        </w:r>
      </w:del>
      <w:ins w:id="1625" w:author="Montevecchi, William" w:date="2018-04-19T12:30:00Z">
        <w:r w:rsidR="00713E89">
          <w:rPr>
            <w:rFonts w:ascii="Times New Roman" w:hAnsi="Times New Roman"/>
            <w:sz w:val="24"/>
            <w:szCs w:val="24"/>
            <w:shd w:val="clear" w:color="auto" w:fill="FFFF00"/>
            <w:lang w:val="en-US"/>
          </w:rPr>
          <w:t>Prog</w:t>
        </w:r>
      </w:ins>
      <w:del w:id="1626"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627" w:author="Montevecchi, William" w:date="2018-04-19T12:35:00Z">
        <w:r w:rsidDel="00317816">
          <w:rPr>
            <w:rFonts w:ascii="Times New Roman" w:hAnsi="Times New Roman"/>
            <w:sz w:val="24"/>
            <w:szCs w:val="24"/>
            <w:shd w:val="clear" w:color="auto" w:fill="FFFF00"/>
            <w:lang w:val="en-US"/>
          </w:rPr>
          <w:delText xml:space="preserve">Oceanography </w:delText>
        </w:r>
      </w:del>
      <w:ins w:id="1628"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629"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630" w:author="Montevecchi, William" w:date="2018-04-19T12:35:00Z">
        <w:r w:rsidDel="00317816">
          <w:rPr>
            <w:rFonts w:ascii="Times New Roman" w:hAnsi="Times New Roman"/>
            <w:sz w:val="24"/>
            <w:szCs w:val="24"/>
            <w:lang w:val="en-US"/>
          </w:rPr>
          <w:delText xml:space="preserve"> a</w:delText>
        </w:r>
      </w:del>
      <w:ins w:id="1631"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632" w:author="Montevecchi, William" w:date="2018-04-19T12:36:00Z">
        <w:r w:rsidDel="00317816">
          <w:rPr>
            <w:rFonts w:ascii="Times New Roman" w:hAnsi="Times New Roman"/>
            <w:sz w:val="24"/>
            <w:szCs w:val="24"/>
            <w:lang w:val="en-US"/>
          </w:rPr>
          <w:delText>a</w:delText>
        </w:r>
      </w:del>
      <w:del w:id="1633"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634"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635"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636"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637"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638" w:author="DFO-MPO" w:date="2018-04-13T10:32:00Z">
            <w:rPr>
              <w:rFonts w:ascii="Times New Roman" w:hAnsi="Times New Roman"/>
              <w:sz w:val="24"/>
              <w:szCs w:val="24"/>
              <w:lang w:val="fr-FR"/>
            </w:rPr>
          </w:rPrChange>
        </w:rPr>
        <w:t>é</w:t>
      </w:r>
      <w:r w:rsidRPr="00FF5437">
        <w:rPr>
          <w:rFonts w:ascii="Times New Roman" w:hAnsi="Times New Roman"/>
          <w:sz w:val="24"/>
          <w:szCs w:val="24"/>
          <w:lang w:val="en-US"/>
          <w:rPrChange w:id="1639" w:author="DFO-MPO" w:date="2018-04-26T12:33:00Z">
            <w:rPr>
              <w:rFonts w:ascii="Times New Roman" w:hAnsi="Times New Roman"/>
              <w:sz w:val="24"/>
              <w:szCs w:val="24"/>
              <w:lang w:val="es-ES_tradnl"/>
            </w:rPr>
          </w:rPrChange>
        </w:rPr>
        <w:t>varez-Mart</w:t>
      </w:r>
      <w:r>
        <w:rPr>
          <w:rFonts w:ascii="Times New Roman" w:hAnsi="Times New Roman"/>
          <w:sz w:val="24"/>
          <w:szCs w:val="24"/>
        </w:rPr>
        <w:t>í</w:t>
      </w:r>
      <w:r>
        <w:rPr>
          <w:rFonts w:ascii="Times New Roman" w:hAnsi="Times New Roman"/>
          <w:sz w:val="24"/>
          <w:szCs w:val="24"/>
          <w:lang w:val="en-US"/>
        </w:rPr>
        <w:t>nez MO, Parrish RH, Roy C, Serra R, Shust KV, Ward MN, Zuzunaga JZ (1999) Worldwide large-scale fluctuations of sardine and anchovy populations. S</w:t>
      </w:r>
      <w:del w:id="1640"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641" w:author="Montevecchi, William" w:date="2018-04-19T12:36:00Z">
        <w:r w:rsidDel="00317816">
          <w:rPr>
            <w:rFonts w:ascii="Times New Roman" w:hAnsi="Times New Roman"/>
            <w:sz w:val="24"/>
            <w:szCs w:val="24"/>
            <w:lang w:val="en-US"/>
          </w:rPr>
          <w:delText>ri</w:delText>
        </w:r>
      </w:del>
      <w:ins w:id="1642" w:author="Montevecchi, William" w:date="2018-04-19T12:36:00Z">
        <w:r w:rsidR="00317816">
          <w:rPr>
            <w:rFonts w:ascii="Times New Roman" w:hAnsi="Times New Roman"/>
            <w:sz w:val="24"/>
            <w:szCs w:val="24"/>
            <w:lang w:val="en-US"/>
          </w:rPr>
          <w:t>ric</w:t>
        </w:r>
      </w:ins>
      <w:del w:id="1643"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644"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645"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646" w:author="Montevecchi, William" w:date="2018-04-19T12:37:00Z">
        <w:r w:rsidR="00317816">
          <w:rPr>
            <w:rFonts w:ascii="Times New Roman" w:hAnsi="Times New Roman"/>
            <w:sz w:val="24"/>
            <w:szCs w:val="24"/>
            <w:lang w:val="en-US"/>
          </w:rPr>
          <w:t xml:space="preserve"> </w:t>
        </w:r>
      </w:ins>
      <w:del w:id="1647"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648"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649"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650"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651"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652"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lastRenderedPageBreak/>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653" w:author="Montevecchi, William" w:date="2018-04-19T12:38:00Z">
        <w:r w:rsidDel="00317816">
          <w:rPr>
            <w:rFonts w:ascii="Times New Roman" w:hAnsi="Times New Roman"/>
            <w:sz w:val="24"/>
            <w:szCs w:val="24"/>
            <w:lang w:val="en-US"/>
          </w:rPr>
          <w:delText xml:space="preserve">Years </w:delText>
        </w:r>
      </w:del>
      <w:ins w:id="1654"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655" w:author="Montevecchi, William" w:date="2018-04-19T12:38:00Z">
        <w:r w:rsidDel="00317816">
          <w:rPr>
            <w:rFonts w:ascii="Times New Roman" w:hAnsi="Times New Roman"/>
            <w:sz w:val="24"/>
            <w:szCs w:val="24"/>
            <w:lang w:val="en-US"/>
          </w:rPr>
          <w:delText xml:space="preserve">High </w:delText>
        </w:r>
      </w:del>
      <w:ins w:id="1656" w:author="Montevecchi, William" w:date="2018-04-19T12:38:00Z">
        <w:r w:rsidR="00317816">
          <w:rPr>
            <w:rFonts w:ascii="Times New Roman" w:hAnsi="Times New Roman"/>
            <w:sz w:val="24"/>
            <w:szCs w:val="24"/>
            <w:lang w:val="en-US"/>
          </w:rPr>
          <w:t>high r</w:t>
        </w:r>
      </w:ins>
      <w:del w:id="1657"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658" w:author="Montevecchi, William" w:date="2018-04-19T12:38:00Z">
        <w:r w:rsidDel="00317816">
          <w:rPr>
            <w:rFonts w:ascii="Times New Roman" w:hAnsi="Times New Roman"/>
            <w:sz w:val="24"/>
            <w:szCs w:val="24"/>
            <w:lang w:val="en-US"/>
          </w:rPr>
          <w:delText xml:space="preserve">Spring </w:delText>
        </w:r>
      </w:del>
      <w:ins w:id="1659" w:author="Montevecchi, William" w:date="2018-04-19T12:38:00Z">
        <w:r w:rsidR="00317816">
          <w:rPr>
            <w:rFonts w:ascii="Times New Roman" w:hAnsi="Times New Roman"/>
            <w:sz w:val="24"/>
            <w:szCs w:val="24"/>
            <w:lang w:val="en-US"/>
          </w:rPr>
          <w:t xml:space="preserve">spring </w:t>
        </w:r>
      </w:ins>
      <w:del w:id="1660" w:author="Montevecchi, William" w:date="2018-04-19T12:38:00Z">
        <w:r w:rsidDel="00317816">
          <w:rPr>
            <w:rFonts w:ascii="Times New Roman" w:hAnsi="Times New Roman"/>
            <w:sz w:val="24"/>
            <w:szCs w:val="24"/>
            <w:lang w:val="en-US"/>
          </w:rPr>
          <w:delText xml:space="preserve">Spawning </w:delText>
        </w:r>
      </w:del>
      <w:ins w:id="1661"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662"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663" w:author="Montevecchi, William" w:date="2018-04-19T12:38:00Z">
        <w:r w:rsidR="00317816">
          <w:rPr>
            <w:rFonts w:ascii="Times New Roman" w:hAnsi="Times New Roman"/>
            <w:sz w:val="24"/>
            <w:szCs w:val="24"/>
            <w:lang w:val="en-US"/>
          </w:rPr>
          <w:t>o</w:t>
        </w:r>
      </w:ins>
      <w:del w:id="1664"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665" w:author="Montevecchi, William" w:date="2018-04-19T12:39:00Z">
        <w:r w:rsidDel="00317816">
          <w:rPr>
            <w:rFonts w:ascii="Times New Roman" w:hAnsi="Times New Roman"/>
            <w:sz w:val="24"/>
            <w:szCs w:val="24"/>
            <w:lang w:val="en-US"/>
          </w:rPr>
          <w:delText xml:space="preserve">Selective </w:delText>
        </w:r>
      </w:del>
      <w:ins w:id="1666" w:author="Montevecchi, William" w:date="2018-04-19T12:39:00Z">
        <w:r w:rsidR="00317816">
          <w:rPr>
            <w:rFonts w:ascii="Times New Roman" w:hAnsi="Times New Roman"/>
            <w:sz w:val="24"/>
            <w:szCs w:val="24"/>
            <w:lang w:val="en-US"/>
          </w:rPr>
          <w:t xml:space="preserve">selective </w:t>
        </w:r>
      </w:ins>
      <w:del w:id="1667" w:author="Montevecchi, William" w:date="2018-04-19T12:39:00Z">
        <w:r w:rsidDel="00317816">
          <w:rPr>
            <w:rFonts w:ascii="Times New Roman" w:hAnsi="Times New Roman"/>
            <w:sz w:val="24"/>
            <w:szCs w:val="24"/>
            <w:lang w:val="en-US"/>
          </w:rPr>
          <w:delText xml:space="preserve">Mortality </w:delText>
        </w:r>
      </w:del>
      <w:ins w:id="1668"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669" w:author="Montevecchi, William" w:date="2018-04-19T12:39:00Z">
        <w:r w:rsidDel="00317816">
          <w:rPr>
            <w:rFonts w:ascii="Times New Roman" w:hAnsi="Times New Roman"/>
            <w:sz w:val="24"/>
            <w:szCs w:val="24"/>
            <w:lang w:val="en-US"/>
          </w:rPr>
          <w:delText xml:space="preserve">Juvenile </w:delText>
        </w:r>
      </w:del>
      <w:ins w:id="1670" w:author="Montevecchi, William" w:date="2018-04-19T12:39:00Z">
        <w:r w:rsidR="00317816">
          <w:rPr>
            <w:rFonts w:ascii="Times New Roman" w:hAnsi="Times New Roman"/>
            <w:sz w:val="24"/>
            <w:szCs w:val="24"/>
            <w:lang w:val="en-US"/>
          </w:rPr>
          <w:t xml:space="preserve">juvenile </w:t>
        </w:r>
      </w:ins>
      <w:del w:id="1671" w:author="Montevecchi, William" w:date="2018-04-19T12:39:00Z">
        <w:r w:rsidDel="00317816">
          <w:rPr>
            <w:rFonts w:ascii="Times New Roman" w:hAnsi="Times New Roman"/>
            <w:sz w:val="24"/>
            <w:szCs w:val="24"/>
            <w:lang w:val="en-US"/>
          </w:rPr>
          <w:delText>S</w:delText>
        </w:r>
      </w:del>
      <w:ins w:id="1672"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673" w:author="Montevecchi, William" w:date="2018-04-19T12:39:00Z">
        <w:r w:rsidR="00317816">
          <w:rPr>
            <w:rFonts w:ascii="Times New Roman" w:hAnsi="Times New Roman"/>
            <w:sz w:val="24"/>
            <w:szCs w:val="24"/>
            <w:lang w:val="en-US"/>
          </w:rPr>
          <w:t>t</w:t>
        </w:r>
      </w:ins>
      <w:del w:id="1674"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675" w:author="Montevecchi, William" w:date="2018-04-19T12:39:00Z">
        <w:r w:rsidR="00317816">
          <w:rPr>
            <w:rFonts w:ascii="Times New Roman" w:hAnsi="Times New Roman"/>
            <w:sz w:val="24"/>
            <w:szCs w:val="24"/>
            <w:lang w:val="en-US"/>
          </w:rPr>
          <w:t>f</w:t>
        </w:r>
      </w:ins>
      <w:del w:id="1676"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677" w:author="Montevecchi, William" w:date="2018-04-19T12:40:00Z">
        <w:r w:rsidR="00317816">
          <w:rPr>
            <w:rFonts w:ascii="Times New Roman" w:hAnsi="Times New Roman"/>
            <w:sz w:val="24"/>
            <w:szCs w:val="24"/>
            <w:lang w:val="en-US"/>
          </w:rPr>
          <w:t>r</w:t>
        </w:r>
      </w:ins>
      <w:del w:id="1678"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679"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680"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681"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682"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683"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684"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685"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686"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687"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688"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689"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690"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691"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692"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693" w:author="Montevecchi, William" w:date="2018-04-19T12:42:00Z">
        <w:r w:rsidDel="00317816">
          <w:rPr>
            <w:rFonts w:ascii="Times New Roman" w:hAnsi="Times New Roman"/>
            <w:sz w:val="24"/>
            <w:szCs w:val="24"/>
            <w:lang w:val="en-US"/>
          </w:rPr>
          <w:delText>J</w:delText>
        </w:r>
      </w:del>
      <w:del w:id="1694" w:author="Montevecchi, William" w:date="2018-04-19T12:41:00Z">
        <w:r w:rsidDel="00317816">
          <w:rPr>
            <w:rFonts w:ascii="Times New Roman" w:hAnsi="Times New Roman"/>
            <w:sz w:val="24"/>
            <w:szCs w:val="24"/>
            <w:lang w:val="en-US"/>
          </w:rPr>
          <w:delText>ournal du</w:delText>
        </w:r>
      </w:del>
      <w:del w:id="1695"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696"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697"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698"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699" w:author="Montevecchi, William" w:date="2018-04-19T12:42:00Z">
        <w:r w:rsidR="00317816">
          <w:rPr>
            <w:rFonts w:ascii="Times New Roman" w:hAnsi="Times New Roman"/>
            <w:sz w:val="24"/>
            <w:szCs w:val="24"/>
            <w:lang w:val="en-US"/>
          </w:rPr>
          <w:t xml:space="preserve"> </w:t>
        </w:r>
      </w:ins>
      <w:del w:id="1700"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701"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702"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703"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704"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705"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706"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707"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708"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709" w:author="Montevecchi, William" w:date="2018-04-19T12:44:00Z">
        <w:r w:rsidDel="00317816">
          <w:rPr>
            <w:rFonts w:ascii="Times New Roman" w:hAnsi="Times New Roman"/>
            <w:sz w:val="24"/>
            <w:szCs w:val="24"/>
            <w:lang w:val="en-US"/>
          </w:rPr>
          <w:delText xml:space="preserve">ogy and </w:delText>
        </w:r>
      </w:del>
      <w:ins w:id="1710"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711"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712"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713"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714"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lastRenderedPageBreak/>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715"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716"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717"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718"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719"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720" w:author="Montevecchi, William" w:date="2018-04-19T15:41:00Z">
        <w:r w:rsidR="000117C7">
          <w:rPr>
            <w:rFonts w:ascii="Times New Roman" w:hAnsi="Times New Roman"/>
            <w:sz w:val="24"/>
            <w:szCs w:val="24"/>
          </w:rPr>
          <w:t>,</w:t>
        </w:r>
      </w:ins>
      <w:del w:id="1721"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722" w:author="Montevecchi, William" w:date="2018-04-19T15:41:00Z">
        <w:r w:rsidR="000117C7">
          <w:rPr>
            <w:rFonts w:ascii="Times New Roman" w:hAnsi="Times New Roman"/>
            <w:sz w:val="24"/>
            <w:szCs w:val="24"/>
          </w:rPr>
          <w:t>ding</w:t>
        </w:r>
      </w:ins>
      <w:del w:id="1723"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724" w:author="Montevecchi, William" w:date="2018-04-19T16:08:00Z">
              <w:r w:rsidR="009F378F">
                <w:rPr>
                  <w:rFonts w:ascii="Times New Roman" w:hAnsi="Times New Roman"/>
                  <w:sz w:val="24"/>
                  <w:szCs w:val="24"/>
                </w:rPr>
                <w:t xml:space="preserve">– 2009, 2012 - </w:t>
              </w:r>
            </w:ins>
            <w:del w:id="1725"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726"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727"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1728"/>
      <w:r>
        <w:rPr>
          <w:rFonts w:ascii="Times New Roman" w:hAnsi="Times New Roman"/>
        </w:rPr>
        <w:lastRenderedPageBreak/>
        <w:t xml:space="preserve">Table 2: </w:t>
      </w:r>
      <w:commentRangeEnd w:id="1728"/>
      <w:r w:rsidR="00D15634">
        <w:rPr>
          <w:rStyle w:val="Marquedecommentaire"/>
          <w:rFonts w:ascii="Times New Roman" w:eastAsia="Arial Unicode MS" w:hAnsi="Times New Roman" w:cs="Times New Roman"/>
          <w:color w:val="auto"/>
          <w:lang w:eastAsia="en-US"/>
        </w:rPr>
        <w:commentReference w:id="1728"/>
      </w:r>
      <w:ins w:id="1729" w:author="Montevecchi, William" w:date="2018-04-19T16:09:00Z">
        <w:r w:rsidR="009F378F">
          <w:rPr>
            <w:rFonts w:ascii="Times New Roman" w:hAnsi="Times New Roman"/>
            <w:sz w:val="24"/>
            <w:szCs w:val="24"/>
            <w:lang w:val="it-IT"/>
          </w:rPr>
          <w:t>A</w:t>
        </w:r>
      </w:ins>
      <w:del w:id="1730"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731" w:author="DFO-MPO" w:date="2018-04-13T14:40:00Z"/>
        </w:rPr>
        <w:sectPr w:rsidR="00286AED" w:rsidSect="00286AED">
          <w:pgSz w:w="15840" w:h="12240" w:orient="landscape"/>
          <w:pgMar w:top="1440" w:right="1440" w:bottom="1440" w:left="1440" w:header="708" w:footer="708" w:gutter="0"/>
          <w:cols w:space="720"/>
          <w:docGrid w:linePitch="326"/>
          <w:sectPrChange w:id="1732"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733"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1734"/>
      <w:r>
        <w:rPr>
          <w:rFonts w:ascii="Times New Roman" w:hAnsi="Times New Roman"/>
          <w:sz w:val="24"/>
          <w:szCs w:val="24"/>
          <w:lang w:val="en-US"/>
        </w:rPr>
        <w:t>Offshore acoustic index (red diamonds) and Trinity Bay May acoustic index (blue diamonds) from spring (May) acoustic surveys conducted 1998-2017. Dashed grey line indicate 95% confidence limit</w:t>
      </w:r>
      <w:del w:id="1735"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1734"/>
      <w:r w:rsidR="007E4C24">
        <w:rPr>
          <w:rStyle w:val="Marquedecommentaire"/>
          <w:rFonts w:ascii="Times New Roman" w:eastAsia="Arial Unicode MS" w:hAnsi="Times New Roman" w:cs="Times New Roman"/>
          <w:color w:val="auto"/>
          <w:lang w:val="en-US" w:eastAsia="en-US"/>
        </w:rPr>
        <w:commentReference w:id="1734"/>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1736" w:author="Regular, Paul" w:date="2018-04-25T12:20:00Z">
        <w:r w:rsidR="0044240F">
          <w:rPr>
            <w:rFonts w:ascii="Times New Roman" w:hAnsi="Times New Roman"/>
            <w:sz w:val="24"/>
            <w:szCs w:val="24"/>
            <w:lang w:val="en-US"/>
          </w:rPr>
          <w:t>95</w:t>
        </w:r>
      </w:ins>
      <w:del w:id="1737"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1738" w:author="Regular, Paul" w:date="2018-04-25T12:21:00Z">
        <w:r w:rsidR="0044240F">
          <w:rPr>
            <w:rFonts w:ascii="Times New Roman" w:hAnsi="Times New Roman"/>
            <w:sz w:val="24"/>
            <w:szCs w:val="24"/>
            <w:lang w:val="en-US"/>
          </w:rPr>
          <w:t xml:space="preserve">Annual </w:t>
        </w:r>
      </w:ins>
      <w:del w:id="1739"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1740" w:author="Regular, Paul" w:date="2018-04-25T12:21:00Z">
        <w:r w:rsidR="0044240F">
          <w:rPr>
            <w:rFonts w:ascii="Times New Roman" w:hAnsi="Times New Roman"/>
            <w:sz w:val="24"/>
            <w:szCs w:val="24"/>
            <w:lang w:val="en-US"/>
          </w:rPr>
          <w:t>c</w:t>
        </w:r>
      </w:ins>
      <w:ins w:id="1741"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1742" w:author="Regular, Paul" w:date="2018-04-25T12:20:00Z">
        <w:r w:rsidR="0044240F">
          <w:rPr>
            <w:rFonts w:ascii="Times New Roman" w:hAnsi="Times New Roman"/>
            <w:sz w:val="24"/>
            <w:szCs w:val="24"/>
            <w:lang w:val="en-US"/>
          </w:rPr>
          <w:t>earlier</w:t>
        </w:r>
      </w:ins>
      <w:ins w:id="1743" w:author="Regular, Paul" w:date="2018-04-25T12:19:00Z">
        <w:r w:rsidR="0044240F">
          <w:rPr>
            <w:rFonts w:ascii="Times New Roman" w:hAnsi="Times New Roman"/>
            <w:sz w:val="24"/>
            <w:szCs w:val="24"/>
            <w:lang w:val="en-US"/>
          </w:rPr>
          <w:t xml:space="preserve"> </w:t>
        </w:r>
      </w:ins>
      <w:ins w:id="1744" w:author="Regular, Paul" w:date="2018-04-25T12:20:00Z">
        <w:r w:rsidR="0044240F">
          <w:rPr>
            <w:rFonts w:ascii="Times New Roman" w:hAnsi="Times New Roman"/>
            <w:sz w:val="24"/>
            <w:szCs w:val="24"/>
            <w:lang w:val="en-US"/>
          </w:rPr>
          <w:t>years and warmer colors (red) indicate more recent years.</w:t>
        </w:r>
      </w:ins>
      <w:ins w:id="1745" w:author="Regular, Paul" w:date="2018-04-25T12:32:00Z">
        <w:r w:rsidR="00B42C2B">
          <w:rPr>
            <w:rFonts w:ascii="Times New Roman" w:hAnsi="Times New Roman"/>
            <w:sz w:val="24"/>
            <w:szCs w:val="24"/>
            <w:lang w:val="en-US"/>
          </w:rPr>
          <w:t xml:space="preserve"> The red area indicates areas not covered by the survey and the light red area</w:t>
        </w:r>
      </w:ins>
      <w:ins w:id="1746"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w:t>
      </w:r>
      <w:del w:id="1747"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Acoustic May surveys of the main bay were conducted as </w:t>
      </w:r>
      <w:r>
        <w:rPr>
          <w:rFonts w:ascii="Times New Roman" w:hAnsi="Times New Roman"/>
          <w:sz w:val="24"/>
          <w:szCs w:val="24"/>
          <w:lang w:val="en-US"/>
        </w:rPr>
        <w:lastRenderedPageBreak/>
        <w:t>part of the NAFO Div. 3L spring acoustic survey.</w:t>
      </w:r>
      <w:del w:id="1748"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749"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750" w:author="DFO-MPO" w:date="2018-04-13T14:41:00Z">
          <w:pPr>
            <w:pStyle w:val="Body"/>
          </w:pPr>
        </w:pPrChange>
      </w:pPr>
      <w:r>
        <w:lastRenderedPageBreak/>
        <w:t>Fig. 1 (</w:t>
      </w:r>
      <w:commentRangeStart w:id="1751"/>
      <w:r>
        <w:t>need</w:t>
      </w:r>
      <w:commentRangeEnd w:id="1751"/>
      <w:r w:rsidR="002800A3">
        <w:rPr>
          <w:rStyle w:val="Marquedecommentaire"/>
          <w:rFonts w:ascii="Times New Roman" w:eastAsia="Arial Unicode MS" w:hAnsi="Times New Roman" w:cs="Times New Roman"/>
          <w:color w:val="auto"/>
          <w:lang w:eastAsia="en-US"/>
        </w:rPr>
        <w:commentReference w:id="1751"/>
      </w:r>
      <w:r>
        <w:t xml:space="preserve"> </w:t>
      </w:r>
      <w:proofErr w:type="spellStart"/>
      <w:r>
        <w:t>lats</w:t>
      </w:r>
      <w:proofErr w:type="spellEnd"/>
      <w:r>
        <w:t xml:space="preserve"> and longs) </w:t>
      </w:r>
    </w:p>
    <w:p w14:paraId="7A90DF7A" w14:textId="77777777" w:rsidR="00286AED" w:rsidRDefault="00E5311E">
      <w:pPr>
        <w:pStyle w:val="Body"/>
        <w:rPr>
          <w:ins w:id="1752"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fr-CA" w:eastAsia="zh-CN"/>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85271E" w:rsidRDefault="0085271E">
                              <w:pPr>
                                <w:pStyle w:val="Body"/>
                              </w:pPr>
                              <w:r>
                                <w:t>B</w:t>
                              </w:r>
                            </w:p>
                          </w:txbxContent>
                        </wps:txbx>
                        <wps:bodyPr wrap="square" lIns="45719" tIns="45719" rIns="45719" bIns="45719" numCol="1" anchor="t">
                          <a:noAutofit/>
                        </wps:bodyPr>
                      </wps:wsp>
                    </wpg:wgp>
                  </a:graphicData>
                </a:graphic>
              </wp:anchor>
            </w:drawing>
          </mc:Choice>
          <mc:Fallback>
            <w:pict>
              <v:group w14:anchorId="06695D5F"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"/>
                <v:rect id="Shape 1073741826" o:spid="_x0000_s1028" style="position:absolute;width:3073;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" filled="f" stroked="f" strokeweight="1pt">
                  <v:stroke miterlimit="4"/>
                  <v:textbox inset="1.27mm,1.27mm,1.27mm,1.27mm">
                    <w:txbxContent>
                      <w:p w14:paraId="5C7AD34A" w14:textId="77777777" w:rsidR="0085271E" w:rsidRDefault="0085271E">
                        <w:pPr>
                          <w:pStyle w:val="Body"/>
                        </w:pPr>
                        <w:r>
                          <w:t>B</w:t>
                        </w:r>
                      </w:p>
                    </w:txbxContent>
                  </v:textbox>
                </v:rect>
                <w10:wrap anchory="line"/>
              </v:group>
            </w:pict>
          </mc:Fallback>
        </mc:AlternateContent>
      </w:r>
      <w:r>
        <w:rPr>
          <w:noProof/>
          <w:lang w:val="fr-CA" w:eastAsia="zh-CN"/>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85271E" w:rsidRDefault="0085271E">
                              <w:pPr>
                                <w:pStyle w:val="Body"/>
                              </w:pPr>
                              <w:r>
                                <w:t>A</w:t>
                              </w:r>
                            </w:p>
                          </w:txbxContent>
                        </wps:txbx>
                        <wps:bodyPr wrap="square" lIns="45719" tIns="45719" rIns="45719" bIns="45719" numCol="1" anchor="t">
                          <a:noAutofit/>
                        </wps:bodyPr>
                      </wps:wsp>
                    </wpg:wgp>
                  </a:graphicData>
                </a:graphic>
              </wp:anchor>
            </w:drawing>
          </mc:Choice>
          <mc:Fallback>
            <w:pict>
              <v:group w14:anchorId="271547E3"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"/>
                <v:rect id="Shape 1073741829" o:spid="_x0000_s1031" style="position:absolute;width:3074;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" filled="f" stroked="f" strokeweight="1pt">
                  <v:stroke miterlimit="4"/>
                  <v:textbox inset="1.27mm,1.27mm,1.27mm,1.27mm">
                    <w:txbxContent>
                      <w:p w14:paraId="371BEC9B" w14:textId="77777777" w:rsidR="0085271E" w:rsidRDefault="0085271E">
                        <w:pPr>
                          <w:pStyle w:val="Body"/>
                        </w:pPr>
                        <w:r>
                          <w:t>A</w:t>
                        </w:r>
                      </w:p>
                    </w:txbxContent>
                  </v:textbox>
                </v:rect>
                <w10:wrap anchory="line"/>
              </v:group>
            </w:pict>
          </mc:Fallback>
        </mc:AlternateContent>
      </w:r>
      <w:ins w:id="1753" w:author="DFO-MPO" w:date="2018-04-05T14:29:00Z">
        <w:r>
          <w:rPr>
            <w:noProof/>
            <w:lang w:val="fr-CA" w:eastAsia="zh-CN"/>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fr-CA" w:eastAsia="zh-CN"/>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fr-CA" w:eastAsia="zh-CN"/>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fr-CA" w:eastAsia="zh-CN"/>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fr-CA" w:eastAsia="zh-CN"/>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85271E" w:rsidRDefault="0085271E">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w14:anchorId="19A31508"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85271E" w:rsidRDefault="0085271E">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lang w:val="fr-CA" w:eastAsia="zh-CN"/>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w14:anchorId="28A834E2"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" stroked="f" strokeweight="1pt">
                <v:stroke miterlimit="4"/>
                <w10:wrap anchory="line"/>
              </v:rect>
            </w:pict>
          </mc:Fallback>
        </mc:AlternateContent>
      </w:r>
      <w:r>
        <w:rPr>
          <w:noProof/>
          <w:lang w:val="fr-CA" w:eastAsia="zh-CN"/>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w14:anchorId="3F89F5C6"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" stroked="f" strokeweight="1pt">
                <v:stroke miterlimit="4"/>
                <w10:wrap anchory="line"/>
              </v:rect>
            </w:pict>
          </mc:Fallback>
        </mc:AlternateContent>
      </w:r>
      <w:commentRangeStart w:id="1754"/>
      <w:r>
        <w:rPr>
          <w:noProof/>
          <w:lang w:val="fr-CA" w:eastAsia="zh-CN"/>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754"/>
      <w:r w:rsidR="002800A3">
        <w:rPr>
          <w:rStyle w:val="Marquedecommentaire"/>
          <w:rFonts w:ascii="Times New Roman" w:eastAsia="Arial Unicode MS" w:hAnsi="Times New Roman" w:cs="Times New Roman"/>
          <w:color w:val="auto"/>
          <w:lang w:val="en-US" w:eastAsia="en-US"/>
        </w:rPr>
        <w:commentReference w:id="1754"/>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lang w:val="fr-CA" w:eastAsia="zh-CN"/>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85271E" w:rsidRDefault="0085271E">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w14:anchorId="732BD538"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" stroked="f" strokeweight="1pt">
                  <v:stroke miterlimit="4"/>
                </v:rect>
                <v:rect id="Shape 1073741840" o:spid="_x0000_s1035" style="position:absolute;width:2374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" filled="f" stroked="f" strokeweight="1pt">
                  <v:stroke miterlimit="4"/>
                  <v:textbox inset="1.27mm,1.27mm,1.27mm,1.27mm">
                    <w:txbxContent>
                      <w:p w14:paraId="624D508B" w14:textId="77777777" w:rsidR="0085271E" w:rsidRDefault="0085271E">
                        <w:pPr>
                          <w:pStyle w:val="Body"/>
                        </w:pPr>
                        <w:r>
                          <w:rPr>
                            <w:b/>
                            <w:bCs/>
                            <w:sz w:val="24"/>
                            <w:szCs w:val="24"/>
                          </w:rPr>
                          <w:t>Year</w:t>
                        </w:r>
                      </w:p>
                    </w:txbxContent>
                  </v:textbox>
                </v:rect>
                <w10:wrap anchory="line"/>
              </v:group>
            </w:pict>
          </mc:Fallback>
        </mc:AlternateContent>
      </w:r>
      <w:commentRangeStart w:id="1755"/>
      <w:r>
        <w:rPr>
          <w:noProof/>
          <w:lang w:val="fr-CA" w:eastAsia="zh-CN"/>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1755"/>
      <w:r w:rsidR="002800A3">
        <w:rPr>
          <w:rStyle w:val="Marquedecommentaire"/>
          <w:rFonts w:ascii="Times New Roman" w:eastAsia="Arial Unicode MS" w:hAnsi="Times New Roman" w:cs="Times New Roman"/>
          <w:color w:val="auto"/>
          <w:lang w:val="en-US" w:eastAsia="en-US"/>
        </w:rPr>
        <w:commentReference w:id="1755"/>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756"/>
      <w:r>
        <w:rPr>
          <w:lang w:val="en-US"/>
        </w:rPr>
        <w:t xml:space="preserve">need </w:t>
      </w:r>
      <w:proofErr w:type="spellStart"/>
      <w:r>
        <w:rPr>
          <w:lang w:val="en-US"/>
        </w:rPr>
        <w:t>lat</w:t>
      </w:r>
      <w:proofErr w:type="spellEnd"/>
      <w:r>
        <w:rPr>
          <w:lang w:val="en-US"/>
        </w:rPr>
        <w:t xml:space="preserve"> and longs</w:t>
      </w:r>
      <w:commentRangeEnd w:id="1756"/>
      <w:r w:rsidR="002800A3">
        <w:rPr>
          <w:rStyle w:val="Marquedecommentaire"/>
          <w:rFonts w:ascii="Times New Roman" w:eastAsia="Arial Unicode MS" w:hAnsi="Times New Roman" w:cs="Times New Roman"/>
          <w:color w:val="auto"/>
          <w:lang w:val="en-US" w:eastAsia="en-US"/>
        </w:rPr>
        <w:commentReference w:id="1756"/>
      </w:r>
      <w:commentRangeStart w:id="1757"/>
      <w:r>
        <w:t>)</w:t>
      </w:r>
      <w:commentRangeEnd w:id="1757"/>
      <w:r>
        <w:commentReference w:id="1757"/>
      </w:r>
    </w:p>
    <w:p w14:paraId="6EA08371" w14:textId="77777777" w:rsidR="0044240F" w:rsidRDefault="00E5311E">
      <w:pPr>
        <w:pStyle w:val="Body"/>
        <w:rPr>
          <w:ins w:id="1758" w:author="Regular, Paul" w:date="2018-04-25T12:17:00Z"/>
        </w:rPr>
      </w:pPr>
      <w:del w:id="1759" w:author="Regular, Paul" w:date="2018-04-25T11:43:00Z">
        <w:r w:rsidDel="001E5D5F">
          <w:rPr>
            <w:noProof/>
            <w:lang w:val="fr-CA" w:eastAsia="zh-CN"/>
          </w:rPr>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del>
      <w:ins w:id="1760" w:author="Regular, Paul" w:date="2018-04-25T11:44:00Z">
        <w:r w:rsidR="001E5D5F" w:rsidRPr="001E5D5F">
          <w:t xml:space="preserve"> </w:t>
        </w:r>
      </w:ins>
      <w:commentRangeStart w:id="1761"/>
      <w:commentRangeStart w:id="1762"/>
      <w:ins w:id="1763" w:author="Regular, Paul" w:date="2018-04-25T11:47:00Z">
        <w:r w:rsidR="00BA54E8">
          <w:rPr>
            <w:noProof/>
            <w:lang w:val="fr-CA" w:eastAsia="zh-CN"/>
          </w:rPr>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1761"/>
      <w:ins w:id="1764" w:author="Regular, Paul" w:date="2018-04-25T12:16:00Z">
        <w:r w:rsidR="0044240F">
          <w:rPr>
            <w:rStyle w:val="Marquedecommentaire"/>
            <w:rFonts w:ascii="Times New Roman" w:eastAsia="Arial Unicode MS" w:hAnsi="Times New Roman" w:cs="Times New Roman"/>
            <w:color w:val="auto"/>
            <w:lang w:eastAsia="en-US"/>
          </w:rPr>
          <w:commentReference w:id="1761"/>
        </w:r>
      </w:ins>
      <w:commentRangeEnd w:id="1762"/>
      <w:r w:rsidR="009616CD">
        <w:rPr>
          <w:rStyle w:val="Marquedecommentaire"/>
          <w:rFonts w:ascii="Times New Roman" w:eastAsia="Arial Unicode MS" w:hAnsi="Times New Roman" w:cs="Times New Roman"/>
          <w:color w:val="auto"/>
          <w:lang w:eastAsia="en-US"/>
        </w:rPr>
        <w:commentReference w:id="1762"/>
      </w:r>
      <w:ins w:id="1765" w:author="Regular, Paul" w:date="2018-04-25T11:43:00Z">
        <w:r w:rsidR="001E5D5F" w:rsidRPr="001E5D5F">
          <w:t xml:space="preserve"> </w:t>
        </w:r>
      </w:ins>
    </w:p>
    <w:p w14:paraId="399C88CE" w14:textId="084B4DCD" w:rsidR="000134ED" w:rsidRDefault="0044240F">
      <w:pPr>
        <w:pStyle w:val="Body"/>
      </w:pPr>
      <w:commentRangeStart w:id="1766"/>
      <w:ins w:id="1767" w:author="Regular, Paul" w:date="2018-04-25T12:17:00Z">
        <w:r>
          <w:rPr>
            <w:noProof/>
            <w:lang w:val="fr-CA" w:eastAsia="zh-CN"/>
          </w:rPr>
          <w:lastRenderedPageBreak/>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1766"/>
        <w:r>
          <w:rPr>
            <w:rStyle w:val="Marquedecommentaire"/>
            <w:rFonts w:ascii="Times New Roman" w:eastAsia="Arial Unicode MS" w:hAnsi="Times New Roman" w:cs="Times New Roman"/>
            <w:color w:val="auto"/>
            <w:lang w:eastAsia="en-US"/>
          </w:rPr>
          <w:commentReference w:id="1766"/>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1768" w:author="Montevecchi, William" w:date="2018-04-19T16:16:00Z">
        <w:r w:rsidR="009F378F">
          <w:t xml:space="preserve"> need a legend </w:t>
        </w:r>
      </w:ins>
      <w:ins w:id="1769"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lang w:val="fr-CA" w:eastAsia="zh-CN"/>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85271E" w:rsidRDefault="0085271E">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w14:anchorId="4F03E75F"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" stroked="f" strokeweight="1pt">
                  <v:stroke miterlimit="4"/>
                </v:rect>
                <v:rect id="Shape 1073741845" o:spid="_x0000_s1038" style="position:absolute;width:2374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" filled="f" stroked="f" strokeweight="1pt">
                  <v:stroke miterlimit="4"/>
                  <v:textbox inset="1.27mm,1.27mm,1.27mm,1.27mm">
                    <w:txbxContent>
                      <w:p w14:paraId="6B941C64" w14:textId="77777777" w:rsidR="0085271E" w:rsidRDefault="0085271E">
                        <w:pPr>
                          <w:pStyle w:val="Body"/>
                        </w:pPr>
                        <w:r>
                          <w:rPr>
                            <w:rFonts w:ascii="Arial" w:hAnsi="Arial"/>
                            <w:sz w:val="36"/>
                            <w:szCs w:val="36"/>
                          </w:rPr>
                          <w:t>Year</w:t>
                        </w:r>
                      </w:p>
                    </w:txbxContent>
                  </v:textbox>
                </v:rect>
                <w10:wrap anchory="line"/>
              </v:group>
            </w:pict>
          </mc:Fallback>
        </mc:AlternateContent>
      </w:r>
      <w:r>
        <w:rPr>
          <w:noProof/>
          <w:lang w:val="fr-CA" w:eastAsia="zh-CN"/>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20">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lang w:val="fr-CA" w:eastAsia="zh-CN"/>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George Rose" w:date="2018-04-26T12:55:00Z" w:initials="">
    <w:p w14:paraId="75D34D52" w14:textId="77777777" w:rsidR="0085271E" w:rsidRDefault="0085271E">
      <w:pPr>
        <w:pStyle w:val="Default"/>
      </w:pPr>
    </w:p>
    <w:p w14:paraId="464A3F18" w14:textId="77777777" w:rsidR="0085271E" w:rsidRDefault="0085271E">
      <w:pPr>
        <w:pStyle w:val="Default"/>
      </w:pPr>
      <w:r>
        <w:rPr>
          <w:rFonts w:eastAsia="Arial Unicode MS" w:cs="Arial Unicode MS"/>
        </w:rPr>
        <w:t>Usually use Rose, G.A.</w:t>
      </w:r>
    </w:p>
  </w:comment>
  <w:comment w:id="6" w:author="George Rose" w:date="2018-04-26T12:55:00Z" w:initials="">
    <w:p w14:paraId="296362BF" w14:textId="77777777" w:rsidR="0085271E" w:rsidRDefault="0085271E">
      <w:pPr>
        <w:pStyle w:val="Default"/>
      </w:pPr>
    </w:p>
    <w:p w14:paraId="64D009DC" w14:textId="77777777" w:rsidR="0085271E" w:rsidRDefault="0085271E">
      <w:pPr>
        <w:pStyle w:val="Default"/>
      </w:pPr>
      <w:r>
        <w:rPr>
          <w:rFonts w:eastAsia="Arial Unicode MS" w:cs="Arial Unicode MS"/>
        </w:rPr>
        <w:t>I am using my UBC address now. So it’s Institute for the Oceans and Fisheries, UBC, Vancouver, Canada.</w:t>
      </w:r>
    </w:p>
  </w:comment>
  <w:comment w:id="7" w:author="Montevecchi, William" w:date="2018-04-26T12:55:00Z" w:initials="MW">
    <w:p w14:paraId="1C1719E9" w14:textId="7562D505" w:rsidR="0085271E" w:rsidRDefault="0085271E">
      <w:pPr>
        <w:pStyle w:val="Commentaire"/>
      </w:pPr>
      <w:r>
        <w:rPr>
          <w:rStyle w:val="Marquedecommentaire"/>
        </w:rPr>
        <w:annotationRef/>
      </w:r>
      <w:r>
        <w:t xml:space="preserve">In general – a broadening of the perspective here to discuss trophic mismatches, effects, implications.  Important as we </w:t>
      </w:r>
      <w:proofErr w:type="gramStart"/>
      <w:r>
        <w:t>and  Frank</w:t>
      </w:r>
      <w:proofErr w:type="gramEnd"/>
      <w:r>
        <w:t xml:space="preserve"> et al presented weight of evidence based on other predators.</w:t>
      </w:r>
    </w:p>
  </w:comment>
  <w:comment w:id="12" w:author="George Rose" w:date="2018-04-26T12:55:00Z" w:initials="">
    <w:p w14:paraId="3D49C315" w14:textId="77777777" w:rsidR="0085271E" w:rsidRDefault="0085271E">
      <w:pPr>
        <w:pStyle w:val="Default"/>
      </w:pPr>
    </w:p>
    <w:p w14:paraId="51CDC263" w14:textId="77777777" w:rsidR="0085271E" w:rsidRDefault="0085271E">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3" w:author="Montevecchi, William" w:date="2018-04-26T12:55:00Z" w:initials="MW">
    <w:p w14:paraId="5DA72DEC" w14:textId="77777777" w:rsidR="0085271E" w:rsidRPr="001C160B" w:rsidRDefault="0085271E" w:rsidP="00F02B57">
      <w:pPr>
        <w:tabs>
          <w:tab w:val="left" w:pos="-1440"/>
        </w:tabs>
        <w:ind w:left="450" w:hanging="450"/>
        <w:rPr>
          <w:rFonts w:ascii="Arial" w:hAnsi="Arial" w:cs="Arial"/>
          <w:sz w:val="20"/>
          <w:szCs w:val="20"/>
        </w:rPr>
      </w:pPr>
      <w:r>
        <w:rPr>
          <w:rStyle w:val="Marquedecommentaire"/>
        </w:rPr>
        <w:annotationRef/>
      </w:r>
      <w:r>
        <w:t xml:space="preserve">I agree with George. Think MUN – Myers, Davoren, WAM, early papers from birds suggesting shift in pelagic food – </w:t>
      </w:r>
      <w:proofErr w:type="spellStart"/>
      <w:r>
        <w:t>eg</w:t>
      </w:r>
      <w:proofErr w:type="spellEnd"/>
      <w:r>
        <w:t xml:space="preserve">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85271E" w:rsidRDefault="0085271E">
      <w:pPr>
        <w:pStyle w:val="Commentaire"/>
      </w:pPr>
    </w:p>
  </w:comment>
  <w:comment w:id="22" w:author="Regular, Paul" w:date="2018-04-26T12:55:00Z" w:initials="PR">
    <w:p w14:paraId="33BAD00F" w14:textId="6030EEBE" w:rsidR="0085271E" w:rsidRDefault="0085271E">
      <w:pPr>
        <w:pStyle w:val="Commentaire"/>
      </w:pPr>
      <w:r>
        <w:rPr>
          <w:rStyle w:val="Marquedecommentaire"/>
        </w:rPr>
        <w:annotationRef/>
      </w:r>
      <w:r>
        <w:t>I wonder if we need to mention these results if they are deemed unreliable indices of the status of the stock? If we do, maybe we should list the indices that support the collapse hypothesis.</w:t>
      </w:r>
    </w:p>
  </w:comment>
  <w:comment w:id="23" w:author="DFO-MPO" w:date="2018-04-26T12:55:00Z" w:initials="D">
    <w:p w14:paraId="441BBAA4" w14:textId="43538386" w:rsidR="0085271E" w:rsidRDefault="0085271E">
      <w:pPr>
        <w:pStyle w:val="Commentaire"/>
      </w:pPr>
      <w:r>
        <w:rPr>
          <w:rStyle w:val="Marquedecommentaire"/>
        </w:rPr>
        <w:annotationRef/>
      </w:r>
      <w:r>
        <w:t>MKA. I agree with Paul, I would remove this sentence from the abstract.</w:t>
      </w:r>
    </w:p>
  </w:comment>
  <w:comment w:id="50" w:author="DFO-MPO" w:date="2018-04-26T12:55:00Z" w:initials="D">
    <w:p w14:paraId="2186D309" w14:textId="1B098530" w:rsidR="0085271E" w:rsidRDefault="0085271E">
      <w:pPr>
        <w:pStyle w:val="Commentaire"/>
      </w:pPr>
      <w:r>
        <w:rPr>
          <w:rStyle w:val="Marquedecommentaire"/>
        </w:rPr>
        <w:annotationRef/>
      </w:r>
      <w:r>
        <w:t>MKA. How much of these prolonged bust was driven by overfishing in the Norwegian sea? If it was, it may not be the right example to use here.</w:t>
      </w:r>
    </w:p>
  </w:comment>
  <w:comment w:id="68" w:author="DFO-MPO" w:date="2018-04-26T12:55:00Z" w:initials="D">
    <w:p w14:paraId="4F43639C" w14:textId="69C8FF79" w:rsidR="0085271E" w:rsidRDefault="0085271E">
      <w:pPr>
        <w:pStyle w:val="Commentaire"/>
      </w:pPr>
      <w:r>
        <w:rPr>
          <w:rStyle w:val="Marquedecommentaire"/>
        </w:rPr>
        <w:annotationRef/>
      </w:r>
      <w:r>
        <w:t>MKA. The Barents sea capelin collapsed again in 2014-2016. 4 in total.</w:t>
      </w:r>
    </w:p>
  </w:comment>
  <w:comment w:id="103" w:author="Montevecchi, William" w:date="2018-04-26T12:55:00Z" w:initials="MW">
    <w:p w14:paraId="3C4ECB15" w14:textId="1C75CBDA" w:rsidR="0085271E" w:rsidRDefault="0085271E">
      <w:pPr>
        <w:pStyle w:val="Commentaire"/>
      </w:pPr>
      <w:r>
        <w:rPr>
          <w:rStyle w:val="Marquedecommentaire"/>
        </w:rPr>
        <w:annotationRef/>
      </w:r>
      <w:r>
        <w:t>Would be worthwhile to mention capelin fishery closures in Barents Sea and Iceland.</w:t>
      </w:r>
    </w:p>
  </w:comment>
  <w:comment w:id="104" w:author="DFO-MPO" w:date="2018-04-26T12:55:00Z" w:initials="D">
    <w:p w14:paraId="51CDD6AB" w14:textId="4FB77536" w:rsidR="0085271E" w:rsidRDefault="0085271E">
      <w:pPr>
        <w:pStyle w:val="Commentaire"/>
      </w:pPr>
      <w:r>
        <w:rPr>
          <w:rStyle w:val="Marquedecommentaire"/>
        </w:rPr>
        <w:annotationRef/>
      </w:r>
      <w:r>
        <w:t>MKA. It may be worth mentioning here, before we get  into the 2J3KL capelin stock, that we do have another stock in the southern Grand Bank (3NO) assessed by NAFO ( which, by the way,  recommends no directed fishing ).</w:t>
      </w:r>
    </w:p>
  </w:comment>
  <w:comment w:id="113" w:author="George Rose" w:date="2018-04-26T12:55:00Z" w:initials="">
    <w:p w14:paraId="2FC4359B" w14:textId="77777777" w:rsidR="0085271E" w:rsidRDefault="0085271E">
      <w:pPr>
        <w:pStyle w:val="Default"/>
      </w:pPr>
      <w:r>
        <w:rPr>
          <w:rStyle w:val="Marquedecommentaire"/>
        </w:rPr>
        <w:annotationRef/>
      </w:r>
    </w:p>
  </w:comment>
  <w:comment w:id="115" w:author="George Rose" w:date="2018-04-26T12:55:00Z" w:initials="">
    <w:p w14:paraId="154937C7" w14:textId="77777777" w:rsidR="0085271E" w:rsidRDefault="0085271E">
      <w:pPr>
        <w:pStyle w:val="Default"/>
      </w:pPr>
    </w:p>
    <w:p w14:paraId="34ED972C" w14:textId="77777777" w:rsidR="0085271E" w:rsidRDefault="0085271E">
      <w:pPr>
        <w:pStyle w:val="Default"/>
      </w:pPr>
      <w:r>
        <w:rPr>
          <w:rFonts w:eastAsia="Arial Unicode MS" w:cs="Arial Unicode MS"/>
        </w:rPr>
        <w:t xml:space="preserve">I would question the use of the Hutchings and Myers 94 paper as supporting the previous statement - their hypothesis was that the cod decline was entirely overfishing with no significant environmental influence. For a cod reference I would suggest we use </w:t>
      </w:r>
      <w:proofErr w:type="spellStart"/>
      <w:r>
        <w:rPr>
          <w:rFonts w:eastAsia="Arial Unicode MS" w:cs="Arial Unicode MS"/>
        </w:rPr>
        <w:t>deYoung</w:t>
      </w:r>
      <w:proofErr w:type="spellEnd"/>
      <w:r>
        <w:rPr>
          <w:rFonts w:eastAsia="Arial Unicode MS" w:cs="Arial Unicode MS"/>
        </w:rPr>
        <w:t xml:space="preserve"> and Rose (1993) which argued for environmental change, or use my book Rose 2007 which tells a more complete story.</w:t>
      </w:r>
    </w:p>
  </w:comment>
  <w:comment w:id="117" w:author="DFO-MPO" w:date="2018-04-26T12:55:00Z" w:initials="D">
    <w:p w14:paraId="7967DDB0" w14:textId="4AC96692" w:rsidR="0085271E" w:rsidRDefault="0085271E">
      <w:pPr>
        <w:pStyle w:val="Commentaire"/>
      </w:pPr>
      <w:r>
        <w:rPr>
          <w:rStyle w:val="Marquedecommentaire"/>
        </w:rPr>
        <w:annotationRef/>
      </w:r>
      <w:r>
        <w:t xml:space="preserve">MKA. I would go back to say </w:t>
      </w:r>
      <w:proofErr w:type="gramStart"/>
      <w:r>
        <w:t>“ which</w:t>
      </w:r>
      <w:proofErr w:type="gramEnd"/>
      <w:r>
        <w:t xml:space="preserve"> also included”; all these</w:t>
      </w:r>
    </w:p>
  </w:comment>
  <w:comment w:id="122" w:author="Dominique Robert" w:date="2018-04-27T16:41:00Z" w:initials="DR">
    <w:p w14:paraId="3740E167" w14:textId="393906C1" w:rsidR="00C4592B" w:rsidRDefault="00C4592B">
      <w:pPr>
        <w:pStyle w:val="Commentaire"/>
      </w:pPr>
      <w:r>
        <w:rPr>
          <w:rStyle w:val="Marquedecommentaire"/>
        </w:rPr>
        <w:annotationRef/>
      </w:r>
      <w:r>
        <w:t>I would at least add early maturation here.</w:t>
      </w:r>
    </w:p>
  </w:comment>
  <w:comment w:id="120" w:author="DFO-MPO" w:date="2018-04-26T12:55:00Z" w:initials="D">
    <w:p w14:paraId="19CD5093" w14:textId="77777777" w:rsidR="0085271E" w:rsidRDefault="0085271E">
      <w:pPr>
        <w:pStyle w:val="Commentaire"/>
      </w:pPr>
      <w:r>
        <w:rPr>
          <w:rStyle w:val="Marquedecommentaire"/>
        </w:rPr>
        <w:annotationRef/>
      </w:r>
      <w:r>
        <w:t>I’m wondering if some of these changes should be listed given that most readers aren’t going to know what they were</w:t>
      </w:r>
    </w:p>
  </w:comment>
  <w:comment w:id="123" w:author="Regular, Paul" w:date="2018-04-26T12:55:00Z" w:initials="PR">
    <w:p w14:paraId="485E2AAE" w14:textId="3C0C8011" w:rsidR="0085271E" w:rsidRDefault="0085271E">
      <w:pPr>
        <w:pStyle w:val="Commentaire"/>
      </w:pPr>
      <w:r>
        <w:rPr>
          <w:rStyle w:val="Marquedecommentaire"/>
        </w:rPr>
        <w:annotationRef/>
      </w:r>
      <w:r>
        <w:t>This sentence doesn’t seem to fit</w:t>
      </w:r>
    </w:p>
  </w:comment>
  <w:comment w:id="128" w:author="George Rose" w:date="2018-04-26T12:55:00Z" w:initials="">
    <w:p w14:paraId="7498C5DB" w14:textId="77777777" w:rsidR="0085271E" w:rsidRDefault="0085271E">
      <w:pPr>
        <w:pStyle w:val="Default"/>
      </w:pPr>
    </w:p>
    <w:p w14:paraId="23EB5414" w14:textId="77777777" w:rsidR="0085271E" w:rsidRDefault="0085271E">
      <w:pPr>
        <w:pStyle w:val="Default"/>
      </w:pPr>
      <w:proofErr w:type="gramStart"/>
      <w:r>
        <w:rPr>
          <w:rFonts w:eastAsia="Arial Unicode MS" w:cs="Arial Unicode MS"/>
        </w:rPr>
        <w:t>argued</w:t>
      </w:r>
      <w:proofErr w:type="gramEnd"/>
    </w:p>
  </w:comment>
  <w:comment w:id="138" w:author="DFO-MPO" w:date="2018-04-26T12:55:00Z" w:initials="D">
    <w:p w14:paraId="16053DF0" w14:textId="77777777" w:rsidR="0085271E" w:rsidRPr="00B2409C" w:rsidRDefault="0085271E">
      <w:pPr>
        <w:pStyle w:val="Commentaire"/>
        <w:rPr>
          <w:rFonts w:ascii="Calibri" w:eastAsia="Calibri" w:hAnsi="Calibri"/>
          <w:bdr w:val="none" w:sz="0" w:space="0" w:color="auto"/>
          <w:lang w:val="en-CA"/>
        </w:rPr>
      </w:pPr>
      <w:r>
        <w:rPr>
          <w:rStyle w:val="Marquedecommentair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139" w:author="Gail Davoren" w:date="2018-04-26T12:55:00Z" w:initials="GD">
    <w:p w14:paraId="473DBAFB" w14:textId="00253AAA" w:rsidR="0085271E" w:rsidRDefault="0085271E">
      <w:pPr>
        <w:pStyle w:val="Commentaire"/>
      </w:pPr>
      <w:r>
        <w:rPr>
          <w:rStyle w:val="Marquedecommentaire"/>
        </w:rPr>
        <w:annotationRef/>
      </w:r>
      <w:r>
        <w:t>I agree that a brief outline (1-2 sentences) of these indices is important to understand the subsequent information (and, thus, the debate in general).</w:t>
      </w:r>
    </w:p>
  </w:comment>
  <w:comment w:id="132" w:author="Regular, Paul" w:date="2018-04-26T12:55:00Z" w:initials="PR">
    <w:p w14:paraId="49A1DD2F" w14:textId="6F3FC48E" w:rsidR="0085271E" w:rsidRDefault="0085271E">
      <w:pPr>
        <w:pStyle w:val="Commentaire"/>
      </w:pPr>
      <w:r>
        <w:rPr>
          <w:rStyle w:val="Marquedecommentaire"/>
        </w:rPr>
        <w:annotationRef/>
      </w:r>
      <w:r>
        <w:t>We probably don’t need to get into this index debate because it was settled in 2000. Could cut and the paragraph and paper wouldn’t be affected. May be better to get into details on the timing of spawning / migration.</w:t>
      </w:r>
    </w:p>
  </w:comment>
  <w:comment w:id="141" w:author="Gail Davoren" w:date="2018-04-26T12:55:00Z" w:initials="GD">
    <w:p w14:paraId="7002E4A4" w14:textId="77777777" w:rsidR="0085271E" w:rsidRDefault="0085271E">
      <w:pPr>
        <w:pStyle w:val="Commentaire"/>
      </w:pPr>
      <w:r>
        <w:rPr>
          <w:rStyle w:val="Marquedecommentair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3A0A69E1" w14:textId="77777777" w:rsidR="0085271E" w:rsidRDefault="0085271E">
      <w:pPr>
        <w:pStyle w:val="Commentaire"/>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218" w:author="Regular, Paul" w:date="2018-04-26T12:55:00Z" w:initials="PR">
    <w:p w14:paraId="2D9E40BD" w14:textId="41D5AF78" w:rsidR="0085271E" w:rsidRDefault="0085271E">
      <w:pPr>
        <w:pStyle w:val="Commentaire"/>
      </w:pPr>
      <w:r>
        <w:rPr>
          <w:rStyle w:val="Marquedecommentaire"/>
        </w:rPr>
        <w:annotationRef/>
      </w:r>
      <w:r>
        <w:t>Can’t find Anon 1995 in the reference list</w:t>
      </w:r>
    </w:p>
  </w:comment>
  <w:comment w:id="259" w:author="DFO-MPO" w:date="2018-04-26T12:55:00Z" w:initials="D">
    <w:p w14:paraId="6225DC47" w14:textId="77777777" w:rsidR="0085271E" w:rsidRDefault="0085271E">
      <w:pPr>
        <w:pStyle w:val="Commentaire"/>
      </w:pPr>
      <w:r>
        <w:rPr>
          <w:rStyle w:val="Marquedecommentaire"/>
        </w:rPr>
        <w:annotationRef/>
      </w:r>
      <w:r>
        <w:t>I don’t think this has been described yet which makes the text confusing.</w:t>
      </w:r>
    </w:p>
  </w:comment>
  <w:comment w:id="260" w:author="Gail Davoren" w:date="2018-04-26T12:55:00Z" w:initials="GD">
    <w:p w14:paraId="720E77B4" w14:textId="7587B949" w:rsidR="0085271E" w:rsidRDefault="0085271E">
      <w:pPr>
        <w:pStyle w:val="Commentaire"/>
      </w:pPr>
      <w:r>
        <w:rPr>
          <w:rStyle w:val="Marquedecommentaire"/>
        </w:rPr>
        <w:annotationRef/>
      </w:r>
      <w:r>
        <w:t xml:space="preserve">I agree – I think this needs to be explained, especially considering the information presented next. </w:t>
      </w:r>
    </w:p>
  </w:comment>
  <w:comment w:id="257" w:author="DFO-MPO" w:date="2018-04-26T13:54:00Z" w:initials="D">
    <w:p w14:paraId="27911EAD" w14:textId="1E168BDC" w:rsidR="0085271E" w:rsidRDefault="0085271E">
      <w:pPr>
        <w:pStyle w:val="Commentaire"/>
      </w:pPr>
      <w:r>
        <w:rPr>
          <w:rStyle w:val="Marquedecommentaire"/>
        </w:rPr>
        <w:annotationRef/>
      </w:r>
      <w:r>
        <w:t>MKA. Since we are not discussing inshore indices here, this piece of the story reads better without that reference</w:t>
      </w:r>
    </w:p>
  </w:comment>
  <w:comment w:id="273" w:author="Montevecchi, William" w:date="2018-04-26T12:55:00Z" w:initials="MW">
    <w:p w14:paraId="2B9ADB05" w14:textId="64D52021" w:rsidR="0085271E" w:rsidRDefault="0085271E">
      <w:pPr>
        <w:pStyle w:val="Commentaire"/>
      </w:pPr>
      <w:r>
        <w:rPr>
          <w:rStyle w:val="Marquedecommentaire"/>
        </w:rPr>
        <w:annotationRef/>
      </w:r>
      <w:r>
        <w:t>Worthwhile to have a Fig. comparing survey areas.  Perhaps a supplemental Fig?</w:t>
      </w:r>
    </w:p>
  </w:comment>
  <w:comment w:id="274" w:author="Dominique Robert" w:date="2018-04-30T11:17:00Z" w:initials="DR">
    <w:p w14:paraId="2AD823B7" w14:textId="177393E6" w:rsidR="00EA79E8" w:rsidRDefault="00EA79E8">
      <w:pPr>
        <w:pStyle w:val="Commentaire"/>
      </w:pPr>
      <w:r>
        <w:rPr>
          <w:rStyle w:val="Marquedecommentaire"/>
        </w:rPr>
        <w:annotationRef/>
      </w:r>
      <w:proofErr w:type="gramStart"/>
      <w:r>
        <w:t>agreed</w:t>
      </w:r>
      <w:proofErr w:type="gramEnd"/>
    </w:p>
  </w:comment>
  <w:comment w:id="275" w:author="Dominique Robert" w:date="2018-04-30T11:23:00Z" w:initials="DR">
    <w:p w14:paraId="677D554D" w14:textId="7D43E34C" w:rsidR="00EA79E8" w:rsidRDefault="00EA79E8">
      <w:pPr>
        <w:pStyle w:val="Commentaire"/>
      </w:pPr>
      <w:r>
        <w:rPr>
          <w:rStyle w:val="Marquedecommentaire"/>
        </w:rPr>
        <w:annotationRef/>
      </w:r>
      <w:r>
        <w:t>Sounds speculative. Perhaps instead provide the correlation between the 2 indices?</w:t>
      </w:r>
    </w:p>
  </w:comment>
  <w:comment w:id="288" w:author="Gail Davoren" w:date="2018-04-26T12:55:00Z" w:initials="GD">
    <w:p w14:paraId="698E4E36" w14:textId="5C269851" w:rsidR="0085271E" w:rsidRDefault="0085271E">
      <w:pPr>
        <w:pStyle w:val="Commentaire"/>
      </w:pPr>
      <w:r>
        <w:rPr>
          <w:rStyle w:val="Marquedecommentaire"/>
        </w:rPr>
        <w:annotationRef/>
      </w:r>
      <w:r>
        <w:t>This is not listed in the reference list.</w:t>
      </w:r>
    </w:p>
  </w:comment>
  <w:comment w:id="289" w:author="Regular, Paul" w:date="2018-04-26T12:55:00Z" w:initials="PR">
    <w:p w14:paraId="0BEDDBE8" w14:textId="3A7325B0" w:rsidR="0085271E" w:rsidRDefault="0085271E">
      <w:pPr>
        <w:pStyle w:val="Commentaire"/>
      </w:pPr>
      <w:r>
        <w:rPr>
          <w:rStyle w:val="Marquedecommentaire"/>
        </w:rPr>
        <w:annotationRef/>
      </w:r>
      <w:r>
        <w:t>This is a really strong message that I think could be complemented by a figure showing the trend in the USSR, 2J3K and 3L surveys (if we think there is sufficient spatial overlap with the stock)</w:t>
      </w:r>
    </w:p>
  </w:comment>
  <w:comment w:id="290" w:author="Gail Davoren" w:date="2018-04-26T12:55:00Z" w:initials="GD">
    <w:p w14:paraId="3C8CB1C8" w14:textId="77777777" w:rsidR="0085271E" w:rsidRDefault="0085271E">
      <w:pPr>
        <w:pStyle w:val="Commentaire"/>
      </w:pPr>
      <w:r>
        <w:rPr>
          <w:rStyle w:val="Marquedecommentair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85271E" w:rsidRDefault="0085271E">
      <w:pPr>
        <w:pStyle w:val="Commentaire"/>
      </w:pPr>
      <w:r>
        <w:t>If they don’t spatially overlap, then it might be better to say that this evidence suggests that the capelin did not shift their distribution (rather than say that the evidence supports a stock collapse). Subtle difference, but important.</w:t>
      </w:r>
    </w:p>
  </w:comment>
  <w:comment w:id="291" w:author="DFO-MPO" w:date="2018-04-26T14:00:00Z" w:initials="D">
    <w:p w14:paraId="1D9DB078" w14:textId="002BE273" w:rsidR="0085271E" w:rsidRDefault="0085271E">
      <w:pPr>
        <w:pStyle w:val="Commentaire"/>
      </w:pPr>
      <w:r>
        <w:rPr>
          <w:rStyle w:val="Marquedecommentaire"/>
        </w:rPr>
        <w:annotationRef/>
      </w:r>
      <w:r>
        <w:t xml:space="preserve">MKA. Agree </w:t>
      </w:r>
      <w:proofErr w:type="spellStart"/>
      <w:r>
        <w:t>witrh</w:t>
      </w:r>
      <w:proofErr w:type="spellEnd"/>
      <w:r>
        <w:t xml:space="preserve"> Paul and Gail; a figure here would help. It may be worth mentioning that the two months apart between surveys also serves as a pseudo-control for changes in migration/aggregation timing, reinforcing the notion of collapse, not just from the reductions observed in both surveys, but BECAUSE the surveys are actually apart in time. This is also a nice lead to the next section.</w:t>
      </w:r>
    </w:p>
  </w:comment>
  <w:comment w:id="295" w:author="Gail Davoren" w:date="2018-04-26T12:55:00Z" w:initials="GD">
    <w:p w14:paraId="42B5AEC2" w14:textId="6DC1AF0D" w:rsidR="0085271E" w:rsidRDefault="0085271E">
      <w:pPr>
        <w:pStyle w:val="Commentaire"/>
      </w:pPr>
      <w:r>
        <w:rPr>
          <w:rStyle w:val="Marquedecommentair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308" w:author="George Rose" w:date="2018-04-26T12:55:00Z" w:initials="">
    <w:p w14:paraId="6180838E" w14:textId="77777777" w:rsidR="0085271E" w:rsidRDefault="0085271E">
      <w:pPr>
        <w:pStyle w:val="Default"/>
      </w:pPr>
    </w:p>
    <w:p w14:paraId="1A43D0C7" w14:textId="77777777" w:rsidR="0085271E" w:rsidRDefault="0085271E">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309" w:author="Montevecchi, William" w:date="2018-04-26T12:55:00Z" w:initials="MW">
    <w:p w14:paraId="0713C782" w14:textId="5016170D" w:rsidR="0085271E" w:rsidRDefault="0085271E">
      <w:pPr>
        <w:pStyle w:val="Commentaire"/>
      </w:pPr>
      <w:r>
        <w:rPr>
          <w:rStyle w:val="Marquedecommentaire"/>
        </w:rPr>
        <w:annotationRef/>
      </w:r>
      <w:r>
        <w:t>Very informative suggestion</w:t>
      </w:r>
    </w:p>
  </w:comment>
  <w:comment w:id="312" w:author="George Rose" w:date="2018-04-26T12:55:00Z" w:initials="">
    <w:p w14:paraId="36AD353D" w14:textId="77777777" w:rsidR="0085271E" w:rsidRDefault="0085271E">
      <w:pPr>
        <w:pStyle w:val="Default"/>
      </w:pPr>
    </w:p>
    <w:p w14:paraId="2DE041EC" w14:textId="77777777" w:rsidR="0085271E" w:rsidRDefault="0085271E">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313" w:author="Gail Davoren" w:date="2018-04-26T12:55:00Z" w:initials="GD">
    <w:p w14:paraId="17E47CB6" w14:textId="15477869" w:rsidR="0085271E" w:rsidRDefault="0085271E">
      <w:pPr>
        <w:pStyle w:val="Commentaire"/>
      </w:pPr>
      <w:r>
        <w:rPr>
          <w:rStyle w:val="Marquedecommentaire"/>
        </w:rPr>
        <w:annotationRef/>
      </w:r>
      <w:r>
        <w:t>Age at maturity, correct?</w:t>
      </w:r>
    </w:p>
  </w:comment>
  <w:comment w:id="314" w:author="DFO-MPO" w:date="2018-04-26T12:55:00Z" w:initials="D">
    <w:p w14:paraId="0F4DCFA2" w14:textId="77777777" w:rsidR="0085271E" w:rsidRDefault="0085271E">
      <w:pPr>
        <w:pStyle w:val="Commentaire"/>
      </w:pPr>
      <w:r>
        <w:rPr>
          <w:rStyle w:val="Marquedecommentair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315" w:author="Gail Davoren" w:date="2018-04-26T12:55:00Z" w:initials="GD">
    <w:p w14:paraId="1DFFB3A2" w14:textId="27908973" w:rsidR="0085271E" w:rsidRDefault="0085271E">
      <w:pPr>
        <w:pStyle w:val="Commentaire"/>
      </w:pPr>
      <w:r>
        <w:rPr>
          <w:rStyle w:val="Marquedecommentaire"/>
        </w:rPr>
        <w:annotationRef/>
      </w:r>
      <w:r w:rsidRPr="007511E2">
        <w:t>Yes, I think we need to be clear about what we mean here… that maturing age-2 capelin might have reduced the acoustic estimate due to migration out of the surveyed area.</w:t>
      </w:r>
    </w:p>
  </w:comment>
  <w:comment w:id="316" w:author="Gail Davoren" w:date="2018-04-26T12:55:00Z" w:initials="GD">
    <w:p w14:paraId="34036E9F" w14:textId="07135D92" w:rsidR="0085271E" w:rsidRDefault="0085271E">
      <w:pPr>
        <w:pStyle w:val="Commentaire"/>
      </w:pPr>
      <w:r>
        <w:rPr>
          <w:rStyle w:val="Marquedecommentair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317" w:author="Dominique Robert" w:date="2018-04-30T12:06:00Z" w:initials="DR">
    <w:p w14:paraId="52B911D6" w14:textId="5504AC1B" w:rsidR="000F1472" w:rsidRDefault="000F1472">
      <w:pPr>
        <w:pStyle w:val="Commentaire"/>
      </w:pPr>
      <w:r>
        <w:rPr>
          <w:rStyle w:val="Marquedecommentaire"/>
        </w:rPr>
        <w:annotationRef/>
      </w:r>
      <w:r>
        <w:t>What is meant is that Age-2 capelin abundance measured in a given year has been a good predictor of Age-3 capelin abundance the following year, even in post-1991 years when a higher proportion of Age-2 fish was mature and thus migratory. Could we quantify this with a correlation coefficient?</w:t>
      </w:r>
    </w:p>
  </w:comment>
  <w:comment w:id="328" w:author="Gail Davoren" w:date="2018-04-26T12:55:00Z" w:initials="GD">
    <w:p w14:paraId="4239864A" w14:textId="0F2D6F81" w:rsidR="0085271E" w:rsidRDefault="0085271E">
      <w:pPr>
        <w:pStyle w:val="Commentaire"/>
      </w:pPr>
      <w:r>
        <w:rPr>
          <w:rStyle w:val="Marquedecommentair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311" w:author="DFO-MPO" w:date="2018-04-26T14:13:00Z" w:initials="D">
    <w:p w14:paraId="4AA1C2C8" w14:textId="4CE88818" w:rsidR="0085271E" w:rsidRDefault="0085271E">
      <w:pPr>
        <w:pStyle w:val="Commentaire"/>
      </w:pPr>
      <w:r>
        <w:rPr>
          <w:rStyle w:val="Marquedecommentaire"/>
        </w:rPr>
        <w:annotationRef/>
      </w:r>
      <w:r>
        <w:t xml:space="preserve">MKA. Agree with others. These issues of the artificially decreasing age-2 and the cohort tracking needs to be clarified. My take here is that there are two different points being made. One is the posibility of age-2s to start the adult migration patterns and become unavailable to the survey (which is not </w:t>
      </w:r>
      <w:proofErr w:type="spellStart"/>
      <w:r>
        <w:t>artifically</w:t>
      </w:r>
      <w:proofErr w:type="spellEnd"/>
      <w:r>
        <w:t xml:space="preserve"> reducing age-2s, but speaks of a change in the internal structure of the stock, and hence, a change in what the immature non-migratory component of the stock is). </w:t>
      </w:r>
      <w:proofErr w:type="gramStart"/>
      <w:r>
        <w:t>the</w:t>
      </w:r>
      <w:proofErr w:type="gramEnd"/>
      <w:r>
        <w:t xml:space="preserve"> second point is the ability of </w:t>
      </w:r>
      <w:proofErr w:type="spellStart"/>
      <w:r>
        <w:t>trhe</w:t>
      </w:r>
      <w:proofErr w:type="spellEnd"/>
      <w:r>
        <w:t xml:space="preserve"> spring survey to track cohorts, which implies that it can </w:t>
      </w:r>
      <w:proofErr w:type="spellStart"/>
      <w:r>
        <w:t>meaninfully</w:t>
      </w:r>
      <w:proofErr w:type="spellEnd"/>
      <w:r>
        <w:t xml:space="preserve"> capture </w:t>
      </w:r>
      <w:proofErr w:type="spellStart"/>
      <w:r>
        <w:t>realtive</w:t>
      </w:r>
      <w:proofErr w:type="spellEnd"/>
      <w:r>
        <w:t xml:space="preserve"> changes in the overall stock, regardless of migration/non-migration fractions. </w:t>
      </w:r>
    </w:p>
  </w:comment>
  <w:comment w:id="344" w:author="Gail Davoren" w:date="2018-04-26T12:55:00Z" w:initials="GD">
    <w:p w14:paraId="5E569C46" w14:textId="4AF24761" w:rsidR="0085271E" w:rsidRDefault="0085271E">
      <w:pPr>
        <w:pStyle w:val="Commentaire"/>
      </w:pPr>
      <w:r>
        <w:rPr>
          <w:rStyle w:val="Marquedecommentaire"/>
        </w:rPr>
        <w:annotationRef/>
      </w:r>
      <w:r>
        <w:t>Do you mean patchily distributed and, thus, easily missed during survey lines?</w:t>
      </w:r>
    </w:p>
  </w:comment>
  <w:comment w:id="355" w:author="George Rose" w:date="2018-04-26T12:55:00Z" w:initials="">
    <w:p w14:paraId="3723259C" w14:textId="77777777" w:rsidR="0085271E" w:rsidRDefault="0085271E">
      <w:pPr>
        <w:pStyle w:val="Default"/>
      </w:pPr>
    </w:p>
    <w:p w14:paraId="5A66AE82" w14:textId="77777777" w:rsidR="0085271E" w:rsidRDefault="0085271E">
      <w:pPr>
        <w:pStyle w:val="Default"/>
      </w:pPr>
      <w:r>
        <w:rPr>
          <w:rFonts w:eastAsia="Arial Unicode MS" w:cs="Arial Unicode MS"/>
        </w:rPr>
        <w:t>Again, a series of echograms would help make this clearer - the differing structures of migrating vs. immature capelin (vertical vs. horizontal structure ….)</w:t>
      </w:r>
    </w:p>
  </w:comment>
  <w:comment w:id="378" w:author="George Rose" w:date="2018-04-26T12:55:00Z" w:initials="">
    <w:p w14:paraId="30418D17" w14:textId="77777777" w:rsidR="0085271E" w:rsidRDefault="0085271E">
      <w:pPr>
        <w:pStyle w:val="Default"/>
      </w:pPr>
    </w:p>
    <w:p w14:paraId="5DCE795B" w14:textId="77777777" w:rsidR="0085271E" w:rsidRDefault="0085271E">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382" w:author="George Rose" w:date="2018-04-26T12:55:00Z" w:initials="">
    <w:p w14:paraId="55127545" w14:textId="77777777" w:rsidR="0085271E" w:rsidRDefault="0085271E">
      <w:pPr>
        <w:pStyle w:val="Default"/>
      </w:pPr>
    </w:p>
    <w:p w14:paraId="4029B068" w14:textId="77777777" w:rsidR="0085271E" w:rsidRDefault="0085271E">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379" w:author="Gail Davoren" w:date="2018-04-26T12:55:00Z" w:initials="GD">
    <w:p w14:paraId="3C57887A" w14:textId="05C45B43" w:rsidR="0085271E" w:rsidRDefault="0085271E">
      <w:pPr>
        <w:pStyle w:val="Commentaire"/>
      </w:pPr>
      <w:r>
        <w:rPr>
          <w:rStyle w:val="Marquedecommentair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w:t>
      </w:r>
      <w:proofErr w:type="spellStart"/>
      <w:r>
        <w:t>spawner</w:t>
      </w:r>
      <w:proofErr w:type="spellEnd"/>
      <w:r>
        <w:t xml:space="preserve">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381" w:author="Dominique Robert" w:date="2018-04-30T12:14:00Z" w:initials="DR">
    <w:p w14:paraId="5E8A28E8" w14:textId="7B271F07" w:rsidR="000F1472" w:rsidRDefault="000F1472">
      <w:pPr>
        <w:pStyle w:val="Commentaire"/>
      </w:pPr>
      <w:r>
        <w:rPr>
          <w:rStyle w:val="Marquedecommentaire"/>
        </w:rPr>
        <w:annotationRef/>
      </w:r>
      <w:r>
        <w:t xml:space="preserve">I would remove as it seems outside of the scope of the rebuttal paper. The question we need to tackle is whether the information we have </w:t>
      </w:r>
      <w:r w:rsidR="00AB1D56">
        <w:t>i</w:t>
      </w:r>
      <w:r>
        <w:t>n hand f</w:t>
      </w:r>
      <w:r w:rsidR="00AB1D56">
        <w:t>or the NL stock supports (or not) the collapse and limited recovery.</w:t>
      </w:r>
    </w:p>
  </w:comment>
  <w:comment w:id="380" w:author="DFO-MPO" w:date="2018-04-26T14:17:00Z" w:initials="D">
    <w:p w14:paraId="74A6BF6D" w14:textId="0FD80488" w:rsidR="0085271E" w:rsidRDefault="0085271E">
      <w:pPr>
        <w:pStyle w:val="Commentaire"/>
      </w:pPr>
      <w:r>
        <w:rPr>
          <w:rStyle w:val="Marquedecommentaire"/>
        </w:rPr>
        <w:annotationRef/>
      </w:r>
      <w:r>
        <w:t>MKA. I agree with Gail. This seems too much detail,</w:t>
      </w:r>
    </w:p>
  </w:comment>
  <w:comment w:id="383" w:author="DFO-MPO" w:date="2018-04-26T14:23:00Z" w:initials="D">
    <w:p w14:paraId="51ACBC66" w14:textId="78F33CF7" w:rsidR="0085271E" w:rsidRDefault="0085271E">
      <w:pPr>
        <w:pStyle w:val="Commentaire"/>
      </w:pPr>
      <w:r>
        <w:rPr>
          <w:rStyle w:val="Marquedecommentaire"/>
        </w:rPr>
        <w:annotationRef/>
      </w:r>
      <w:r>
        <w:t xml:space="preserve">MKA. We </w:t>
      </w:r>
      <w:proofErr w:type="gramStart"/>
      <w:r>
        <w:t>need  to</w:t>
      </w:r>
      <w:proofErr w:type="gramEnd"/>
      <w:r>
        <w:t xml:space="preserve"> check on the origins of the concerns that I am liberally allocating here to managers and stakeholders (we could simply say </w:t>
      </w:r>
      <w:r>
        <w:rPr>
          <w:lang w:val="en-CA"/>
        </w:rPr>
        <w:t>“</w:t>
      </w:r>
      <w:r>
        <w:t>public concerns”), but phrasing it this way addresses Gail question about why was done.</w:t>
      </w:r>
    </w:p>
  </w:comment>
  <w:comment w:id="391" w:author="Dominique Robert" w:date="2018-04-30T12:18:00Z" w:initials="DR">
    <w:p w14:paraId="7D501D13" w14:textId="5D26B7C7" w:rsidR="00AB1D56" w:rsidRDefault="00AB1D56">
      <w:pPr>
        <w:pStyle w:val="Commentaire"/>
      </w:pPr>
      <w:r>
        <w:rPr>
          <w:rStyle w:val="Marquedecommentaire"/>
        </w:rPr>
        <w:annotationRef/>
      </w:r>
      <w:r>
        <w:t>Include a bit more details on these survey in the text? At least relative to spatial scope and timing?</w:t>
      </w:r>
    </w:p>
  </w:comment>
  <w:comment w:id="387" w:author="Gail Davoren" w:date="2018-04-26T12:55:00Z" w:initials="GD">
    <w:p w14:paraId="30BCA9AD" w14:textId="35CCBACE" w:rsidR="0085271E" w:rsidRDefault="0085271E">
      <w:pPr>
        <w:pStyle w:val="Commentaire"/>
      </w:pPr>
      <w:r>
        <w:rPr>
          <w:rStyle w:val="Marquedecommentair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455" w:author="DFO-MPO" w:date="2018-04-26T12:55:00Z" w:initials="D">
    <w:p w14:paraId="1A61658B" w14:textId="77777777" w:rsidR="0085271E" w:rsidRDefault="0085271E">
      <w:pPr>
        <w:pStyle w:val="Commentaire"/>
      </w:pPr>
      <w:r>
        <w:rPr>
          <w:rStyle w:val="Marquedecommentaire"/>
        </w:rPr>
        <w:annotationRef/>
      </w:r>
      <w:r>
        <w:t>Not sure that we can use the term “significant” here as we haven’t done any stats…</w:t>
      </w:r>
    </w:p>
  </w:comment>
  <w:comment w:id="492" w:author="Gail Davoren" w:date="2018-04-26T12:55:00Z" w:initials="GD">
    <w:p w14:paraId="51A07EAD" w14:textId="35A68A7F" w:rsidR="0085271E" w:rsidRDefault="0085271E">
      <w:pPr>
        <w:pStyle w:val="Commentaire"/>
      </w:pPr>
      <w:r>
        <w:rPr>
          <w:rStyle w:val="Marquedecommentaire"/>
        </w:rPr>
        <w:annotationRef/>
      </w:r>
      <w:proofErr w:type="gramStart"/>
      <w:r>
        <w:t>declines</w:t>
      </w:r>
      <w:proofErr w:type="gramEnd"/>
      <w:r>
        <w:t xml:space="preserve"> in stock size (release from intraspecific competition)</w:t>
      </w:r>
    </w:p>
  </w:comment>
  <w:comment w:id="496" w:author="Gail Davoren" w:date="2018-04-26T12:55:00Z" w:initials="GD">
    <w:p w14:paraId="6B05DB8A" w14:textId="4C86E99B" w:rsidR="0085271E" w:rsidRDefault="0085271E">
      <w:pPr>
        <w:pStyle w:val="Commentaire"/>
      </w:pPr>
      <w:r>
        <w:rPr>
          <w:rStyle w:val="Marquedecommentaire"/>
        </w:rPr>
        <w:annotationRef/>
      </w:r>
      <w:r>
        <w:t>I think citing Burton and Flynn 1998 and Shackell et al. 1994 may be better references for the Newfoundland capelin population (as I think there is still uncertainties in this statement for capelin in other regions – e.g. Christiansen et al. 2008).</w:t>
      </w:r>
    </w:p>
  </w:comment>
  <w:comment w:id="498" w:author="Regular, Paul" w:date="2018-04-26T12:55:00Z" w:initials="PR">
    <w:p w14:paraId="2377244A" w14:textId="74C3688D" w:rsidR="0085271E" w:rsidRDefault="0085271E">
      <w:pPr>
        <w:pStyle w:val="Commentaire"/>
      </w:pPr>
      <w:r>
        <w:rPr>
          <w:rStyle w:val="Marquedecommentaire"/>
        </w:rPr>
        <w:annotationRef/>
      </w:r>
      <w:r>
        <w:t>Seems somewhat speculative. Is there a reference for this?</w:t>
      </w:r>
    </w:p>
  </w:comment>
  <w:comment w:id="497" w:author="DFO-MPO" w:date="2018-04-26T14:29:00Z" w:initials="D">
    <w:p w14:paraId="74136D6F" w14:textId="56BA048F" w:rsidR="0085271E" w:rsidRDefault="0085271E">
      <w:pPr>
        <w:pStyle w:val="Commentaire"/>
      </w:pPr>
      <w:r>
        <w:rPr>
          <w:rStyle w:val="Marquedecommentaire"/>
        </w:rPr>
        <w:annotationRef/>
      </w:r>
      <w:r>
        <w:t>MKA. I agree with Paul. This is highly speculative. If we have a reference to use, great, but if not, I would suggest taking it out.</w:t>
      </w:r>
    </w:p>
  </w:comment>
  <w:comment w:id="508" w:author="Regular, Paul" w:date="2018-04-26T12:55:00Z" w:initials="PR">
    <w:p w14:paraId="66B2F7EB" w14:textId="6944332C" w:rsidR="0085271E" w:rsidRDefault="0085271E">
      <w:pPr>
        <w:pStyle w:val="Commentaire"/>
      </w:pPr>
      <w:r>
        <w:rPr>
          <w:rStyle w:val="Marquedecommentaire"/>
        </w:rPr>
        <w:annotationRef/>
      </w:r>
      <w:r>
        <w:t>And / or productivity….though there is no clear stock recruit relationship…so I’m not sure about the strength of the argument presented in this paragraph.</w:t>
      </w:r>
    </w:p>
  </w:comment>
  <w:comment w:id="502" w:author="Montevecchi, William" w:date="2018-04-26T12:55:00Z" w:initials="MW">
    <w:p w14:paraId="2036C437" w14:textId="4F66F635" w:rsidR="0085271E" w:rsidRDefault="0085271E">
      <w:pPr>
        <w:pStyle w:val="Commentaire"/>
      </w:pPr>
      <w:r>
        <w:rPr>
          <w:rStyle w:val="Marquedecommentaire"/>
        </w:rPr>
        <w:annotationRef/>
      </w:r>
      <w:r>
        <w:t>Didn’t Mowbray and Murphy et al 2018 content that it wasn’t the number of eggs that was important but rather their environmentally determined [wind] success rate?  Or do I have that wrong?</w:t>
      </w:r>
    </w:p>
  </w:comment>
  <w:comment w:id="503" w:author="Dominique Robert" w:date="2018-04-30T14:09:00Z" w:initials="DR">
    <w:p w14:paraId="4D6B43AF" w14:textId="58C28FDA" w:rsidR="00B44414" w:rsidRDefault="00B44414">
      <w:pPr>
        <w:pStyle w:val="Commentaire"/>
      </w:pPr>
      <w:r>
        <w:rPr>
          <w:rStyle w:val="Marquedecommentaire"/>
        </w:rPr>
        <w:annotationRef/>
      </w:r>
      <w:r>
        <w:t>I agree with Bill. It’s the fate of the spawned eggs, not their numbers, that matter. Is there a link to make between early maturation and late spawning? Late egg hatching means a shorter growth season prior to first winter.</w:t>
      </w:r>
    </w:p>
  </w:comment>
  <w:comment w:id="512" w:author="Gail Davoren" w:date="2018-04-26T12:55:00Z" w:initials="GD">
    <w:p w14:paraId="0B73604F" w14:textId="6F5E9CD0" w:rsidR="0085271E" w:rsidRDefault="0085271E">
      <w:pPr>
        <w:pStyle w:val="Commentaire"/>
      </w:pPr>
      <w:r>
        <w:rPr>
          <w:rStyle w:val="Marquedecommentaire"/>
        </w:rPr>
        <w:annotationRef/>
      </w:r>
      <w:r>
        <w:t>Yes, maybe we should restate to say that these factors likely combine to reduce the reproductive potential of Newfoundland capelin.</w:t>
      </w:r>
    </w:p>
  </w:comment>
  <w:comment w:id="510" w:author="Gail Davoren" w:date="2018-04-26T12:55:00Z" w:initials="GD">
    <w:p w14:paraId="537F2804" w14:textId="1C8C5E66" w:rsidR="0085271E" w:rsidRDefault="0085271E">
      <w:pPr>
        <w:pStyle w:val="Commentaire"/>
      </w:pPr>
      <w:r>
        <w:rPr>
          <w:rStyle w:val="Marquedecommentair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511" w:author="Dominique Robert" w:date="2018-04-30T14:14:00Z" w:initials="DR">
    <w:p w14:paraId="766D4A57" w14:textId="4D0729D9" w:rsidR="00B44414" w:rsidRDefault="00B44414">
      <w:pPr>
        <w:pStyle w:val="Commentaire"/>
      </w:pPr>
      <w:r>
        <w:rPr>
          <w:rStyle w:val="Marquedecommentaire"/>
        </w:rPr>
        <w:annotationRef/>
      </w:r>
      <w:r>
        <w:t xml:space="preserve">Excellent comment Gail. </w:t>
      </w:r>
      <w:r w:rsidR="00F53FC3">
        <w:t xml:space="preserve">To me, bringing evidence that capelin have not become coastal residents is one of the most important points. The idea that 7 Mt of capelin are hidden inshore somewhere doesn’t make any sense to me, but we need to gather the most evidence that capelin are still migrating. </w:t>
      </w:r>
    </w:p>
  </w:comment>
  <w:comment w:id="500" w:author="DFO-MPO" w:date="2018-04-26T14:56:00Z" w:initials="D">
    <w:p w14:paraId="50319384" w14:textId="7EC2F74F" w:rsidR="0085271E" w:rsidRDefault="0085271E">
      <w:pPr>
        <w:pStyle w:val="Commentaire"/>
      </w:pPr>
      <w:r>
        <w:rPr>
          <w:rStyle w:val="Marquedecommentaire"/>
        </w:rPr>
        <w:annotationRef/>
      </w:r>
      <w:r>
        <w:t xml:space="preserve">MKA. Craig Purchase paper in CJFAS just came out (attached), showcasing the reduced egg/larval performance </w:t>
      </w:r>
      <w:proofErr w:type="gramStart"/>
      <w:r>
        <w:t>of  late</w:t>
      </w:r>
      <w:proofErr w:type="gramEnd"/>
      <w:r>
        <w:t xml:space="preserve"> spawning due to higher salinity </w:t>
      </w:r>
      <w:proofErr w:type="spellStart"/>
      <w:r>
        <w:t>conditions.we</w:t>
      </w:r>
      <w:proofErr w:type="spellEnd"/>
      <w:r>
        <w:t xml:space="preserve"> may want to bring this up here too.</w:t>
      </w:r>
    </w:p>
  </w:comment>
  <w:comment w:id="519" w:author="DFO-MPO" w:date="2018-04-26T14:58:00Z" w:initials="D">
    <w:p w14:paraId="65B80716" w14:textId="69A623FD" w:rsidR="0085271E" w:rsidRDefault="0085271E">
      <w:pPr>
        <w:pStyle w:val="Commentaire"/>
      </w:pPr>
      <w:r>
        <w:rPr>
          <w:rStyle w:val="Marquedecommentaire"/>
        </w:rPr>
        <w:annotationRef/>
      </w:r>
      <w:r>
        <w:t xml:space="preserve">MKA. Beyond Ale’s and Eric’s papers, there is a long list of DFO and NAFO documents detailing the broad nature of the changes. I am attaching two DFO/NAFO reports and one DFO SAR that document this. </w:t>
      </w:r>
    </w:p>
  </w:comment>
  <w:comment w:id="541" w:author="Montevecchi, William" w:date="2018-04-26T12:55:00Z" w:initials="MW">
    <w:p w14:paraId="16975BFE" w14:textId="613D34A9" w:rsidR="0085271E" w:rsidRDefault="0085271E">
      <w:pPr>
        <w:pStyle w:val="Commentaire"/>
      </w:pPr>
      <w:r>
        <w:rPr>
          <w:rStyle w:val="Marquedecommentaire"/>
        </w:rPr>
        <w:annotationRef/>
      </w:r>
      <w:r>
        <w:t>Specify – H2O temp?</w:t>
      </w:r>
    </w:p>
  </w:comment>
  <w:comment w:id="527" w:author="DFO-MPO" w:date="2018-04-26T15:07:00Z" w:initials="D">
    <w:p w14:paraId="0813B7CA" w14:textId="5CAE39D2" w:rsidR="0085271E" w:rsidRDefault="0085271E">
      <w:pPr>
        <w:pStyle w:val="Commentaire"/>
      </w:pPr>
      <w:r>
        <w:rPr>
          <w:rStyle w:val="Marquedecommentaire"/>
        </w:rPr>
        <w:annotationRef/>
      </w:r>
      <w:r>
        <w:t xml:space="preserve">MKA. I think this conveys the idea better and with a concrete reference to common trends and environmental drivers for key fish stocks (reference attached) </w:t>
      </w:r>
    </w:p>
  </w:comment>
  <w:comment w:id="545" w:author="DFO-MPO" w:date="2018-04-26T15:14:00Z" w:initials="D">
    <w:p w14:paraId="566DEBAE" w14:textId="705E3AD0" w:rsidR="0085271E" w:rsidRDefault="0085271E">
      <w:pPr>
        <w:pStyle w:val="Commentaire"/>
      </w:pPr>
      <w:r>
        <w:rPr>
          <w:rStyle w:val="Marquedecommentaire"/>
        </w:rPr>
        <w:annotationRef/>
      </w:r>
      <w:r>
        <w:t>MKA. We can add here references to the most recent shrimp SARs which also supports this statement.</w:t>
      </w:r>
    </w:p>
  </w:comment>
  <w:comment w:id="556" w:author="DFO-MPO" w:date="2018-04-26T15:18:00Z" w:initials="D">
    <w:p w14:paraId="38D18217" w14:textId="02F9CFA4" w:rsidR="0085271E" w:rsidRDefault="0085271E">
      <w:pPr>
        <w:pStyle w:val="Commentaire"/>
      </w:pPr>
      <w:r>
        <w:rPr>
          <w:rStyle w:val="Marquedecommentaire"/>
        </w:rPr>
        <w:annotationRef/>
      </w:r>
      <w:r>
        <w:t>MKA. We should be careful; capelin is a prey for everyone</w:t>
      </w:r>
      <w:proofErr w:type="gramStart"/>
      <w:r>
        <w:t>,  not</w:t>
      </w:r>
      <w:proofErr w:type="gramEnd"/>
      <w:r>
        <w:t xml:space="preserve"> just cod. We should avoid assuming that cod predation is the leading source of predation mortality. It certainly was </w:t>
      </w:r>
      <w:proofErr w:type="gramStart"/>
      <w:r>
        <w:t>way  more</w:t>
      </w:r>
      <w:proofErr w:type="gramEnd"/>
      <w:r>
        <w:t xml:space="preserve"> important prior to the collapse, but many other </w:t>
      </w:r>
      <w:proofErr w:type="spellStart"/>
      <w:r>
        <w:t>spp</w:t>
      </w:r>
      <w:proofErr w:type="spellEnd"/>
      <w:r>
        <w:t xml:space="preserve"> preyed upon capelin too.</w:t>
      </w:r>
    </w:p>
  </w:comment>
  <w:comment w:id="570" w:author="Regular, Paul" w:date="2018-04-26T12:55:00Z" w:initials="PR">
    <w:p w14:paraId="0CE9847D" w14:textId="5315E6DE" w:rsidR="0085271E" w:rsidRDefault="0085271E">
      <w:pPr>
        <w:pStyle w:val="Commentaire"/>
      </w:pPr>
      <w:r>
        <w:rPr>
          <w:rStyle w:val="Marquedecommentaire"/>
        </w:rPr>
        <w:annotationRef/>
      </w:r>
      <w:r>
        <w:t>I like this analysis! …however, we may not need to lay out the explanation here.</w:t>
      </w:r>
    </w:p>
  </w:comment>
  <w:comment w:id="574" w:author="DFO-MPO" w:date="2018-04-26T15:23:00Z" w:initials="D">
    <w:p w14:paraId="1F91E61B" w14:textId="121BAA23" w:rsidR="0085271E" w:rsidRDefault="0085271E">
      <w:pPr>
        <w:pStyle w:val="Commentaire"/>
      </w:pPr>
      <w:r>
        <w:rPr>
          <w:rStyle w:val="Marquedecommentaire"/>
        </w:rPr>
        <w:annotationRef/>
      </w:r>
      <w:r>
        <w:t>MKA. I won’t say that we totally know the reasons, but I think we can say here that the evidence from Buren et al indicates food availability for capelin as a plausible mechanism for the higher mortality.</w:t>
      </w:r>
    </w:p>
  </w:comment>
  <w:comment w:id="705" w:author="George Rose" w:date="2018-04-26T12:55:00Z" w:initials="">
    <w:p w14:paraId="25813E38" w14:textId="77777777" w:rsidR="0085271E" w:rsidRDefault="0085271E">
      <w:pPr>
        <w:pStyle w:val="Default"/>
      </w:pPr>
      <w:r>
        <w:rPr>
          <w:rStyle w:val="Marquedecommentaire"/>
        </w:rPr>
        <w:annotationRef/>
      </w:r>
    </w:p>
  </w:comment>
  <w:comment w:id="717" w:author="George Rose" w:date="2018-04-26T12:55:00Z" w:initials="">
    <w:p w14:paraId="6A3CB113" w14:textId="77777777" w:rsidR="0085271E" w:rsidRDefault="0085271E">
      <w:pPr>
        <w:pStyle w:val="Default"/>
      </w:pPr>
    </w:p>
    <w:p w14:paraId="356211BA" w14:textId="77777777" w:rsidR="0085271E" w:rsidRDefault="0085271E">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719" w:author="George Rose" w:date="2018-04-26T12:55:00Z" w:initials="">
    <w:p w14:paraId="0E4ECEA9" w14:textId="77777777" w:rsidR="0085271E" w:rsidRDefault="0085271E">
      <w:pPr>
        <w:pStyle w:val="Default"/>
      </w:pPr>
      <w:r>
        <w:rPr>
          <w:rStyle w:val="Marquedecommentaire"/>
        </w:rPr>
        <w:annotationRef/>
      </w:r>
    </w:p>
  </w:comment>
  <w:comment w:id="724" w:author="George Rose" w:date="2018-04-26T12:55:00Z" w:initials="">
    <w:p w14:paraId="005AE4D1" w14:textId="77777777" w:rsidR="0085271E" w:rsidRDefault="0085271E">
      <w:pPr>
        <w:pStyle w:val="Default"/>
      </w:pPr>
    </w:p>
    <w:p w14:paraId="3A08DAFA" w14:textId="77777777" w:rsidR="0085271E" w:rsidRDefault="0085271E">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736" w:author="DFO-MPO" w:date="2018-04-26T15:29:00Z" w:initials="D">
    <w:p w14:paraId="6D2AEE3C" w14:textId="3E31D47D" w:rsidR="0085271E" w:rsidRDefault="0085271E">
      <w:pPr>
        <w:pStyle w:val="Commentaire"/>
      </w:pPr>
      <w:r>
        <w:rPr>
          <w:rStyle w:val="Marquedecommentaire"/>
        </w:rPr>
        <w:annotationRef/>
      </w:r>
      <w:r>
        <w:t xml:space="preserve">MKA. I would phrase these statements in terms of </w:t>
      </w:r>
      <w:proofErr w:type="gramStart"/>
      <w:r>
        <w:t>reduced  predators</w:t>
      </w:r>
      <w:proofErr w:type="gramEnd"/>
      <w:r>
        <w:t xml:space="preserve">, as opposed to focalized on cod. I believe we need to meaningfully convey the message that capelin predators base is far broader than cod. </w:t>
      </w:r>
    </w:p>
  </w:comment>
  <w:comment w:id="740" w:author="Gail Davoren" w:date="2018-04-26T12:55:00Z" w:initials="GD">
    <w:p w14:paraId="4744FEFE" w14:textId="7F396131" w:rsidR="0085271E" w:rsidRDefault="0085271E">
      <w:pPr>
        <w:pStyle w:val="Commentaire"/>
      </w:pPr>
      <w:r>
        <w:rPr>
          <w:rStyle w:val="Marquedecommentaire"/>
        </w:rPr>
        <w:annotationRef/>
      </w:r>
      <w:r>
        <w:t>Vertical movement patterns? I think we should be clear about this.</w:t>
      </w:r>
    </w:p>
  </w:comment>
  <w:comment w:id="734" w:author="Regular, Paul" w:date="2018-04-26T12:55:00Z" w:initials="PR">
    <w:p w14:paraId="605DCD63" w14:textId="519B2B0B" w:rsidR="0085271E" w:rsidRDefault="0085271E">
      <w:pPr>
        <w:pStyle w:val="Commentaire"/>
      </w:pPr>
      <w:r>
        <w:rPr>
          <w:rStyle w:val="Marquedecommentaire"/>
        </w:rPr>
        <w:annotationRef/>
      </w:r>
      <w:r>
        <w:rPr>
          <w:rStyle w:val="Marquedecommentaire"/>
        </w:rPr>
        <w:annotationRef/>
      </w:r>
      <w:r>
        <w:t>The purpose of this paragraph is unclear. I don’t recall Frank et al. raising concern over the dead zone. Probably not needed.</w:t>
      </w:r>
    </w:p>
  </w:comment>
  <w:comment w:id="735" w:author="DFO-MPO" w:date="2018-04-26T15:34:00Z" w:initials="D">
    <w:p w14:paraId="03AA3E89" w14:textId="558C8D18" w:rsidR="0085271E" w:rsidRDefault="0085271E">
      <w:pPr>
        <w:pStyle w:val="Commentaire"/>
      </w:pPr>
      <w:r>
        <w:rPr>
          <w:rStyle w:val="Marquedecommentaire"/>
        </w:rPr>
        <w:annotationRef/>
      </w:r>
      <w:r>
        <w:t xml:space="preserve">MKA. I tend to agree with Paul that this entire paragraph may be too much. If the intent is to simply to document that we have looked at this issue of vertical distribution and dead-zone, then it can be written in a more concise manner and doesn’t need the references to herring in the gulf. </w:t>
      </w:r>
    </w:p>
  </w:comment>
  <w:comment w:id="796" w:author="George Rose" w:date="2018-04-26T12:55:00Z" w:initials="">
    <w:p w14:paraId="00C57361" w14:textId="77777777" w:rsidR="0085271E" w:rsidRDefault="0085271E">
      <w:pPr>
        <w:pStyle w:val="Default"/>
      </w:pPr>
    </w:p>
    <w:p w14:paraId="31E807D6" w14:textId="77777777" w:rsidR="0085271E" w:rsidRDefault="0085271E">
      <w:pPr>
        <w:pStyle w:val="Default"/>
      </w:pPr>
      <w:r>
        <w:rPr>
          <w:rFonts w:eastAsia="Arial Unicode MS" w:cs="Arial Unicode MS"/>
        </w:rPr>
        <w:t>What does this mean?</w:t>
      </w:r>
    </w:p>
  </w:comment>
  <w:comment w:id="803" w:author="Regular, Paul" w:date="2018-04-26T12:55:00Z" w:initials="PR">
    <w:p w14:paraId="4A630F32" w14:textId="1123447C" w:rsidR="0085271E" w:rsidRDefault="0085271E">
      <w:pPr>
        <w:pStyle w:val="Commentaire"/>
      </w:pPr>
      <w:r>
        <w:rPr>
          <w:rStyle w:val="Marquedecommentaire"/>
        </w:rPr>
        <w:annotationRef/>
      </w:r>
      <w:r>
        <w:t>Maybe the figure units should be density?</w:t>
      </w:r>
    </w:p>
  </w:comment>
  <w:comment w:id="828" w:author="George Rose" w:date="2018-04-26T12:55:00Z" w:initials="">
    <w:p w14:paraId="2D816E0B" w14:textId="77777777" w:rsidR="0085271E" w:rsidRDefault="0085271E">
      <w:pPr>
        <w:pStyle w:val="Default"/>
      </w:pPr>
    </w:p>
    <w:p w14:paraId="59675E0B" w14:textId="77777777" w:rsidR="0085271E" w:rsidRDefault="0085271E">
      <w:pPr>
        <w:pStyle w:val="Default"/>
      </w:pPr>
      <w:r>
        <w:rPr>
          <w:rFonts w:eastAsia="Arial Unicode MS" w:cs="Arial Unicode MS"/>
        </w:rPr>
        <w:t xml:space="preserve"> I would say is consistent with</w:t>
      </w:r>
    </w:p>
  </w:comment>
  <w:comment w:id="832" w:author="George Rose" w:date="2018-04-26T12:55:00Z" w:initials="">
    <w:p w14:paraId="6D8FBD79" w14:textId="77777777" w:rsidR="0085271E" w:rsidRDefault="0085271E">
      <w:pPr>
        <w:pStyle w:val="Default"/>
      </w:pPr>
    </w:p>
    <w:p w14:paraId="3E64BBA6" w14:textId="77777777" w:rsidR="0085271E" w:rsidRDefault="0085271E">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831" w:author="Dominique Robert" w:date="2018-04-30T15:21:00Z" w:initials="DR">
    <w:p w14:paraId="04B7D2FA" w14:textId="17DFDD42" w:rsidR="0079361E" w:rsidRDefault="0079361E">
      <w:pPr>
        <w:pStyle w:val="Commentaire"/>
      </w:pPr>
      <w:r>
        <w:rPr>
          <w:rStyle w:val="Marquedecommentaire"/>
        </w:rPr>
        <w:annotationRef/>
      </w:r>
      <w:r>
        <w:t xml:space="preserve">Be careful here: Frank et </w:t>
      </w:r>
      <w:proofErr w:type="spellStart"/>
      <w:r>
        <w:t>al’s</w:t>
      </w:r>
      <w:proofErr w:type="spellEnd"/>
      <w:r>
        <w:t xml:space="preserve"> hypothesis of inshore residents includes the truncation of the age structure (non-migrating fish do not need to reach a large size)</w:t>
      </w:r>
      <w:r w:rsidR="005E5B4F">
        <w:t xml:space="preserve"> and a decrease in condition</w:t>
      </w:r>
      <w:r>
        <w:t>. To refute that</w:t>
      </w:r>
      <w:r w:rsidR="009E0093">
        <w:t xml:space="preserve"> hypothesis, I think the best approach is to provide evidence that the abundance of age-2 fish has not increased </w:t>
      </w:r>
      <w:r w:rsidR="005E5B4F">
        <w:t>inshore as per their prediction.</w:t>
      </w:r>
    </w:p>
  </w:comment>
  <w:comment w:id="837" w:author="Gail Davoren" w:date="2018-04-26T12:55:00Z" w:initials="GD">
    <w:p w14:paraId="3CF47DED" w14:textId="47387678" w:rsidR="0085271E" w:rsidRDefault="0085271E">
      <w:pPr>
        <w:pStyle w:val="Commentaire"/>
      </w:pPr>
      <w:r>
        <w:rPr>
          <w:rStyle w:val="Marquedecommentaire"/>
        </w:rPr>
        <w:annotationRef/>
      </w:r>
      <w:r>
        <w:t>I think we should state what that size criterion is here (briefly).</w:t>
      </w:r>
    </w:p>
  </w:comment>
  <w:comment w:id="841" w:author="Dominique Robert" w:date="2018-05-01T10:45:00Z" w:initials="DR">
    <w:p w14:paraId="709C1EAF" w14:textId="41BA520B" w:rsidR="00967311" w:rsidRDefault="00967311">
      <w:pPr>
        <w:pStyle w:val="Commentaire"/>
      </w:pPr>
      <w:r>
        <w:rPr>
          <w:rStyle w:val="Marquedecommentaire"/>
        </w:rPr>
        <w:annotationRef/>
      </w:r>
      <w:r>
        <w:t xml:space="preserve">I feel this sentence should come after the description of the survey </w:t>
      </w:r>
    </w:p>
  </w:comment>
  <w:comment w:id="843" w:author="George Rose" w:date="2018-04-26T12:55:00Z" w:initials="">
    <w:p w14:paraId="397FB056" w14:textId="77777777" w:rsidR="0085271E" w:rsidRDefault="0085271E">
      <w:pPr>
        <w:pStyle w:val="Default"/>
      </w:pPr>
    </w:p>
    <w:p w14:paraId="729CB5B2" w14:textId="77777777" w:rsidR="0085271E" w:rsidRDefault="0085271E">
      <w:pPr>
        <w:pStyle w:val="Default"/>
      </w:pPr>
      <w:r>
        <w:rPr>
          <w:rFonts w:eastAsia="Arial Unicode MS" w:cs="Arial Unicode MS"/>
        </w:rPr>
        <w:t>Nakashima 1996, 1998</w:t>
      </w:r>
    </w:p>
  </w:comment>
  <w:comment w:id="849" w:author="George Rose" w:date="2018-04-26T12:55:00Z" w:initials="">
    <w:p w14:paraId="00F3616F" w14:textId="77777777" w:rsidR="0085271E" w:rsidRDefault="0085271E">
      <w:pPr>
        <w:pStyle w:val="Default"/>
      </w:pPr>
    </w:p>
    <w:p w14:paraId="13ED84DE" w14:textId="77777777" w:rsidR="0085271E" w:rsidRDefault="0085271E">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866" w:author="Gail Davoren" w:date="2018-04-26T12:55:00Z" w:initials="GD">
    <w:p w14:paraId="5B890EC3" w14:textId="6E794335" w:rsidR="0085271E" w:rsidRDefault="0085271E">
      <w:pPr>
        <w:pStyle w:val="Commentaire"/>
      </w:pPr>
      <w:r>
        <w:rPr>
          <w:rStyle w:val="Marquedecommentaire"/>
        </w:rPr>
        <w:annotationRef/>
      </w:r>
      <w:r>
        <w:t xml:space="preserve">Davoren et al. 2015, Davoren and </w:t>
      </w:r>
      <w:proofErr w:type="spellStart"/>
      <w:r>
        <w:t>Halden</w:t>
      </w:r>
      <w:proofErr w:type="spellEnd"/>
      <w:r>
        <w:t xml:space="preserve"> 2014</w:t>
      </w:r>
    </w:p>
  </w:comment>
  <w:comment w:id="880" w:author="George Rose" w:date="2018-04-26T12:55:00Z" w:initials="">
    <w:p w14:paraId="1A0EEC34" w14:textId="77777777" w:rsidR="0085271E" w:rsidRDefault="0085271E">
      <w:pPr>
        <w:pStyle w:val="Default"/>
      </w:pPr>
    </w:p>
    <w:p w14:paraId="498844AB" w14:textId="77777777" w:rsidR="0085271E" w:rsidRDefault="0085271E">
      <w:pPr>
        <w:pStyle w:val="Default"/>
      </w:pPr>
      <w:r>
        <w:rPr>
          <w:rFonts w:eastAsia="Arial Unicode MS" w:cs="Arial Unicode MS"/>
        </w:rPr>
        <w:t>Confusing…</w:t>
      </w:r>
    </w:p>
  </w:comment>
  <w:comment w:id="886" w:author="Gail Davoren" w:date="2018-04-26T12:55:00Z" w:initials="GD">
    <w:p w14:paraId="292E53DA" w14:textId="2411BE8C" w:rsidR="0085271E" w:rsidRDefault="0085271E">
      <w:pPr>
        <w:pStyle w:val="Commentaire"/>
      </w:pPr>
      <w:r>
        <w:rPr>
          <w:rStyle w:val="Marquedecommentaire"/>
        </w:rPr>
        <w:annotationRef/>
      </w:r>
      <w:r>
        <w:t>Already stated above?</w:t>
      </w:r>
    </w:p>
  </w:comment>
  <w:comment w:id="897" w:author="DFO-MPO" w:date="2018-04-26T15:53:00Z" w:initials="D">
    <w:p w14:paraId="16F9AF1A" w14:textId="5B13B76E" w:rsidR="0085271E" w:rsidRDefault="0085271E">
      <w:pPr>
        <w:pStyle w:val="Commentaire"/>
      </w:pPr>
      <w:r>
        <w:rPr>
          <w:rStyle w:val="Marquedecommentaire"/>
        </w:rPr>
        <w:annotationRef/>
      </w:r>
      <w:r>
        <w:t>MKA. Do we need this level of detail? Isn’t enough to say a reduction from 52 to 19 stations?</w:t>
      </w:r>
    </w:p>
  </w:comment>
  <w:comment w:id="901" w:author="Pierre Pepin" w:date="2018-04-26T12:55:00Z" w:initials="PP">
    <w:p w14:paraId="01175E83" w14:textId="77777777" w:rsidR="0085271E" w:rsidRDefault="0085271E" w:rsidP="000025CB">
      <w:pPr>
        <w:pStyle w:val="Commentaire"/>
      </w:pPr>
      <w:r>
        <w:rPr>
          <w:rStyle w:val="Marquedecommentair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898" w:author="DFO-MPO" w:date="2018-04-26T15:56:00Z" w:initials="D">
    <w:p w14:paraId="3A823678" w14:textId="031AEF63" w:rsidR="0085271E" w:rsidRDefault="0085271E">
      <w:pPr>
        <w:pStyle w:val="Commentaire"/>
      </w:pPr>
      <w:r>
        <w:rPr>
          <w:rStyle w:val="Marquedecommentaire"/>
        </w:rPr>
        <w:annotationRef/>
      </w:r>
      <w:r>
        <w:t xml:space="preserve">MKA. I agree with Pierre here, the justification for this has to be beefier, or at least making a direct comparison with the beach larval index and why one is good and the other isn’t in term of </w:t>
      </w:r>
      <w:proofErr w:type="spellStart"/>
      <w:r>
        <w:t>representativity</w:t>
      </w:r>
      <w:proofErr w:type="spellEnd"/>
      <w:r>
        <w:t xml:space="preserve"> of the broader picture. </w:t>
      </w:r>
    </w:p>
  </w:comment>
  <w:comment w:id="906" w:author="Gail Davoren" w:date="2018-04-26T12:55:00Z" w:initials="GD">
    <w:p w14:paraId="32BBBE7A" w14:textId="55E65B42" w:rsidR="0085271E" w:rsidRDefault="0085271E">
      <w:pPr>
        <w:pStyle w:val="Commentaire"/>
      </w:pPr>
      <w:r>
        <w:rPr>
          <w:rStyle w:val="Marquedecommentair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908" w:author="Dominique Robert" w:date="2018-05-01T12:06:00Z" w:initials="DR">
    <w:p w14:paraId="25B90995" w14:textId="64DDDBF7" w:rsidR="00963B07" w:rsidRDefault="00963B07">
      <w:pPr>
        <w:pStyle w:val="Commentaire"/>
      </w:pPr>
      <w:r>
        <w:rPr>
          <w:rStyle w:val="Marquedecommentaire"/>
        </w:rPr>
        <w:annotationRef/>
      </w:r>
      <w:r>
        <w:t>I agree with this suggestion.</w:t>
      </w:r>
    </w:p>
  </w:comment>
  <w:comment w:id="909" w:author="Dominique Robert" w:date="2018-05-01T12:06:00Z" w:initials="DR">
    <w:p w14:paraId="607EAADC" w14:textId="76BD0338" w:rsidR="00963B07" w:rsidRDefault="00963B07">
      <w:pPr>
        <w:pStyle w:val="Commentaire"/>
      </w:pPr>
      <w:r>
        <w:rPr>
          <w:rStyle w:val="Marquedecommentaire"/>
        </w:rPr>
        <w:annotationRef/>
      </w:r>
      <w:r>
        <w:t xml:space="preserve">I think this strays from the main message that this section should convey. I think we should keep focused on abundance, and migrations (i.e. Frank et </w:t>
      </w:r>
      <w:proofErr w:type="spellStart"/>
      <w:r>
        <w:t>al’s</w:t>
      </w:r>
      <w:proofErr w:type="spellEnd"/>
      <w:r>
        <w:t xml:space="preserve"> hypotheses) and so the conclusion of this paragraph should make the point that larval indices do not support a non-collapse of the stock.</w:t>
      </w:r>
    </w:p>
  </w:comment>
  <w:comment w:id="910" w:author="Regular, Paul" w:date="2018-04-26T12:55:00Z" w:initials="PR">
    <w:p w14:paraId="5E07153F" w14:textId="72E04F3B" w:rsidR="0085271E" w:rsidRDefault="0085271E">
      <w:pPr>
        <w:pStyle w:val="Commentaire"/>
      </w:pPr>
      <w:r>
        <w:rPr>
          <w:rStyle w:val="Marquedecommentaire"/>
        </w:rPr>
        <w:annotationRef/>
      </w:r>
      <w:r>
        <w:t>Good point! I think this section can be simplified and focus on this specific point. I’m not sure we need all the details on each of the surveys</w:t>
      </w:r>
    </w:p>
  </w:comment>
  <w:comment w:id="907" w:author="DFO-MPO" w:date="2018-04-26T16:01:00Z" w:initials="D">
    <w:p w14:paraId="4B2E38F8" w14:textId="4BB9AB2D" w:rsidR="0085271E" w:rsidRDefault="0085271E">
      <w:pPr>
        <w:pStyle w:val="Commentaire"/>
      </w:pPr>
      <w:r>
        <w:rPr>
          <w:rStyle w:val="Marquedecommentaire"/>
        </w:rPr>
        <w:annotationRef/>
      </w:r>
      <w:r>
        <w:t xml:space="preserve">MKA. I agree with Gail and Paul here. This should be the center of gravity of this section. If we don’t put it up front, we need to provide up front some clear message that </w:t>
      </w:r>
      <w:proofErr w:type="spellStart"/>
      <w:r>
        <w:t>trhis</w:t>
      </w:r>
      <w:proofErr w:type="spellEnd"/>
      <w:r>
        <w:t xml:space="preserve"> is where we are going, so that the presentation of the data/results leads towards an already hinted conclusion.</w:t>
      </w:r>
    </w:p>
  </w:comment>
  <w:comment w:id="914" w:author="DFO-MPO" w:date="2018-04-26T16:19:00Z" w:initials="D">
    <w:p w14:paraId="1F9C9171" w14:textId="29697E6B" w:rsidR="0085271E" w:rsidRDefault="0085271E">
      <w:pPr>
        <w:pStyle w:val="Commentaire"/>
      </w:pPr>
      <w:r>
        <w:rPr>
          <w:rStyle w:val="Marquedecommentaire"/>
        </w:rPr>
        <w:annotationRef/>
      </w:r>
      <w:r>
        <w:t>MKA, I would reverse this statement; instead of saying that cod was the primary predator of capelin (which once again, focuses everything on cod as opposed to a suite of predators that prey upon capelin), I would say that “cod was a dominant fish predator in the NL ecosystem, and that capelin has historically been its primary prey”. This phrasing that not imply any regulatory effect of cod on capelin, nor presumes that we do know well all capelin predators.  Also, we are focused on cod-</w:t>
      </w:r>
      <w:proofErr w:type="spellStart"/>
      <w:r>
        <w:t>caplein</w:t>
      </w:r>
      <w:proofErr w:type="spellEnd"/>
      <w:r>
        <w:t xml:space="preserve"> here because we do have data for this, but equally relevant would be to explore turbot-capelin, redfish-capelin, etc. we keep sinning on a cod-centric view of capelin.</w:t>
      </w:r>
    </w:p>
  </w:comment>
  <w:comment w:id="948" w:author="George Rose" w:date="2018-04-26T12:55:00Z" w:initials="">
    <w:p w14:paraId="0BBF380B" w14:textId="77777777" w:rsidR="0085271E" w:rsidRDefault="0085271E">
      <w:pPr>
        <w:pStyle w:val="Default"/>
      </w:pPr>
    </w:p>
    <w:p w14:paraId="41D5A69C" w14:textId="77777777" w:rsidR="0085271E" w:rsidRDefault="0085271E">
      <w:pPr>
        <w:pStyle w:val="Default"/>
      </w:pPr>
      <w:r>
        <w:rPr>
          <w:rFonts w:eastAsia="Arial Unicode MS" w:cs="Arial Unicode MS"/>
        </w:rPr>
        <w:t>Northern cod is a name so should be Capitalized</w:t>
      </w:r>
    </w:p>
  </w:comment>
  <w:comment w:id="951" w:author="George Rose" w:date="2018-04-26T12:55:00Z" w:initials="">
    <w:p w14:paraId="3C657362" w14:textId="77777777" w:rsidR="0085271E" w:rsidRDefault="0085271E">
      <w:pPr>
        <w:pStyle w:val="Default"/>
      </w:pPr>
    </w:p>
    <w:p w14:paraId="1B083FBC" w14:textId="77777777" w:rsidR="0085271E" w:rsidRDefault="0085271E">
      <w:pPr>
        <w:pStyle w:val="Default"/>
      </w:pPr>
      <w:r>
        <w:rPr>
          <w:rFonts w:eastAsia="Arial Unicode MS" w:cs="Arial Unicode MS"/>
        </w:rPr>
        <w:t xml:space="preserve">I would not refer to the </w:t>
      </w:r>
      <w:proofErr w:type="spellStart"/>
      <w:r>
        <w:rPr>
          <w:rFonts w:eastAsia="Arial Unicode MS" w:cs="Arial Unicode MS"/>
        </w:rPr>
        <w:t>Ncod</w:t>
      </w:r>
      <w:proofErr w:type="spellEnd"/>
      <w:r>
        <w:rPr>
          <w:rFonts w:eastAsia="Arial Unicode MS" w:cs="Arial Unicode MS"/>
        </w:rPr>
        <w:t xml:space="preserve"> this way - better to refer to it as a stock complex or </w:t>
      </w:r>
      <w:proofErr w:type="spellStart"/>
      <w:r>
        <w:rPr>
          <w:rFonts w:eastAsia="Arial Unicode MS" w:cs="Arial Unicode MS"/>
        </w:rPr>
        <w:t>metapopulation</w:t>
      </w:r>
      <w:proofErr w:type="spellEnd"/>
      <w:r>
        <w:rPr>
          <w:rFonts w:eastAsia="Arial Unicode MS" w:cs="Arial Unicode MS"/>
        </w:rPr>
        <w:t xml:space="preserve"> even better (see recent Rose and Rowe 2018 paper in CJFAS as well as Neville et al. just-in…</w:t>
      </w:r>
    </w:p>
  </w:comment>
  <w:comment w:id="953" w:author="George Rose" w:date="2018-04-26T12:55:00Z" w:initials="">
    <w:p w14:paraId="2681CD90" w14:textId="77777777" w:rsidR="0085271E" w:rsidRDefault="0085271E">
      <w:pPr>
        <w:pStyle w:val="Default"/>
      </w:pPr>
    </w:p>
    <w:p w14:paraId="5CB7E4FA" w14:textId="77777777" w:rsidR="0085271E" w:rsidRDefault="0085271E">
      <w:pPr>
        <w:pStyle w:val="Default"/>
      </w:pPr>
      <w:r>
        <w:rPr>
          <w:rFonts w:eastAsia="Arial Unicode MS" w:cs="Arial Unicode MS"/>
        </w:rPr>
        <w:t xml:space="preserve">These gradients did not exist in the spring of 2015 as a result of redistribution of cod to the North - </w:t>
      </w:r>
    </w:p>
  </w:comment>
  <w:comment w:id="958" w:author="George Rose" w:date="2018-04-26T12:55:00Z" w:initials="">
    <w:p w14:paraId="15D83898" w14:textId="77777777" w:rsidR="0085271E" w:rsidRDefault="0085271E">
      <w:pPr>
        <w:pStyle w:val="Default"/>
      </w:pPr>
    </w:p>
    <w:p w14:paraId="22FFD6AB" w14:textId="77777777" w:rsidR="0085271E" w:rsidRDefault="0085271E">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960" w:author="DFO-MPO" w:date="2018-04-26T16:07:00Z" w:initials="D">
    <w:p w14:paraId="38C6DBEC" w14:textId="5BFF56F5" w:rsidR="0085271E" w:rsidRDefault="0085271E">
      <w:pPr>
        <w:pStyle w:val="Commentaire"/>
      </w:pPr>
      <w:r>
        <w:rPr>
          <w:rStyle w:val="Marquedecommentaire"/>
        </w:rPr>
        <w:annotationRef/>
      </w:r>
      <w:r>
        <w:t xml:space="preserve">MKA. I would </w:t>
      </w:r>
      <w:proofErr w:type="gramStart"/>
      <w:r>
        <w:t>also  add</w:t>
      </w:r>
      <w:proofErr w:type="gramEnd"/>
      <w:r>
        <w:t xml:space="preserve"> here the NAFO WGESA 2014 Report, and the Koen-Alonso EPP  </w:t>
      </w:r>
      <w:proofErr w:type="spellStart"/>
      <w:r>
        <w:t>resdoc</w:t>
      </w:r>
      <w:proofErr w:type="spellEnd"/>
      <w:r>
        <w:t xml:space="preserve"> (both attached)</w:t>
      </w:r>
    </w:p>
  </w:comment>
  <w:comment w:id="967" w:author="George Rose" w:date="2018-04-26T12:55:00Z" w:initials="">
    <w:p w14:paraId="4BDB217B" w14:textId="77777777" w:rsidR="0085271E" w:rsidRDefault="0085271E">
      <w:pPr>
        <w:pStyle w:val="Default"/>
      </w:pPr>
    </w:p>
    <w:p w14:paraId="30A050D7" w14:textId="77777777" w:rsidR="0085271E" w:rsidRDefault="0085271E">
      <w:pPr>
        <w:pStyle w:val="Default"/>
      </w:pPr>
      <w:r>
        <w:rPr>
          <w:rFonts w:eastAsia="Arial Unicode MS" w:cs="Arial Unicode MS"/>
        </w:rPr>
        <w:t>This could be a footnote if the journal allows these - I think it should be recognized to make sure the paper is up to date with the literature…</w:t>
      </w:r>
    </w:p>
  </w:comment>
  <w:comment w:id="1014" w:author="DFO-MPO" w:date="2018-04-26T16:21:00Z" w:initials="D">
    <w:p w14:paraId="7241A76B" w14:textId="4B2975C9" w:rsidR="0085271E" w:rsidRDefault="0085271E">
      <w:pPr>
        <w:pStyle w:val="Commentaire"/>
      </w:pPr>
      <w:r>
        <w:rPr>
          <w:rStyle w:val="Marquedecommentaire"/>
        </w:rPr>
        <w:annotationRef/>
      </w:r>
      <w:r>
        <w:t xml:space="preserve">MKA. I would replace this by “significant decline of the </w:t>
      </w:r>
      <w:proofErr w:type="spellStart"/>
      <w:r>
        <w:t>groundfishes</w:t>
      </w:r>
      <w:proofErr w:type="spellEnd"/>
      <w:r>
        <w:t>” or something like it.</w:t>
      </w:r>
    </w:p>
  </w:comment>
  <w:comment w:id="1015" w:author="Montevecchi, William" w:date="2018-04-26T12:55:00Z" w:initials="MW">
    <w:p w14:paraId="5AB45381" w14:textId="329A13AA" w:rsidR="0085271E" w:rsidRDefault="0085271E">
      <w:pPr>
        <w:pStyle w:val="Commentaire"/>
      </w:pPr>
      <w:r>
        <w:rPr>
          <w:rStyle w:val="Marquedecommentaire"/>
        </w:rPr>
        <w:annotationRef/>
      </w:r>
      <w:r>
        <w:t>Perhaps but paradoxical</w:t>
      </w:r>
    </w:p>
  </w:comment>
  <w:comment w:id="1016" w:author="DFO-MPO" w:date="2018-04-26T16:27:00Z" w:initials="D">
    <w:p w14:paraId="4ED699D7" w14:textId="710FD29D" w:rsidR="0085271E" w:rsidRDefault="0085271E">
      <w:pPr>
        <w:pStyle w:val="Commentaire"/>
      </w:pPr>
      <w:r>
        <w:rPr>
          <w:rStyle w:val="Marquedecommentaire"/>
        </w:rPr>
        <w:annotationRef/>
      </w:r>
      <w:r>
        <w:t xml:space="preserve">MKA. Two things here. One, the decline in fish predators does not increase relative abundance of capelin, in any case, it reduces interspecific competition (which is not the same thing); relative abundance of capelin is simply capelin index per km2 or capelin index per seal. Two, if a reduction in completion took place, this suggests </w:t>
      </w:r>
      <w:proofErr w:type="spellStart"/>
      <w:r>
        <w:t>sdome</w:t>
      </w:r>
      <w:proofErr w:type="spellEnd"/>
      <w:r>
        <w:t xml:space="preserve"> level of  top down control of capelin, but the </w:t>
      </w:r>
      <w:proofErr w:type="spellStart"/>
      <w:r>
        <w:t>buren</w:t>
      </w:r>
      <w:proofErr w:type="spellEnd"/>
      <w:r>
        <w:t xml:space="preserve"> et al analyses tells us that there is not much  room for that in the post-collapse period. Unless I am missing the point of this sentence, I would remove it; it detracts from the other points been made which have solid support.</w:t>
      </w:r>
    </w:p>
  </w:comment>
  <w:comment w:id="1017" w:author="Dominique Robert" w:date="2018-05-01T21:51:00Z" w:initials="DR">
    <w:p w14:paraId="7091501C" w14:textId="575A98C7" w:rsidR="00937C3D" w:rsidRDefault="00937C3D">
      <w:pPr>
        <w:pStyle w:val="Commentaire"/>
      </w:pPr>
      <w:r>
        <w:rPr>
          <w:rStyle w:val="Marquedecommentaire"/>
        </w:rPr>
        <w:annotationRef/>
      </w:r>
      <w:r>
        <w:t>I agree with Mariano. Let’s stick to the point that the proportion of capelin in the diet of seal decreased in animals distributing inshore and that the abundant alternative prey was Arctic cod. This is well described in existing literature.</w:t>
      </w:r>
    </w:p>
  </w:comment>
  <w:comment w:id="1050" w:author="DFO-MPO" w:date="2018-04-27T09:33:00Z" w:initials="D">
    <w:p w14:paraId="79A5A371" w14:textId="6669986A" w:rsidR="0085271E" w:rsidRDefault="0085271E">
      <w:pPr>
        <w:pStyle w:val="Commentaire"/>
      </w:pPr>
      <w:r>
        <w:rPr>
          <w:rStyle w:val="Marquedecommentaire"/>
        </w:rPr>
        <w:annotationRef/>
      </w:r>
      <w:r>
        <w:t>MKA. Long “term</w:t>
      </w:r>
      <w:proofErr w:type="gramStart"/>
      <w:r>
        <w:t>”  fish</w:t>
      </w:r>
      <w:proofErr w:type="gramEnd"/>
      <w:r>
        <w:t xml:space="preserve"> biomass?</w:t>
      </w:r>
    </w:p>
  </w:comment>
  <w:comment w:id="1047" w:author="DFO-MPO" w:date="2018-04-27T09:38:00Z" w:initials="D">
    <w:p w14:paraId="79ACD0DA" w14:textId="200C992F" w:rsidR="0085271E" w:rsidRDefault="0085271E">
      <w:pPr>
        <w:pStyle w:val="Commentaire"/>
      </w:pPr>
      <w:r>
        <w:rPr>
          <w:rStyle w:val="Marquedecommentaire"/>
        </w:rPr>
        <w:annotationRef/>
      </w:r>
      <w:r>
        <w:t xml:space="preserve">MKA. I think the detail of the threshold derails the idea. I suggest to rewrite this as: “ Contrary to a global </w:t>
      </w:r>
      <w:r w:rsidRPr="00094956">
        <w:rPr>
          <w:color w:val="151518"/>
          <w:sz w:val="24"/>
          <w:szCs w:val="24"/>
          <w:u w:color="151518"/>
        </w:rPr>
        <w:t xml:space="preserve">meta-analysis of seabird production as a function of forage fish biomass </w:t>
      </w:r>
      <w:r>
        <w:rPr>
          <w:rFonts w:eastAsia="Times New Roman"/>
          <w:color w:val="151518"/>
          <w:sz w:val="24"/>
          <w:szCs w:val="24"/>
          <w:u w:color="151518"/>
        </w:rPr>
        <w:fldChar w:fldCharType="begin"/>
      </w:r>
      <w:r>
        <w:rPr>
          <w:rFonts w:eastAsia="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Pr>
          <w:rFonts w:eastAsia="Times New Roman"/>
          <w:color w:val="151518"/>
          <w:sz w:val="24"/>
          <w:szCs w:val="24"/>
          <w:u w:color="151518"/>
        </w:rPr>
        <w:fldChar w:fldCharType="separate"/>
      </w:r>
      <w:r>
        <w:rPr>
          <w:color w:val="151518"/>
          <w:sz w:val="24"/>
          <w:szCs w:val="24"/>
          <w:u w:color="151518"/>
        </w:rPr>
        <w:t>(Cury et al. 2011)</w:t>
      </w:r>
      <w:r>
        <w:rPr>
          <w:rFonts w:eastAsia="Times New Roman"/>
          <w:color w:val="151518"/>
          <w:sz w:val="24"/>
          <w:szCs w:val="24"/>
          <w:u w:color="151518"/>
        </w:rPr>
        <w:fldChar w:fldCharType="end"/>
      </w:r>
      <w:r w:rsidRPr="00094956">
        <w:rPr>
          <w:color w:val="151518"/>
          <w:sz w:val="24"/>
          <w:szCs w:val="24"/>
          <w:u w:color="151518"/>
        </w:rPr>
        <w:t>, seabird production and population growth at m</w:t>
      </w:r>
      <w:r>
        <w:rPr>
          <w:color w:val="151518"/>
          <w:sz w:val="24"/>
          <w:szCs w:val="24"/>
          <w:u w:color="151518"/>
        </w:rPr>
        <w:t xml:space="preserve">ajor colonies has been positive  largely due to the cumulative effects of these reductions in anthropogenic mortality sources.” </w:t>
      </w:r>
    </w:p>
  </w:comment>
  <w:comment w:id="1069" w:author="DFO-MPO" w:date="2018-04-26T12:55:00Z" w:initials="D">
    <w:p w14:paraId="114A03D4" w14:textId="77777777" w:rsidR="0085271E" w:rsidRDefault="0085271E">
      <w:pPr>
        <w:pStyle w:val="Commentaire"/>
      </w:pPr>
      <w:r>
        <w:rPr>
          <w:rStyle w:val="Marquedecommentaire"/>
        </w:rPr>
        <w:annotationRef/>
      </w:r>
      <w:r>
        <w:t xml:space="preserve">This wording is unclear for a few reasons. </w:t>
      </w:r>
    </w:p>
    <w:p w14:paraId="5F818693" w14:textId="77777777" w:rsidR="0085271E" w:rsidRDefault="0085271E" w:rsidP="007D7F93">
      <w:pPr>
        <w:pStyle w:val="Commentaire"/>
        <w:numPr>
          <w:ilvl w:val="0"/>
          <w:numId w:val="3"/>
        </w:numPr>
      </w:pPr>
      <w:r>
        <w:t xml:space="preserve"> Abundance is being compared to biomass</w:t>
      </w:r>
    </w:p>
    <w:p w14:paraId="071495D7" w14:textId="77777777" w:rsidR="0085271E" w:rsidRDefault="0085271E" w:rsidP="007D7F93">
      <w:pPr>
        <w:pStyle w:val="Commentaire"/>
        <w:numPr>
          <w:ilvl w:val="0"/>
          <w:numId w:val="3"/>
        </w:numPr>
      </w:pPr>
      <w:r>
        <w:t>I’m not sure what the 33% is being compared to</w:t>
      </w:r>
    </w:p>
    <w:p w14:paraId="3BC503D1" w14:textId="77777777" w:rsidR="0085271E" w:rsidRDefault="0085271E" w:rsidP="007D7F93">
      <w:pPr>
        <w:pStyle w:val="Commentaire"/>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1073" w:author="Gail Davoren" w:date="2018-04-26T12:55:00Z" w:initials="GD">
    <w:p w14:paraId="61345637" w14:textId="5F1A1B78" w:rsidR="0085271E" w:rsidRDefault="0085271E">
      <w:pPr>
        <w:pStyle w:val="Commentaire"/>
      </w:pPr>
      <w:r>
        <w:rPr>
          <w:rStyle w:val="Marquedecommentair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w:t>
      </w:r>
      <w:proofErr w:type="spellStart"/>
      <w:r>
        <w:t>murres</w:t>
      </w:r>
      <w:proofErr w:type="spellEnd"/>
      <w:r>
        <w:t xml:space="preserve"> &amp; gannets; Davoren et al. 2012), which is also reflected shifts in foraging </w:t>
      </w:r>
      <w:proofErr w:type="spellStart"/>
      <w:r>
        <w:t>behaviour</w:t>
      </w:r>
      <w:proofErr w:type="spellEnd"/>
      <w:r>
        <w:t xml:space="preserve"> (</w:t>
      </w:r>
      <w:proofErr w:type="spellStart"/>
      <w:r>
        <w:t>Garthe</w:t>
      </w:r>
      <w:proofErr w:type="spellEnd"/>
      <w:r>
        <w:t xml:space="preserve"> et al. 2011). This also refutes that capelin remain resident inshore throughout the year, as you wouldn't expect a dietary shift toward higher capelin throughout the summer if inshore capelin abundance was consistent during this time.</w:t>
      </w:r>
    </w:p>
  </w:comment>
  <w:comment w:id="1079" w:author="Montevecchi, William" w:date="2018-04-26T12:55:00Z" w:initials="MW">
    <w:p w14:paraId="5346B98D" w14:textId="78357A57" w:rsidR="0085271E" w:rsidRDefault="0085271E">
      <w:pPr>
        <w:pStyle w:val="Commentaire"/>
      </w:pPr>
      <w:r>
        <w:rPr>
          <w:rStyle w:val="Marquedecommentaire"/>
        </w:rPr>
        <w:annotationRef/>
      </w:r>
      <w:r>
        <w:t>Note this might also be interpreted as consistent with Frank et al argument about inshore capelin</w:t>
      </w:r>
    </w:p>
  </w:comment>
  <w:comment w:id="1084" w:author="George Rose" w:date="2018-04-26T12:55:00Z" w:initials="">
    <w:p w14:paraId="103030EF" w14:textId="77777777" w:rsidR="0085271E" w:rsidRDefault="0085271E">
      <w:pPr>
        <w:pStyle w:val="Default"/>
      </w:pPr>
    </w:p>
    <w:p w14:paraId="23D209A8" w14:textId="77777777" w:rsidR="0085271E" w:rsidRDefault="0085271E">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1104" w:author="Gail Davoren" w:date="2018-04-26T12:55:00Z" w:initials="GD">
    <w:p w14:paraId="351EF895" w14:textId="25484FB5" w:rsidR="0085271E" w:rsidRDefault="0085271E">
      <w:pPr>
        <w:pStyle w:val="Commentaire"/>
      </w:pPr>
      <w:r>
        <w:rPr>
          <w:rStyle w:val="Marquedecommentaire"/>
        </w:rPr>
        <w:annotationRef/>
      </w:r>
      <w:r>
        <w:t>Also – the percent composition of capelin in gannet ties is highly dependent on the timing of diet sampling and whether this temporally overlaps with capelin spawning (Davoren et al. 2012).</w:t>
      </w:r>
    </w:p>
  </w:comment>
  <w:comment w:id="1113" w:author="Gail Davoren" w:date="2018-04-26T12:55:00Z" w:initials="GD">
    <w:p w14:paraId="69F43390" w14:textId="0865CBE2" w:rsidR="0085271E" w:rsidRDefault="0085271E">
      <w:pPr>
        <w:pStyle w:val="Commentaire"/>
      </w:pPr>
      <w:r>
        <w:rPr>
          <w:rStyle w:val="Marquedecommentaire"/>
        </w:rPr>
        <w:annotationRef/>
      </w:r>
      <w:r>
        <w:t>Maybe start with a topic sentence stating what we are refuting in this section.</w:t>
      </w:r>
    </w:p>
  </w:comment>
  <w:comment w:id="1125" w:author="George Rose" w:date="2018-04-26T12:55:00Z" w:initials="">
    <w:p w14:paraId="4BC93AC9" w14:textId="77777777" w:rsidR="0085271E" w:rsidRDefault="0085271E">
      <w:pPr>
        <w:pStyle w:val="Default"/>
      </w:pPr>
    </w:p>
    <w:p w14:paraId="01E1192D" w14:textId="77777777" w:rsidR="0085271E" w:rsidRDefault="0085271E">
      <w:pPr>
        <w:pStyle w:val="Default"/>
      </w:pPr>
      <w:r>
        <w:rPr>
          <w:rFonts w:eastAsia="Arial Unicode MS" w:cs="Arial Unicode MS"/>
        </w:rPr>
        <w:t>Not in ref list</w:t>
      </w:r>
    </w:p>
  </w:comment>
  <w:comment w:id="1126" w:author="Alejandro Buren" w:date="2018-04-26T12:55:00Z" w:initials="ADB">
    <w:p w14:paraId="209F9381" w14:textId="632572DD" w:rsidR="0085271E" w:rsidRDefault="0085271E">
      <w:pPr>
        <w:pStyle w:val="Commentaire"/>
      </w:pPr>
      <w:r>
        <w:rPr>
          <w:rStyle w:val="Marquedecommentaire"/>
        </w:rPr>
        <w:annotationRef/>
      </w:r>
      <w:r>
        <w:t xml:space="preserve">Section added by </w:t>
      </w:r>
      <w:proofErr w:type="spellStart"/>
      <w:r>
        <w:t>PPepin</w:t>
      </w:r>
      <w:proofErr w:type="spellEnd"/>
    </w:p>
  </w:comment>
  <w:comment w:id="1127" w:author="Pierre Pepin" w:date="2018-04-26T12:55:00Z" w:initials="PP">
    <w:p w14:paraId="2B3FB68C" w14:textId="77777777" w:rsidR="0085271E" w:rsidRDefault="0085271E" w:rsidP="000025CB">
      <w:pPr>
        <w:pStyle w:val="Commentaire"/>
      </w:pPr>
      <w:r>
        <w:rPr>
          <w:rStyle w:val="Marquedecommentair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1129" w:author="Pierre Pepin" w:date="2018-04-26T12:55:00Z" w:initials="PP">
    <w:p w14:paraId="464ADE65" w14:textId="77777777" w:rsidR="0085271E" w:rsidRDefault="0085271E" w:rsidP="000025CB">
      <w:pPr>
        <w:pStyle w:val="Commentaire"/>
      </w:pPr>
      <w:r>
        <w:rPr>
          <w:rStyle w:val="Marquedecommentair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w:t>
      </w:r>
      <w:proofErr w:type="spellStart"/>
      <w:r w:rsidRPr="007307C8">
        <w:rPr>
          <w:lang w:val="en-CA"/>
        </w:rPr>
        <w:t>Maillet</w:t>
      </w:r>
      <w:proofErr w:type="spellEnd"/>
      <w:r w:rsidRPr="007307C8">
        <w:rPr>
          <w:lang w:val="en-CA"/>
        </w:rPr>
        <w:t xml:space="preserve">,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1139" w:author="Alejandro Buren" w:date="2018-04-26T12:55:00Z" w:initials="ADB">
    <w:p w14:paraId="1954E267" w14:textId="7800D01F" w:rsidR="0085271E" w:rsidRDefault="0085271E">
      <w:pPr>
        <w:pStyle w:val="Commentaire"/>
      </w:pPr>
      <w:r>
        <w:rPr>
          <w:rStyle w:val="Marquedecommentaire"/>
        </w:rPr>
        <w:annotationRef/>
      </w:r>
      <w:r>
        <w:t xml:space="preserve">Section from </w:t>
      </w:r>
      <w:proofErr w:type="spellStart"/>
      <w:r>
        <w:t>PPepin</w:t>
      </w:r>
      <w:proofErr w:type="spellEnd"/>
    </w:p>
  </w:comment>
  <w:comment w:id="1142" w:author="Pierre Pepin" w:date="2018-04-26T12:55:00Z" w:initials="PP">
    <w:p w14:paraId="251B4271" w14:textId="77777777" w:rsidR="0085271E" w:rsidRDefault="0085271E" w:rsidP="000025CB">
      <w:pPr>
        <w:pStyle w:val="Commentaire"/>
      </w:pPr>
      <w:r>
        <w:rPr>
          <w:rStyle w:val="Marquedecommentaire"/>
        </w:rPr>
        <w:annotationRef/>
      </w:r>
      <w:r>
        <w:rPr>
          <w:lang w:val="en-CA"/>
        </w:rPr>
        <w:t xml:space="preserve">Pepin. </w:t>
      </w:r>
      <w:r w:rsidRPr="00623674">
        <w:rPr>
          <w:lang w:val="en-CA"/>
        </w:rPr>
        <w:t xml:space="preserve">P. </w:t>
      </w:r>
      <w:proofErr w:type="spellStart"/>
      <w:r w:rsidRPr="00623674">
        <w:rPr>
          <w:lang w:val="en-CA"/>
        </w:rPr>
        <w:t>Maillet</w:t>
      </w:r>
      <w:proofErr w:type="spellEnd"/>
      <w:r w:rsidRPr="00623674">
        <w:rPr>
          <w:lang w:val="en-CA"/>
        </w:rPr>
        <w:t xml:space="preserve">,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1145" w:author="George Rose" w:date="2018-04-26T12:55:00Z" w:initials="">
    <w:p w14:paraId="338F72E5" w14:textId="77777777" w:rsidR="0085271E" w:rsidRDefault="0085271E">
      <w:pPr>
        <w:pStyle w:val="Default"/>
      </w:pPr>
    </w:p>
    <w:p w14:paraId="213780BB" w14:textId="77777777" w:rsidR="0085271E" w:rsidRDefault="0085271E">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1149" w:author="Dominique Robert" w:date="2018-05-01T22:17:00Z" w:initials="DR">
    <w:p w14:paraId="58171AB8" w14:textId="6ADF6F4C" w:rsidR="009B108C" w:rsidRDefault="009B108C">
      <w:pPr>
        <w:pStyle w:val="Commentaire"/>
      </w:pPr>
      <w:r>
        <w:rPr>
          <w:rStyle w:val="Marquedecommentaire"/>
        </w:rPr>
        <w:annotationRef/>
      </w:r>
      <w:r>
        <w:t xml:space="preserve">It’s more than the NL ecosystem. Collapse of </w:t>
      </w:r>
      <w:proofErr w:type="spellStart"/>
      <w:r>
        <w:t>groundfish</w:t>
      </w:r>
      <w:proofErr w:type="spellEnd"/>
      <w:r>
        <w:t xml:space="preserve"> populations were observed over most the Atlantic zone and the Flemish cap.</w:t>
      </w:r>
    </w:p>
  </w:comment>
  <w:comment w:id="1150" w:author="George Rose" w:date="2018-04-26T12:55:00Z" w:initials="">
    <w:p w14:paraId="69523FA0" w14:textId="77777777" w:rsidR="0085271E" w:rsidRDefault="0085271E">
      <w:pPr>
        <w:pStyle w:val="Default"/>
      </w:pPr>
    </w:p>
    <w:p w14:paraId="135FD816" w14:textId="77777777" w:rsidR="0085271E" w:rsidRDefault="0085271E">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1155" w:author="DFO-MPO" w:date="2018-04-27T09:44:00Z" w:initials="D">
    <w:p w14:paraId="25D20121" w14:textId="278AE3B3" w:rsidR="0085271E" w:rsidRDefault="0085271E">
      <w:pPr>
        <w:pStyle w:val="Commentaire"/>
      </w:pPr>
      <w:r>
        <w:rPr>
          <w:rStyle w:val="Marquedecommentaire"/>
        </w:rPr>
        <w:annotationRef/>
      </w:r>
      <w:r>
        <w:t xml:space="preserve">MKA. We can make this statement of diet shifts more generic and include the shifts if fish </w:t>
      </w:r>
      <w:proofErr w:type="gramStart"/>
      <w:r>
        <w:t>diets(</w:t>
      </w:r>
      <w:proofErr w:type="gramEnd"/>
      <w:r>
        <w:t>e.g. cod diet, Dawe eta al paper, also attached).</w:t>
      </w:r>
    </w:p>
  </w:comment>
  <w:comment w:id="1168" w:author="George Rose" w:date="2018-04-26T12:55:00Z" w:initials="">
    <w:p w14:paraId="5EF17A3D" w14:textId="77777777" w:rsidR="0085271E" w:rsidRDefault="0085271E">
      <w:pPr>
        <w:pStyle w:val="Default"/>
      </w:pPr>
    </w:p>
    <w:p w14:paraId="70EB637A" w14:textId="77777777" w:rsidR="0085271E" w:rsidRDefault="0085271E">
      <w:pPr>
        <w:pStyle w:val="Default"/>
      </w:pPr>
      <w:r>
        <w:rPr>
          <w:rFonts w:eastAsia="Arial Unicode MS" w:cs="Arial Unicode MS"/>
        </w:rPr>
        <w:t>As above, H&amp;M 94 argued against any environmental influence on cod - and did not mention capelin. This ref is out of place</w:t>
      </w:r>
    </w:p>
  </w:comment>
  <w:comment w:id="1173" w:author="Alejandro Buren" w:date="2018-04-26T12:55:00Z" w:initials="ADB">
    <w:p w14:paraId="3A23E11E" w14:textId="7A7B073E" w:rsidR="0085271E" w:rsidRDefault="0085271E">
      <w:pPr>
        <w:pStyle w:val="Commentaire"/>
      </w:pPr>
      <w:r>
        <w:rPr>
          <w:rStyle w:val="Marquedecommentaire"/>
        </w:rPr>
        <w:annotationRef/>
      </w:r>
      <w:r>
        <w:t xml:space="preserve">Edit by </w:t>
      </w:r>
      <w:proofErr w:type="spellStart"/>
      <w:r>
        <w:t>PPepin</w:t>
      </w:r>
      <w:proofErr w:type="spellEnd"/>
    </w:p>
  </w:comment>
  <w:comment w:id="1189" w:author="George Rose" w:date="2018-04-26T12:55:00Z" w:initials="">
    <w:p w14:paraId="1154400D" w14:textId="77777777" w:rsidR="0085271E" w:rsidRDefault="0085271E">
      <w:pPr>
        <w:pStyle w:val="Default"/>
      </w:pPr>
    </w:p>
    <w:p w14:paraId="6829E898" w14:textId="77777777" w:rsidR="0085271E" w:rsidRDefault="0085271E">
      <w:pPr>
        <w:pStyle w:val="Default"/>
      </w:pPr>
      <w:r>
        <w:rPr>
          <w:rFonts w:eastAsia="Arial Unicode MS" w:cs="Arial Unicode MS"/>
        </w:rPr>
        <w:t>I would just say provides - leave out the us - it provides it for everyone</w:t>
      </w:r>
    </w:p>
  </w:comment>
  <w:comment w:id="1200" w:author="Montevecchi, William" w:date="2018-04-26T12:55:00Z" w:initials="MW">
    <w:p w14:paraId="5786D431" w14:textId="3E04A0B9" w:rsidR="0085271E" w:rsidRDefault="0085271E">
      <w:pPr>
        <w:pStyle w:val="Commentaire"/>
      </w:pPr>
      <w:r>
        <w:rPr>
          <w:rStyle w:val="Marquedecommentaire"/>
        </w:rPr>
        <w:annotationRef/>
      </w:r>
      <w:r>
        <w:t xml:space="preserve">Any data on inshore cod stomach contents?  Wouldn’t this data be useful here + elsewhere in </w:t>
      </w:r>
      <w:proofErr w:type="spellStart"/>
      <w:r>
        <w:t>ms</w:t>
      </w:r>
      <w:proofErr w:type="spellEnd"/>
      <w:r>
        <w:t>? Condition is discussed below.</w:t>
      </w:r>
    </w:p>
  </w:comment>
  <w:comment w:id="1201" w:author="Gail Davoren" w:date="2018-04-26T12:55:00Z" w:initials="GD">
    <w:p w14:paraId="3D187BCF" w14:textId="08609F97" w:rsidR="0085271E" w:rsidRDefault="0085271E">
      <w:pPr>
        <w:pStyle w:val="Commentaire"/>
      </w:pPr>
      <w:r>
        <w:rPr>
          <w:rStyle w:val="Marquedecommentair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1202" w:author="George Rose" w:date="2018-04-26T12:55:00Z" w:initials="">
    <w:p w14:paraId="2ACD0010" w14:textId="77777777" w:rsidR="0085271E" w:rsidRDefault="0085271E">
      <w:pPr>
        <w:pStyle w:val="Default"/>
      </w:pPr>
    </w:p>
    <w:p w14:paraId="15882E6C" w14:textId="77777777" w:rsidR="0085271E" w:rsidRDefault="0085271E">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1208" w:author="George Rose" w:date="2018-04-26T12:55:00Z" w:initials="">
    <w:p w14:paraId="24699916" w14:textId="77777777" w:rsidR="0085271E" w:rsidRDefault="0085271E">
      <w:pPr>
        <w:pStyle w:val="Default"/>
      </w:pPr>
    </w:p>
    <w:p w14:paraId="0222AF26" w14:textId="77777777" w:rsidR="0085271E" w:rsidRDefault="0085271E">
      <w:pPr>
        <w:pStyle w:val="Default"/>
      </w:pPr>
      <w:r>
        <w:rPr>
          <w:rFonts w:eastAsia="Arial Unicode MS" w:cs="Arial Unicode MS"/>
        </w:rPr>
        <w:t>Krumsick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1210" w:author="George Rose" w:date="2018-04-26T12:55:00Z" w:initials="">
    <w:p w14:paraId="07A5E33B" w14:textId="77777777" w:rsidR="0085271E" w:rsidRDefault="0085271E">
      <w:pPr>
        <w:pStyle w:val="Default"/>
      </w:pPr>
    </w:p>
    <w:p w14:paraId="020AF82D" w14:textId="77777777" w:rsidR="0085271E" w:rsidRDefault="0085271E">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1242" w:author="Gail Davoren" w:date="2018-04-26T12:55:00Z" w:initials="GD">
    <w:p w14:paraId="50BDD4B5" w14:textId="0C82BE1A" w:rsidR="0085271E" w:rsidRDefault="0085271E">
      <w:pPr>
        <w:pStyle w:val="Commentaire"/>
      </w:pPr>
      <w:r>
        <w:rPr>
          <w:rStyle w:val="Marquedecommentaire"/>
        </w:rPr>
        <w:annotationRef/>
      </w:r>
      <w:r>
        <w:t>This is further corroborated by dietary shifts in seabirds and whales throughout the summer associated with dramatic shifts in inshore capelin abundance associated with the spawning season.</w:t>
      </w:r>
    </w:p>
  </w:comment>
  <w:comment w:id="1251" w:author="George Rose" w:date="2018-04-26T12:55:00Z" w:initials="">
    <w:p w14:paraId="79DF811F" w14:textId="77777777" w:rsidR="0085271E" w:rsidRDefault="0085271E">
      <w:pPr>
        <w:pStyle w:val="Default"/>
      </w:pPr>
    </w:p>
    <w:p w14:paraId="0E696859" w14:textId="77777777" w:rsidR="0085271E" w:rsidRDefault="0085271E">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1260" w:author="George Rose" w:date="2018-04-26T12:55:00Z" w:initials="">
    <w:p w14:paraId="7CD4D8FF" w14:textId="77777777" w:rsidR="0085271E" w:rsidRDefault="0085271E">
      <w:pPr>
        <w:pStyle w:val="Default"/>
      </w:pPr>
    </w:p>
    <w:p w14:paraId="0C95B776" w14:textId="77777777" w:rsidR="0085271E" w:rsidRDefault="0085271E">
      <w:pPr>
        <w:pStyle w:val="Default"/>
      </w:pPr>
      <w:r>
        <w:rPr>
          <w:rFonts w:eastAsia="Arial Unicode MS" w:cs="Arial Unicode MS"/>
        </w:rPr>
        <w:t>Isn’t this a bit of a non-sequitur?</w:t>
      </w:r>
    </w:p>
  </w:comment>
  <w:comment w:id="1257" w:author="Montevecchi, William" w:date="2018-04-26T12:55:00Z" w:initials="MW">
    <w:p w14:paraId="4E199D91" w14:textId="287C11FE" w:rsidR="0085271E" w:rsidRDefault="0085271E">
      <w:pPr>
        <w:pStyle w:val="Commentaire"/>
      </w:pPr>
      <w:r>
        <w:rPr>
          <w:rStyle w:val="Marquedecommentaire"/>
        </w:rPr>
        <w:annotationRef/>
      </w:r>
      <w:proofErr w:type="gramStart"/>
      <w:r>
        <w:t>contradiction</w:t>
      </w:r>
      <w:proofErr w:type="gramEnd"/>
    </w:p>
  </w:comment>
  <w:comment w:id="1258" w:author="DFO-MPO" w:date="2018-04-27T09:57:00Z" w:initials="D">
    <w:p w14:paraId="47514499" w14:textId="6C8CF892" w:rsidR="0085271E" w:rsidRDefault="0085271E">
      <w:pPr>
        <w:pStyle w:val="Commentaire"/>
      </w:pPr>
      <w:r>
        <w:rPr>
          <w:rStyle w:val="Marquedecommentaire"/>
        </w:rPr>
        <w:annotationRef/>
      </w:r>
      <w:r>
        <w:t>MKA. The implication of this here is that the fishery is not precautionary. I would remove this reference to how the fishery is managed. We are just enumerating possibilities, and fishing impacts is one of those.</w:t>
      </w:r>
    </w:p>
  </w:comment>
  <w:comment w:id="1259" w:author="Dominique Robert" w:date="2018-05-01T22:50:00Z" w:initials="DR">
    <w:p w14:paraId="39DC4046" w14:textId="09E3857A" w:rsidR="00FB68F3" w:rsidRDefault="00FB68F3">
      <w:pPr>
        <w:pStyle w:val="Commentaire"/>
      </w:pPr>
      <w:r>
        <w:rPr>
          <w:rStyle w:val="Marquedecommentaire"/>
        </w:rPr>
        <w:annotationRef/>
      </w:r>
      <w:r>
        <w:t>Totally agreed</w:t>
      </w:r>
    </w:p>
  </w:comment>
  <w:comment w:id="1262" w:author="Dominique Robert" w:date="2018-05-01T22:51:00Z" w:initials="DR">
    <w:p w14:paraId="4F27767A" w14:textId="195CAA53" w:rsidR="00FB68F3" w:rsidRDefault="00FB68F3">
      <w:pPr>
        <w:pStyle w:val="Commentaire"/>
      </w:pPr>
      <w:r>
        <w:rPr>
          <w:rStyle w:val="Marquedecommentaire"/>
        </w:rPr>
        <w:annotationRef/>
      </w:r>
      <w:r>
        <w:t>All, or the large majority?</w:t>
      </w:r>
    </w:p>
  </w:comment>
  <w:comment w:id="1272" w:author="George Rose" w:date="2018-04-26T12:55:00Z" w:initials="">
    <w:p w14:paraId="66ABD10D" w14:textId="77777777" w:rsidR="0085271E" w:rsidRDefault="0085271E">
      <w:pPr>
        <w:pStyle w:val="Default"/>
      </w:pPr>
    </w:p>
    <w:p w14:paraId="687FDFD9" w14:textId="77777777" w:rsidR="0085271E" w:rsidRDefault="0085271E">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1728" w:author="Regular, Paul" w:date="2018-04-26T12:55:00Z" w:initials="PR">
    <w:p w14:paraId="4138CC5E" w14:textId="61C45A69" w:rsidR="0085271E" w:rsidRDefault="0085271E">
      <w:pPr>
        <w:pStyle w:val="Commentaire"/>
      </w:pPr>
      <w:r>
        <w:rPr>
          <w:rStyle w:val="Marquedecommentaire"/>
        </w:rPr>
        <w:annotationRef/>
      </w:r>
      <w:r>
        <w:t>Feel free to ignore me, but would this be better as a figure?</w:t>
      </w:r>
    </w:p>
  </w:comment>
  <w:comment w:id="1734" w:author="Regular, Paul" w:date="2018-04-26T12:55:00Z" w:initials="PR">
    <w:p w14:paraId="16BF6904" w14:textId="0625D0B5" w:rsidR="0085271E" w:rsidRDefault="0085271E">
      <w:pPr>
        <w:pStyle w:val="Commentaire"/>
      </w:pPr>
      <w:r>
        <w:rPr>
          <w:rStyle w:val="Marquedecommentaire"/>
        </w:rPr>
        <w:annotationRef/>
      </w:r>
      <w:r>
        <w:t>Maybe the USSR and 2J3KL survey trends could be added to this figure.</w:t>
      </w:r>
    </w:p>
  </w:comment>
  <w:comment w:id="1751" w:author="DFO-MPO" w:date="2018-04-26T12:55:00Z" w:initials="D">
    <w:p w14:paraId="0CBB78E7" w14:textId="77777777" w:rsidR="0085271E" w:rsidRDefault="0085271E">
      <w:pPr>
        <w:pStyle w:val="Commentaire"/>
      </w:pPr>
      <w:r>
        <w:rPr>
          <w:rStyle w:val="Marquedecommentair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85271E" w:rsidRDefault="0085271E">
      <w:pPr>
        <w:pStyle w:val="Commentaire"/>
      </w:pPr>
    </w:p>
    <w:p w14:paraId="70A87306" w14:textId="77777777" w:rsidR="0085271E" w:rsidRDefault="0085271E">
      <w:pPr>
        <w:pStyle w:val="Commentaire"/>
      </w:pPr>
      <w:r>
        <w:t>Perhaps the alternative is to make the right side panel bigger?</w:t>
      </w:r>
    </w:p>
  </w:comment>
  <w:comment w:id="1754" w:author="DFO-MPO" w:date="2018-04-26T12:55:00Z" w:initials="D">
    <w:p w14:paraId="0951A2D2" w14:textId="77777777" w:rsidR="0085271E" w:rsidRDefault="0085271E">
      <w:pPr>
        <w:pStyle w:val="Commentaire"/>
      </w:pPr>
      <w:r>
        <w:rPr>
          <w:rStyle w:val="Marquedecommentaire"/>
        </w:rPr>
        <w:annotationRef/>
      </w:r>
      <w:r>
        <w:t>Should we update this figure to be consistent in style with the other figures?</w:t>
      </w:r>
    </w:p>
  </w:comment>
  <w:comment w:id="1755" w:author="DFO-MPO" w:date="2018-04-26T12:55:00Z" w:initials="D">
    <w:p w14:paraId="1BE00CA9" w14:textId="77777777" w:rsidR="0085271E" w:rsidRDefault="0085271E">
      <w:pPr>
        <w:pStyle w:val="Commentaire"/>
      </w:pPr>
      <w:r>
        <w:rPr>
          <w:rStyle w:val="Marquedecommentair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756" w:author="DFO-MPO" w:date="2018-04-26T12:55:00Z" w:initials="D">
    <w:p w14:paraId="7D5275F9" w14:textId="77777777" w:rsidR="0085271E" w:rsidRDefault="0085271E">
      <w:pPr>
        <w:pStyle w:val="Commentaire"/>
      </w:pPr>
      <w:r>
        <w:rPr>
          <w:rStyle w:val="Marquedecommentaire"/>
        </w:rPr>
        <w:annotationRef/>
      </w:r>
      <w:r>
        <w:t xml:space="preserve">Would it make more sense to have dots with some sort of a line drawn to link years to the dots they are labelling? </w:t>
      </w:r>
    </w:p>
    <w:p w14:paraId="5F84D5B4" w14:textId="77777777" w:rsidR="0085271E" w:rsidRDefault="0085271E">
      <w:pPr>
        <w:pStyle w:val="Commentaire"/>
      </w:pPr>
    </w:p>
    <w:p w14:paraId="06074B29" w14:textId="77777777" w:rsidR="0085271E" w:rsidRDefault="0085271E">
      <w:pPr>
        <w:pStyle w:val="Commentaire"/>
      </w:pPr>
      <w:r>
        <w:t xml:space="preserve">Also, should there be error bars on these points? Seems like there would be some uncertainty associated with these points. </w:t>
      </w:r>
    </w:p>
  </w:comment>
  <w:comment w:id="1757" w:author="George Rose" w:date="2018-04-26T12:55:00Z" w:initials="">
    <w:p w14:paraId="60DB2588" w14:textId="77777777" w:rsidR="0085271E" w:rsidRDefault="0085271E">
      <w:pPr>
        <w:pStyle w:val="Default"/>
      </w:pPr>
    </w:p>
    <w:p w14:paraId="523BB0BD" w14:textId="77777777" w:rsidR="0085271E" w:rsidRDefault="0085271E">
      <w:pPr>
        <w:pStyle w:val="Default"/>
      </w:pPr>
      <w:r>
        <w:rPr>
          <w:rFonts w:eastAsia="Arial Unicode MS" w:cs="Arial Unicode MS"/>
        </w:rPr>
        <w:t>This figure needs a bit more explanation - and it is busy - can’t see the years…</w:t>
      </w:r>
    </w:p>
  </w:comment>
  <w:comment w:id="1761" w:author="Regular, Paul" w:date="2018-04-26T12:55:00Z" w:initials="PR">
    <w:p w14:paraId="00B3A9F2" w14:textId="66A2BFFD" w:rsidR="0085271E" w:rsidRDefault="0085271E" w:rsidP="0044240F">
      <w:pPr>
        <w:pStyle w:val="Commentaire"/>
        <w:ind w:left="720" w:hanging="720"/>
      </w:pPr>
      <w:r>
        <w:rPr>
          <w:rStyle w:val="Marquedecommentaire"/>
        </w:rPr>
        <w:annotationRef/>
      </w:r>
      <w:r>
        <w:t>I like the line idea, it really simplifies the figure. Wish I could include intervals as well but it makes the figure too busy.</w:t>
      </w:r>
    </w:p>
  </w:comment>
  <w:comment w:id="1762" w:author="Dominique Robert" w:date="2018-04-30T14:58:00Z" w:initials="DR">
    <w:p w14:paraId="4AAB96D6" w14:textId="73BD6633" w:rsidR="009616CD" w:rsidRDefault="009616CD">
      <w:pPr>
        <w:pStyle w:val="Commentaire"/>
      </w:pPr>
      <w:r>
        <w:rPr>
          <w:rStyle w:val="Marquedecommentaire"/>
        </w:rPr>
        <w:annotationRef/>
      </w:r>
      <w:r>
        <w:t>Looks good now</w:t>
      </w:r>
    </w:p>
  </w:comment>
  <w:comment w:id="1766" w:author="Regular, Paul" w:date="2018-04-26T12:55:00Z" w:initials="PR">
    <w:p w14:paraId="5F801586" w14:textId="18763849" w:rsidR="0085271E" w:rsidRDefault="0085271E">
      <w:pPr>
        <w:pStyle w:val="Commentaire"/>
      </w:pPr>
      <w:r>
        <w:rPr>
          <w:rStyle w:val="Marquedecommentair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4A3F18" w15:done="0"/>
  <w15:commentEx w15:paraId="64D009DC" w15:done="0"/>
  <w15:commentEx w15:paraId="1C1719E9" w15:done="0"/>
  <w15:commentEx w15:paraId="51CDC263" w15:done="0"/>
  <w15:commentEx w15:paraId="7199AE64" w15:paraIdParent="51CDC263" w15:done="0"/>
  <w15:commentEx w15:paraId="33BAD00F" w15:done="0"/>
  <w15:commentEx w15:paraId="441BBAA4" w15:done="0"/>
  <w15:commentEx w15:paraId="2186D309" w15:done="0"/>
  <w15:commentEx w15:paraId="4F43639C" w15:done="0"/>
  <w15:commentEx w15:paraId="3C4ECB15" w15:done="0"/>
  <w15:commentEx w15:paraId="51CDD6AB" w15:done="0"/>
  <w15:commentEx w15:paraId="2FC4359B" w15:done="0"/>
  <w15:commentEx w15:paraId="34ED972C" w15:done="0"/>
  <w15:commentEx w15:paraId="7967DDB0" w15:done="0"/>
  <w15:commentEx w15:paraId="3740E167" w15:done="0"/>
  <w15:commentEx w15:paraId="19CD5093" w15:done="0"/>
  <w15:commentEx w15:paraId="485E2AAE" w15:done="0"/>
  <w15:commentEx w15:paraId="23EB5414" w15:done="0"/>
  <w15:commentEx w15:paraId="16053DF0" w15:done="0"/>
  <w15:commentEx w15:paraId="473DBAFB" w15:done="0"/>
  <w15:commentEx w15:paraId="49A1DD2F" w15:done="0"/>
  <w15:commentEx w15:paraId="3A0A69E1" w15:done="0"/>
  <w15:commentEx w15:paraId="2D9E40BD" w15:done="0"/>
  <w15:commentEx w15:paraId="6225DC47" w15:done="0"/>
  <w15:commentEx w15:paraId="720E77B4" w15:done="0"/>
  <w15:commentEx w15:paraId="27911EAD" w15:done="0"/>
  <w15:commentEx w15:paraId="2B9ADB05" w15:done="0"/>
  <w15:commentEx w15:paraId="2AD823B7" w15:paraIdParent="2B9ADB05" w15:done="0"/>
  <w15:commentEx w15:paraId="677D554D" w15:done="0"/>
  <w15:commentEx w15:paraId="698E4E36" w15:done="0"/>
  <w15:commentEx w15:paraId="0BEDDBE8" w15:done="0"/>
  <w15:commentEx w15:paraId="7C8D25B6" w15:done="0"/>
  <w15:commentEx w15:paraId="1D9DB078" w15:done="0"/>
  <w15:commentEx w15:paraId="42B5AEC2" w15:done="0"/>
  <w15:commentEx w15:paraId="1A43D0C7" w15:done="0"/>
  <w15:commentEx w15:paraId="0713C782" w15:paraIdParent="1A43D0C7" w15:done="0"/>
  <w15:commentEx w15:paraId="2DE041EC" w15:done="0"/>
  <w15:commentEx w15:paraId="17E47CB6" w15:done="0"/>
  <w15:commentEx w15:paraId="0F4DCFA2" w15:done="0"/>
  <w15:commentEx w15:paraId="1DFFB3A2" w15:done="0"/>
  <w15:commentEx w15:paraId="34036E9F" w15:done="0"/>
  <w15:commentEx w15:paraId="52B911D6" w15:paraIdParent="34036E9F" w15:done="0"/>
  <w15:commentEx w15:paraId="4239864A" w15:done="0"/>
  <w15:commentEx w15:paraId="4AA1C2C8" w15:done="0"/>
  <w15:commentEx w15:paraId="5E569C46" w15:done="0"/>
  <w15:commentEx w15:paraId="5A66AE82" w15:done="0"/>
  <w15:commentEx w15:paraId="5DCE795B" w15:done="0"/>
  <w15:commentEx w15:paraId="4029B068" w15:done="0"/>
  <w15:commentEx w15:paraId="3C57887A" w15:done="0"/>
  <w15:commentEx w15:paraId="5E8A28E8" w15:done="0"/>
  <w15:commentEx w15:paraId="74A6BF6D" w15:done="0"/>
  <w15:commentEx w15:paraId="51ACBC66" w15:done="0"/>
  <w15:commentEx w15:paraId="7D501D13" w15:done="0"/>
  <w15:commentEx w15:paraId="30BCA9AD" w15:done="0"/>
  <w15:commentEx w15:paraId="1A61658B" w15:done="0"/>
  <w15:commentEx w15:paraId="51A07EAD" w15:done="0"/>
  <w15:commentEx w15:paraId="6B05DB8A" w15:done="0"/>
  <w15:commentEx w15:paraId="2377244A" w15:done="0"/>
  <w15:commentEx w15:paraId="74136D6F" w15:done="0"/>
  <w15:commentEx w15:paraId="66B2F7EB" w15:done="0"/>
  <w15:commentEx w15:paraId="2036C437" w15:done="0"/>
  <w15:commentEx w15:paraId="4D6B43AF" w15:paraIdParent="2036C437" w15:done="0"/>
  <w15:commentEx w15:paraId="0B73604F" w15:done="0"/>
  <w15:commentEx w15:paraId="537F2804" w15:done="0"/>
  <w15:commentEx w15:paraId="766D4A57" w15:paraIdParent="537F2804" w15:done="0"/>
  <w15:commentEx w15:paraId="50319384" w15:done="0"/>
  <w15:commentEx w15:paraId="65B80716" w15:done="0"/>
  <w15:commentEx w15:paraId="16975BFE" w15:done="0"/>
  <w15:commentEx w15:paraId="0813B7CA" w15:done="0"/>
  <w15:commentEx w15:paraId="566DEBAE" w15:done="0"/>
  <w15:commentEx w15:paraId="38D18217" w15:done="0"/>
  <w15:commentEx w15:paraId="0CE9847D" w15:done="0"/>
  <w15:commentEx w15:paraId="1F91E61B" w15:done="0"/>
  <w15:commentEx w15:paraId="25813E38" w15:done="0"/>
  <w15:commentEx w15:paraId="356211BA" w15:done="0"/>
  <w15:commentEx w15:paraId="0E4ECEA9" w15:done="0"/>
  <w15:commentEx w15:paraId="3A08DAFA" w15:done="0"/>
  <w15:commentEx w15:paraId="6D2AEE3C" w15:done="0"/>
  <w15:commentEx w15:paraId="4744FEFE" w15:done="0"/>
  <w15:commentEx w15:paraId="605DCD63" w15:done="0"/>
  <w15:commentEx w15:paraId="03AA3E89" w15:done="0"/>
  <w15:commentEx w15:paraId="31E807D6" w15:done="0"/>
  <w15:commentEx w15:paraId="4A630F32" w15:done="0"/>
  <w15:commentEx w15:paraId="59675E0B" w15:done="0"/>
  <w15:commentEx w15:paraId="3E64BBA6" w15:done="0"/>
  <w15:commentEx w15:paraId="04B7D2FA" w15:done="0"/>
  <w15:commentEx w15:paraId="3CF47DED" w15:done="0"/>
  <w15:commentEx w15:paraId="709C1EAF" w15:done="0"/>
  <w15:commentEx w15:paraId="729CB5B2" w15:done="0"/>
  <w15:commentEx w15:paraId="13ED84DE" w15:done="0"/>
  <w15:commentEx w15:paraId="5B890EC3" w15:done="0"/>
  <w15:commentEx w15:paraId="498844AB" w15:done="0"/>
  <w15:commentEx w15:paraId="292E53DA" w15:done="0"/>
  <w15:commentEx w15:paraId="16F9AF1A" w15:done="0"/>
  <w15:commentEx w15:paraId="01175E83" w15:done="0"/>
  <w15:commentEx w15:paraId="3A823678" w15:done="0"/>
  <w15:commentEx w15:paraId="32BBBE7A" w15:done="0"/>
  <w15:commentEx w15:paraId="25B90995" w15:paraIdParent="32BBBE7A" w15:done="0"/>
  <w15:commentEx w15:paraId="607EAADC" w15:done="0"/>
  <w15:commentEx w15:paraId="5E07153F" w15:done="0"/>
  <w15:commentEx w15:paraId="4B2E38F8" w15:done="0"/>
  <w15:commentEx w15:paraId="1F9C9171" w15:done="0"/>
  <w15:commentEx w15:paraId="41D5A69C" w15:done="0"/>
  <w15:commentEx w15:paraId="1B083FBC" w15:done="0"/>
  <w15:commentEx w15:paraId="5CB7E4FA" w15:done="0"/>
  <w15:commentEx w15:paraId="22FFD6AB" w15:done="0"/>
  <w15:commentEx w15:paraId="38C6DBEC" w15:done="0"/>
  <w15:commentEx w15:paraId="30A050D7" w15:done="0"/>
  <w15:commentEx w15:paraId="7241A76B" w15:done="0"/>
  <w15:commentEx w15:paraId="5AB45381" w15:done="0"/>
  <w15:commentEx w15:paraId="4ED699D7" w15:done="0"/>
  <w15:commentEx w15:paraId="7091501C" w15:paraIdParent="4ED699D7" w15:done="0"/>
  <w15:commentEx w15:paraId="79A5A371" w15:done="0"/>
  <w15:commentEx w15:paraId="79ACD0DA" w15:done="0"/>
  <w15:commentEx w15:paraId="3BC503D1" w15:done="0"/>
  <w15:commentEx w15:paraId="61345637" w15:done="0"/>
  <w15:commentEx w15:paraId="5346B98D" w15:done="0"/>
  <w15:commentEx w15:paraId="23D209A8" w15:done="0"/>
  <w15:commentEx w15:paraId="351EF895" w15:done="0"/>
  <w15:commentEx w15:paraId="69F43390" w15:done="0"/>
  <w15:commentEx w15:paraId="01E1192D" w15:done="0"/>
  <w15:commentEx w15:paraId="209F9381" w15:done="0"/>
  <w15:commentEx w15:paraId="2B3FB68C" w15:done="0"/>
  <w15:commentEx w15:paraId="464ADE65" w15:done="0"/>
  <w15:commentEx w15:paraId="1954E267" w15:done="0"/>
  <w15:commentEx w15:paraId="251B4271" w15:done="0"/>
  <w15:commentEx w15:paraId="213780BB" w15:done="0"/>
  <w15:commentEx w15:paraId="58171AB8" w15:done="0"/>
  <w15:commentEx w15:paraId="135FD816" w15:done="0"/>
  <w15:commentEx w15:paraId="25D20121" w15:done="0"/>
  <w15:commentEx w15:paraId="70EB637A" w15:done="0"/>
  <w15:commentEx w15:paraId="3A23E11E" w15:done="0"/>
  <w15:commentEx w15:paraId="6829E898" w15:done="0"/>
  <w15:commentEx w15:paraId="5786D431" w15:done="0"/>
  <w15:commentEx w15:paraId="3D187BCF" w15:done="0"/>
  <w15:commentEx w15:paraId="15882E6C" w15:done="0"/>
  <w15:commentEx w15:paraId="0222AF26" w15:done="0"/>
  <w15:commentEx w15:paraId="020AF82D" w15:done="0"/>
  <w15:commentEx w15:paraId="50BDD4B5" w15:done="0"/>
  <w15:commentEx w15:paraId="0E696859" w15:done="0"/>
  <w15:commentEx w15:paraId="0C95B776" w15:done="0"/>
  <w15:commentEx w15:paraId="4E199D91" w15:done="0"/>
  <w15:commentEx w15:paraId="47514499" w15:done="0"/>
  <w15:commentEx w15:paraId="39DC4046" w15:paraIdParent="47514499" w15:done="0"/>
  <w15:commentEx w15:paraId="4F27767A" w15:done="0"/>
  <w15:commentEx w15:paraId="687FDFD9" w15:done="0"/>
  <w15:commentEx w15:paraId="4138CC5E" w15:done="0"/>
  <w15:commentEx w15:paraId="16BF6904" w15:done="0"/>
  <w15:commentEx w15:paraId="70A87306" w15:done="0"/>
  <w15:commentEx w15:paraId="0951A2D2" w15:done="0"/>
  <w15:commentEx w15:paraId="1BE00CA9" w15:done="0"/>
  <w15:commentEx w15:paraId="06074B29" w15:done="0"/>
  <w15:commentEx w15:paraId="523BB0BD" w15:done="0"/>
  <w15:commentEx w15:paraId="00B3A9F2" w15:done="0"/>
  <w15:commentEx w15:paraId="4AAB96D6" w15:paraIdParent="00B3A9F2" w15:done="0"/>
  <w15:commentEx w15:paraId="5F80158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AC6FB0" w14:textId="77777777" w:rsidR="00BE350A" w:rsidRDefault="00BE350A">
      <w:r>
        <w:separator/>
      </w:r>
    </w:p>
  </w:endnote>
  <w:endnote w:type="continuationSeparator" w:id="0">
    <w:p w14:paraId="787F61CA" w14:textId="77777777" w:rsidR="00BE350A" w:rsidRDefault="00BE350A">
      <w:r>
        <w:continuationSeparator/>
      </w:r>
    </w:p>
  </w:endnote>
  <w:endnote w:type="continuationNotice" w:id="1">
    <w:p w14:paraId="69CDFC47" w14:textId="77777777" w:rsidR="00BE350A" w:rsidRDefault="00BE3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6B037" w14:textId="67E10BB4" w:rsidR="0085271E" w:rsidRDefault="0085271E">
    <w:pPr>
      <w:pStyle w:val="Pieddepage"/>
      <w:tabs>
        <w:tab w:val="clear" w:pos="9360"/>
        <w:tab w:val="right" w:pos="9340"/>
      </w:tabs>
      <w:jc w:val="right"/>
    </w:pPr>
    <w:r>
      <w:fldChar w:fldCharType="begin"/>
    </w:r>
    <w:r>
      <w:instrText xml:space="preserve"> PAGE </w:instrText>
    </w:r>
    <w:r>
      <w:fldChar w:fldCharType="separate"/>
    </w:r>
    <w:r w:rsidR="005831E3">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F98F28" w14:textId="77777777" w:rsidR="00BE350A" w:rsidRDefault="00BE350A">
      <w:r>
        <w:separator/>
      </w:r>
    </w:p>
  </w:footnote>
  <w:footnote w:type="continuationSeparator" w:id="0">
    <w:p w14:paraId="5785C6DD" w14:textId="77777777" w:rsidR="00BE350A" w:rsidRDefault="00BE350A">
      <w:r>
        <w:continuationSeparator/>
      </w:r>
    </w:p>
  </w:footnote>
  <w:footnote w:type="continuationNotice" w:id="1">
    <w:p w14:paraId="0235B207" w14:textId="77777777" w:rsidR="00BE350A" w:rsidRDefault="00BE350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D9A0C" w14:textId="77777777" w:rsidR="0085271E" w:rsidRDefault="0085271E">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tevecchi, William">
    <w15:presenceInfo w15:providerId="AD" w15:userId="S-1-5-21-3414645126-2122891329-3303210024-3329"/>
  </w15:person>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4ED"/>
    <w:rsid w:val="000025CB"/>
    <w:rsid w:val="00002BF8"/>
    <w:rsid w:val="000038E9"/>
    <w:rsid w:val="000117C7"/>
    <w:rsid w:val="000134ED"/>
    <w:rsid w:val="000162DC"/>
    <w:rsid w:val="00025A27"/>
    <w:rsid w:val="0002751B"/>
    <w:rsid w:val="00045E5B"/>
    <w:rsid w:val="00067EC4"/>
    <w:rsid w:val="00071997"/>
    <w:rsid w:val="0007493A"/>
    <w:rsid w:val="00080404"/>
    <w:rsid w:val="00084913"/>
    <w:rsid w:val="000D127F"/>
    <w:rsid w:val="000F1472"/>
    <w:rsid w:val="000F52B8"/>
    <w:rsid w:val="00150BCE"/>
    <w:rsid w:val="001641B9"/>
    <w:rsid w:val="001707D4"/>
    <w:rsid w:val="00184902"/>
    <w:rsid w:val="00196B08"/>
    <w:rsid w:val="001B244E"/>
    <w:rsid w:val="001C573C"/>
    <w:rsid w:val="001D5B4F"/>
    <w:rsid w:val="001E31F0"/>
    <w:rsid w:val="001E5D5F"/>
    <w:rsid w:val="001F031C"/>
    <w:rsid w:val="001F4B02"/>
    <w:rsid w:val="0020792C"/>
    <w:rsid w:val="00215684"/>
    <w:rsid w:val="0022217F"/>
    <w:rsid w:val="0024187A"/>
    <w:rsid w:val="002548E1"/>
    <w:rsid w:val="00261400"/>
    <w:rsid w:val="00264620"/>
    <w:rsid w:val="00265BB1"/>
    <w:rsid w:val="002661FD"/>
    <w:rsid w:val="00271CF5"/>
    <w:rsid w:val="002800A3"/>
    <w:rsid w:val="002856C8"/>
    <w:rsid w:val="00286AED"/>
    <w:rsid w:val="002900BD"/>
    <w:rsid w:val="002A1DD9"/>
    <w:rsid w:val="002A22FC"/>
    <w:rsid w:val="002A5A07"/>
    <w:rsid w:val="002B7F00"/>
    <w:rsid w:val="002C39E2"/>
    <w:rsid w:val="002C7DAD"/>
    <w:rsid w:val="002F29F1"/>
    <w:rsid w:val="002F3FD3"/>
    <w:rsid w:val="00300535"/>
    <w:rsid w:val="003047E9"/>
    <w:rsid w:val="00317816"/>
    <w:rsid w:val="003245C2"/>
    <w:rsid w:val="00347857"/>
    <w:rsid w:val="003718BF"/>
    <w:rsid w:val="00372DCA"/>
    <w:rsid w:val="003730D6"/>
    <w:rsid w:val="0038636D"/>
    <w:rsid w:val="003B52D4"/>
    <w:rsid w:val="003C533E"/>
    <w:rsid w:val="003E5E17"/>
    <w:rsid w:val="003F7A72"/>
    <w:rsid w:val="0040554E"/>
    <w:rsid w:val="0044240F"/>
    <w:rsid w:val="004540E9"/>
    <w:rsid w:val="004639E4"/>
    <w:rsid w:val="0049224D"/>
    <w:rsid w:val="004939C2"/>
    <w:rsid w:val="00495750"/>
    <w:rsid w:val="00497364"/>
    <w:rsid w:val="00497D2F"/>
    <w:rsid w:val="004A5DEA"/>
    <w:rsid w:val="004A6A9D"/>
    <w:rsid w:val="004F2244"/>
    <w:rsid w:val="004F34BD"/>
    <w:rsid w:val="004F5066"/>
    <w:rsid w:val="004F6940"/>
    <w:rsid w:val="005004C7"/>
    <w:rsid w:val="00501413"/>
    <w:rsid w:val="00535F06"/>
    <w:rsid w:val="005422AC"/>
    <w:rsid w:val="0054378B"/>
    <w:rsid w:val="005719FE"/>
    <w:rsid w:val="005831E3"/>
    <w:rsid w:val="00592BCA"/>
    <w:rsid w:val="005D0A3F"/>
    <w:rsid w:val="005E2C5F"/>
    <w:rsid w:val="005E5B4F"/>
    <w:rsid w:val="005F20D4"/>
    <w:rsid w:val="005F7FC0"/>
    <w:rsid w:val="006016ED"/>
    <w:rsid w:val="006039A0"/>
    <w:rsid w:val="00610EC9"/>
    <w:rsid w:val="006348C2"/>
    <w:rsid w:val="006364AD"/>
    <w:rsid w:val="00667DFF"/>
    <w:rsid w:val="00670B37"/>
    <w:rsid w:val="006A214A"/>
    <w:rsid w:val="006A7BFF"/>
    <w:rsid w:val="006B124E"/>
    <w:rsid w:val="006B6CA8"/>
    <w:rsid w:val="006C54C7"/>
    <w:rsid w:val="006D1C21"/>
    <w:rsid w:val="006F0623"/>
    <w:rsid w:val="00700DE9"/>
    <w:rsid w:val="00706492"/>
    <w:rsid w:val="007137AB"/>
    <w:rsid w:val="0071392E"/>
    <w:rsid w:val="00713E89"/>
    <w:rsid w:val="00714986"/>
    <w:rsid w:val="007413C1"/>
    <w:rsid w:val="007511E2"/>
    <w:rsid w:val="00756118"/>
    <w:rsid w:val="00765B0C"/>
    <w:rsid w:val="00773911"/>
    <w:rsid w:val="00774928"/>
    <w:rsid w:val="00786208"/>
    <w:rsid w:val="00787366"/>
    <w:rsid w:val="0079361E"/>
    <w:rsid w:val="007B04FF"/>
    <w:rsid w:val="007B4BE7"/>
    <w:rsid w:val="007D7F93"/>
    <w:rsid w:val="007E0512"/>
    <w:rsid w:val="007E4C24"/>
    <w:rsid w:val="007F656B"/>
    <w:rsid w:val="007F70A2"/>
    <w:rsid w:val="00815D2E"/>
    <w:rsid w:val="00830F3D"/>
    <w:rsid w:val="008443D0"/>
    <w:rsid w:val="0085271E"/>
    <w:rsid w:val="008906A3"/>
    <w:rsid w:val="008A12B9"/>
    <w:rsid w:val="008B1EB2"/>
    <w:rsid w:val="008C5E92"/>
    <w:rsid w:val="008D0BBC"/>
    <w:rsid w:val="009125B6"/>
    <w:rsid w:val="009167E3"/>
    <w:rsid w:val="00937C3D"/>
    <w:rsid w:val="009400F8"/>
    <w:rsid w:val="00954CDA"/>
    <w:rsid w:val="009616CD"/>
    <w:rsid w:val="00963B07"/>
    <w:rsid w:val="0096691A"/>
    <w:rsid w:val="00967311"/>
    <w:rsid w:val="009764A0"/>
    <w:rsid w:val="009847DF"/>
    <w:rsid w:val="009910DC"/>
    <w:rsid w:val="009A429C"/>
    <w:rsid w:val="009A4EC3"/>
    <w:rsid w:val="009B108C"/>
    <w:rsid w:val="009B7461"/>
    <w:rsid w:val="009C58BE"/>
    <w:rsid w:val="009C6ED9"/>
    <w:rsid w:val="009C79D8"/>
    <w:rsid w:val="009E0093"/>
    <w:rsid w:val="009E35A9"/>
    <w:rsid w:val="009F378F"/>
    <w:rsid w:val="00A25FD4"/>
    <w:rsid w:val="00A66E71"/>
    <w:rsid w:val="00A670FE"/>
    <w:rsid w:val="00A67CDD"/>
    <w:rsid w:val="00A808E5"/>
    <w:rsid w:val="00AA5201"/>
    <w:rsid w:val="00AB17FD"/>
    <w:rsid w:val="00AB1D56"/>
    <w:rsid w:val="00B01BB7"/>
    <w:rsid w:val="00B11ECC"/>
    <w:rsid w:val="00B208D7"/>
    <w:rsid w:val="00B2409C"/>
    <w:rsid w:val="00B3579C"/>
    <w:rsid w:val="00B42C2B"/>
    <w:rsid w:val="00B44414"/>
    <w:rsid w:val="00B528DB"/>
    <w:rsid w:val="00B610F0"/>
    <w:rsid w:val="00B7135C"/>
    <w:rsid w:val="00B81973"/>
    <w:rsid w:val="00BA070B"/>
    <w:rsid w:val="00BA2922"/>
    <w:rsid w:val="00BA5390"/>
    <w:rsid w:val="00BA54E8"/>
    <w:rsid w:val="00BB0C7B"/>
    <w:rsid w:val="00BB21CC"/>
    <w:rsid w:val="00BD7860"/>
    <w:rsid w:val="00BE350A"/>
    <w:rsid w:val="00BF3984"/>
    <w:rsid w:val="00BF5A0E"/>
    <w:rsid w:val="00C01C21"/>
    <w:rsid w:val="00C05308"/>
    <w:rsid w:val="00C12415"/>
    <w:rsid w:val="00C24FC4"/>
    <w:rsid w:val="00C31B57"/>
    <w:rsid w:val="00C361D0"/>
    <w:rsid w:val="00C3670D"/>
    <w:rsid w:val="00C4592B"/>
    <w:rsid w:val="00C620B9"/>
    <w:rsid w:val="00C65563"/>
    <w:rsid w:val="00C75019"/>
    <w:rsid w:val="00CB4128"/>
    <w:rsid w:val="00CF26AF"/>
    <w:rsid w:val="00CF79AF"/>
    <w:rsid w:val="00D04F91"/>
    <w:rsid w:val="00D11C28"/>
    <w:rsid w:val="00D1261A"/>
    <w:rsid w:val="00D15634"/>
    <w:rsid w:val="00D20F2A"/>
    <w:rsid w:val="00D2570A"/>
    <w:rsid w:val="00D34920"/>
    <w:rsid w:val="00D41323"/>
    <w:rsid w:val="00D55706"/>
    <w:rsid w:val="00D624CE"/>
    <w:rsid w:val="00D75BD5"/>
    <w:rsid w:val="00D807EA"/>
    <w:rsid w:val="00D827D4"/>
    <w:rsid w:val="00DC4ED5"/>
    <w:rsid w:val="00E13D63"/>
    <w:rsid w:val="00E31C27"/>
    <w:rsid w:val="00E333C6"/>
    <w:rsid w:val="00E35DD6"/>
    <w:rsid w:val="00E45144"/>
    <w:rsid w:val="00E5311E"/>
    <w:rsid w:val="00E564E5"/>
    <w:rsid w:val="00E6139D"/>
    <w:rsid w:val="00E72F8C"/>
    <w:rsid w:val="00E90431"/>
    <w:rsid w:val="00E951BC"/>
    <w:rsid w:val="00EA79E8"/>
    <w:rsid w:val="00EB56BE"/>
    <w:rsid w:val="00EC3DEE"/>
    <w:rsid w:val="00EC737C"/>
    <w:rsid w:val="00F01208"/>
    <w:rsid w:val="00F02B57"/>
    <w:rsid w:val="00F07166"/>
    <w:rsid w:val="00F20422"/>
    <w:rsid w:val="00F432F6"/>
    <w:rsid w:val="00F442CE"/>
    <w:rsid w:val="00F53FC3"/>
    <w:rsid w:val="00F70207"/>
    <w:rsid w:val="00F80283"/>
    <w:rsid w:val="00F936AE"/>
    <w:rsid w:val="00F964F2"/>
    <w:rsid w:val="00FB68F3"/>
    <w:rsid w:val="00FF5437"/>
    <w:rsid w:val="00FF671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15:docId w15:val="{1807A02E-1766-4A99-96E6-FB66D1BA9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Titre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Titre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depage">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Paragraphedeliste">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lang w:val="en-US" w:eastAsia="en-US"/>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E5311E"/>
    <w:rPr>
      <w:rFonts w:ascii="Tahoma" w:hAnsi="Tahoma" w:cs="Tahoma"/>
      <w:sz w:val="16"/>
      <w:szCs w:val="16"/>
    </w:rPr>
  </w:style>
  <w:style w:type="character" w:customStyle="1" w:styleId="TextedebullesCar">
    <w:name w:val="Texte de bulles Car"/>
    <w:basedOn w:val="Policepardfaut"/>
    <w:link w:val="Textedebulles"/>
    <w:uiPriority w:val="99"/>
    <w:semiHidden/>
    <w:rsid w:val="00E5311E"/>
    <w:rPr>
      <w:rFonts w:ascii="Tahoma" w:hAnsi="Tahoma" w:cs="Tahoma"/>
      <w:sz w:val="16"/>
      <w:szCs w:val="16"/>
      <w:lang w:val="en-US" w:eastAsia="en-US"/>
    </w:rPr>
  </w:style>
  <w:style w:type="character" w:styleId="Numrodeligne">
    <w:name w:val="line number"/>
    <w:basedOn w:val="Policepardfaut"/>
    <w:uiPriority w:val="99"/>
    <w:semiHidden/>
    <w:unhideWhenUsed/>
    <w:rsid w:val="00265BB1"/>
  </w:style>
  <w:style w:type="paragraph" w:styleId="Objetducommentaire">
    <w:name w:val="annotation subject"/>
    <w:basedOn w:val="Commentaire"/>
    <w:next w:val="Commentaire"/>
    <w:link w:val="ObjetducommentaireCar"/>
    <w:uiPriority w:val="99"/>
    <w:semiHidden/>
    <w:unhideWhenUsed/>
    <w:rsid w:val="00B2409C"/>
    <w:rPr>
      <w:b/>
      <w:bCs/>
    </w:rPr>
  </w:style>
  <w:style w:type="character" w:customStyle="1" w:styleId="ObjetducommentaireCar">
    <w:name w:val="Objet du commentaire Car"/>
    <w:basedOn w:val="CommentaireCar"/>
    <w:link w:val="Objetducommentaire"/>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Policepardfaut"/>
    <w:rsid w:val="00317816"/>
  </w:style>
  <w:style w:type="character" w:customStyle="1" w:styleId="slug-vol">
    <w:name w:val="slug-vol"/>
    <w:basedOn w:val="Policepardfaut"/>
    <w:rsid w:val="00317816"/>
  </w:style>
  <w:style w:type="paragraph" w:styleId="R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Feuille_de_calcul_Microsoft_Excel.xlsx"/></Relationships>
</file>

<file path=word/charts/_rels/chart2.xml.rels><?xml version="1.0" encoding="UTF-8" standalone="yes"?>
<Relationships xmlns="http://schemas.openxmlformats.org/package/2006/relationships"><Relationship Id="rId1" Type="http://schemas.openxmlformats.org/officeDocument/2006/relationships/package" Target="../embeddings/Feuille_de_calcul_Microsoft_Excel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fr-FR"/>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extLst>
            <c:ext xmlns:c16="http://schemas.microsoft.com/office/drawing/2014/chart" uri="{C3380CC4-5D6E-409C-BE32-E72D297353CC}">
              <c16:uniqueId val="{00000000-7D91-4CBD-B9B7-477E0898D1D8}"/>
            </c:ext>
          </c:extLst>
        </c:ser>
        <c:dLbls>
          <c:showLegendKey val="0"/>
          <c:showVal val="0"/>
          <c:showCatName val="0"/>
          <c:showSerName val="0"/>
          <c:showPercent val="0"/>
          <c:showBubbleSize val="0"/>
        </c:dLbls>
        <c:gapWidth val="150"/>
        <c:axId val="72336128"/>
        <c:axId val="72337664"/>
      </c:barChart>
      <c:catAx>
        <c:axId val="72336128"/>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fr-FR"/>
          </a:p>
        </c:txPr>
        <c:crossAx val="72337664"/>
        <c:crosses val="autoZero"/>
        <c:auto val="1"/>
        <c:lblAlgn val="ctr"/>
        <c:lblOffset val="100"/>
        <c:tickLblSkip val="2"/>
        <c:noMultiLvlLbl val="1"/>
      </c:catAx>
      <c:valAx>
        <c:axId val="72337664"/>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fr-FR"/>
          </a:p>
        </c:txPr>
        <c:crossAx val="72336128"/>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fr-FR"/>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extLst>
            <c:ext xmlns:c16="http://schemas.microsoft.com/office/drawing/2014/chart" uri="{C3380CC4-5D6E-409C-BE32-E72D297353CC}">
              <c16:uniqueId val="{00000000-F9EE-4449-BC68-C3EF95B0E936}"/>
            </c:ext>
          </c:extLst>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extLst>
            <c:ext xmlns:c16="http://schemas.microsoft.com/office/drawing/2014/chart" uri="{C3380CC4-5D6E-409C-BE32-E72D297353CC}">
              <c16:uniqueId val="{00000001-F9EE-4449-BC68-C3EF95B0E936}"/>
            </c:ext>
          </c:extLst>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extLst>
            <c:ext xmlns:c16="http://schemas.microsoft.com/office/drawing/2014/chart" uri="{C3380CC4-5D6E-409C-BE32-E72D297353CC}">
              <c16:uniqueId val="{00000002-F9EE-4449-BC68-C3EF95B0E936}"/>
            </c:ext>
          </c:extLst>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extLst>
            <c:ext xmlns:c16="http://schemas.microsoft.com/office/drawing/2014/chart" uri="{C3380CC4-5D6E-409C-BE32-E72D297353CC}">
              <c16:uniqueId val="{00000003-F9EE-4449-BC68-C3EF95B0E936}"/>
            </c:ext>
          </c:extLst>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extLst>
            <c:ext xmlns:c16="http://schemas.microsoft.com/office/drawing/2014/chart" uri="{C3380CC4-5D6E-409C-BE32-E72D297353CC}">
              <c16:uniqueId val="{00000004-F9EE-4449-BC68-C3EF95B0E936}"/>
            </c:ext>
          </c:extLst>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extLst>
            <c:ext xmlns:c16="http://schemas.microsoft.com/office/drawing/2014/chart" uri="{C3380CC4-5D6E-409C-BE32-E72D297353CC}">
              <c16:uniqueId val="{00000005-F9EE-4449-BC68-C3EF95B0E936}"/>
            </c:ext>
          </c:extLst>
        </c:ser>
        <c:dLbls>
          <c:showLegendKey val="0"/>
          <c:showVal val="0"/>
          <c:showCatName val="0"/>
          <c:showSerName val="0"/>
          <c:showPercent val="0"/>
          <c:showBubbleSize val="0"/>
        </c:dLbls>
        <c:marker val="1"/>
        <c:smooth val="0"/>
        <c:axId val="153169280"/>
        <c:axId val="153187840"/>
      </c:lineChart>
      <c:catAx>
        <c:axId val="153169280"/>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fr-FR"/>
          </a:p>
        </c:txPr>
        <c:crossAx val="153187840"/>
        <c:crosses val="autoZero"/>
        <c:auto val="1"/>
        <c:lblAlgn val="ctr"/>
        <c:lblOffset val="100"/>
        <c:tickLblSkip val="2"/>
        <c:noMultiLvlLbl val="1"/>
      </c:catAx>
      <c:valAx>
        <c:axId val="153187840"/>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fr-FR"/>
          </a:p>
        </c:txPr>
        <c:crossAx val="153169280"/>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44</TotalTime>
  <Pages>60</Pages>
  <Words>52107</Words>
  <Characters>286592</Characters>
  <Application>Microsoft Office Word</Application>
  <DocSecurity>0</DocSecurity>
  <Lines>2388</Lines>
  <Paragraphs>6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DFO-MPO</Company>
  <LinksUpToDate>false</LinksUpToDate>
  <CharactersWithSpaces>33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ominique Robert</cp:lastModifiedBy>
  <cp:revision>5</cp:revision>
  <dcterms:created xsi:type="dcterms:W3CDTF">2018-04-27T20:54:00Z</dcterms:created>
  <dcterms:modified xsi:type="dcterms:W3CDTF">2018-05-02T03:10:00Z</dcterms:modified>
</cp:coreProperties>
</file>